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D46AAA" w14:textId="7B25DBB5" w:rsidR="00CB2C31" w:rsidRPr="00327F52" w:rsidRDefault="00D43B33">
      <w:pPr>
        <w:rPr>
          <w:b/>
          <w:sz w:val="24"/>
          <w:lang w:val="en-US"/>
        </w:rPr>
      </w:pPr>
      <w:r w:rsidRPr="00327F52">
        <w:rPr>
          <w:b/>
          <w:sz w:val="24"/>
          <w:lang w:val="en-US"/>
        </w:rPr>
        <w:t>What’s in a meme? The role of r</w:t>
      </w:r>
      <w:r w:rsidR="0071767E" w:rsidRPr="00327F52">
        <w:rPr>
          <w:b/>
          <w:sz w:val="24"/>
          <w:lang w:val="en-US"/>
        </w:rPr>
        <w:t>eplication</w:t>
      </w:r>
      <w:r w:rsidRPr="00327F52">
        <w:rPr>
          <w:b/>
          <w:sz w:val="24"/>
          <w:lang w:val="en-US"/>
        </w:rPr>
        <w:t xml:space="preserve"> in cultural evolution</w:t>
      </w:r>
    </w:p>
    <w:p w14:paraId="6E4813F0" w14:textId="63FE72CC" w:rsidR="004E64A4" w:rsidRDefault="004E64A4">
      <w:pPr>
        <w:rPr>
          <w:b/>
          <w:lang w:val="en-US"/>
        </w:rPr>
      </w:pPr>
      <w:r>
        <w:rPr>
          <w:b/>
          <w:lang w:val="en-US"/>
        </w:rPr>
        <w:t xml:space="preserve">Abstract </w:t>
      </w:r>
    </w:p>
    <w:p w14:paraId="3386E8AE" w14:textId="6BB7A457" w:rsidR="004E64A4" w:rsidRDefault="004E64A4">
      <w:pPr>
        <w:rPr>
          <w:lang w:val="en-US"/>
        </w:rPr>
      </w:pPr>
      <w:r w:rsidRPr="004E64A4">
        <w:rPr>
          <w:lang w:val="en-US"/>
        </w:rPr>
        <w:t xml:space="preserve">Is replication </w:t>
      </w:r>
      <w:r>
        <w:rPr>
          <w:lang w:val="en-US"/>
        </w:rPr>
        <w:t xml:space="preserve">in the cultural domain ubiquitous, rare, or non-existent? And how does this relate to that paradigmatic case of replication, the copying of DNA in living cells? </w:t>
      </w:r>
      <w:r w:rsidR="00CE26C2">
        <w:rPr>
          <w:lang w:val="en-US"/>
        </w:rPr>
        <w:t>Theorists of cultural evolution</w:t>
      </w:r>
      <w:r w:rsidR="00172593">
        <w:rPr>
          <w:lang w:val="en-US"/>
        </w:rPr>
        <w:t xml:space="preserve"> </w:t>
      </w:r>
      <w:r w:rsidR="00DB4408">
        <w:rPr>
          <w:lang w:val="en-US"/>
        </w:rPr>
        <w:t>are divided on these issues</w:t>
      </w:r>
      <w:r w:rsidR="00CE26C2">
        <w:rPr>
          <w:lang w:val="en-US"/>
        </w:rPr>
        <w:t xml:space="preserve">. </w:t>
      </w:r>
      <w:r w:rsidR="00A271D4">
        <w:rPr>
          <w:lang w:val="en-US"/>
        </w:rPr>
        <w:t>The most</w:t>
      </w:r>
      <w:r w:rsidR="00C502DF">
        <w:rPr>
          <w:lang w:val="en-US"/>
        </w:rPr>
        <w:t xml:space="preserve"> </w:t>
      </w:r>
      <w:r w:rsidR="00CE26C2">
        <w:rPr>
          <w:lang w:val="en-US"/>
        </w:rPr>
        <w:t>importa</w:t>
      </w:r>
      <w:r w:rsidR="00C502DF">
        <w:rPr>
          <w:lang w:val="en-US"/>
        </w:rPr>
        <w:t xml:space="preserve">nt objection to the replication </w:t>
      </w:r>
      <w:r w:rsidR="003E1AE2">
        <w:rPr>
          <w:lang w:val="en-US"/>
        </w:rPr>
        <w:t>model</w:t>
      </w:r>
      <w:r w:rsidR="00C502DF">
        <w:rPr>
          <w:lang w:val="en-US"/>
        </w:rPr>
        <w:t xml:space="preserve"> has been leveled by </w:t>
      </w:r>
      <w:r w:rsidR="001E77B0">
        <w:rPr>
          <w:lang w:val="en-US"/>
        </w:rPr>
        <w:t>Dan Sperber and his colleagues. C</w:t>
      </w:r>
      <w:r w:rsidR="00C502DF">
        <w:rPr>
          <w:lang w:val="en-US"/>
        </w:rPr>
        <w:t>ultural transmission</w:t>
      </w:r>
      <w:r w:rsidR="001E77B0">
        <w:rPr>
          <w:lang w:val="en-US"/>
        </w:rPr>
        <w:t>, they argue,</w:t>
      </w:r>
      <w:r w:rsidR="00C502DF">
        <w:rPr>
          <w:lang w:val="en-US"/>
        </w:rPr>
        <w:t xml:space="preserve"> is almost always reconstructive and transformative, </w:t>
      </w:r>
      <w:r w:rsidR="001E77B0">
        <w:rPr>
          <w:lang w:val="en-US"/>
        </w:rPr>
        <w:t xml:space="preserve">while </w:t>
      </w:r>
      <w:r w:rsidR="000F5382">
        <w:rPr>
          <w:lang w:val="en-US"/>
        </w:rPr>
        <w:t>‘</w:t>
      </w:r>
      <w:r w:rsidR="001E77B0">
        <w:rPr>
          <w:lang w:val="en-US"/>
        </w:rPr>
        <w:t>replication</w:t>
      </w:r>
      <w:r w:rsidR="0076335B">
        <w:rPr>
          <w:lang w:val="en-US"/>
        </w:rPr>
        <w:t>’</w:t>
      </w:r>
      <w:r w:rsidR="001E77B0">
        <w:rPr>
          <w:lang w:val="en-US"/>
        </w:rPr>
        <w:t xml:space="preserve"> </w:t>
      </w:r>
      <w:r w:rsidR="000F5382">
        <w:rPr>
          <w:lang w:val="en-US"/>
        </w:rPr>
        <w:t xml:space="preserve">can be seen </w:t>
      </w:r>
      <w:r w:rsidR="00DB4408">
        <w:rPr>
          <w:lang w:val="en-US"/>
        </w:rPr>
        <w:t xml:space="preserve">as </w:t>
      </w:r>
      <w:r w:rsidR="00C502DF">
        <w:rPr>
          <w:lang w:val="en-US"/>
        </w:rPr>
        <w:t xml:space="preserve">a rare limiting case at </w:t>
      </w:r>
      <w:r w:rsidR="00113AB4">
        <w:rPr>
          <w:lang w:val="en-US"/>
        </w:rPr>
        <w:t>most</w:t>
      </w:r>
      <w:r w:rsidR="00C502DF">
        <w:rPr>
          <w:lang w:val="en-US"/>
        </w:rPr>
        <w:t xml:space="preserve">. </w:t>
      </w:r>
      <w:r w:rsidR="00951399">
        <w:rPr>
          <w:lang w:val="en-US"/>
        </w:rPr>
        <w:t xml:space="preserve">Though </w:t>
      </w:r>
      <w:r w:rsidR="00E65790">
        <w:rPr>
          <w:lang w:val="en-US"/>
        </w:rPr>
        <w:t xml:space="preserve">Sperber’s critique is valuable, </w:t>
      </w:r>
      <w:r w:rsidR="00C502DF" w:rsidRPr="00C502DF">
        <w:rPr>
          <w:lang w:val="en-US"/>
        </w:rPr>
        <w:t>I</w:t>
      </w:r>
      <w:r w:rsidR="00C502DF">
        <w:rPr>
          <w:lang w:val="en-US"/>
        </w:rPr>
        <w:t xml:space="preserve"> argue that a purely informational and pragmatic approach to replication can clear up some confusion. By means of some thought experiments, I </w:t>
      </w:r>
      <w:r w:rsidR="00E65790">
        <w:rPr>
          <w:lang w:val="en-US"/>
        </w:rPr>
        <w:t xml:space="preserve">make a distinction </w:t>
      </w:r>
      <w:r w:rsidR="00C502DF">
        <w:rPr>
          <w:lang w:val="en-US"/>
        </w:rPr>
        <w:t xml:space="preserve">between </w:t>
      </w:r>
      <w:r w:rsidR="00C502DF" w:rsidRPr="00C502DF">
        <w:rPr>
          <w:i/>
          <w:lang w:val="en-US"/>
        </w:rPr>
        <w:t>evocation</w:t>
      </w:r>
      <w:r w:rsidR="00C502DF">
        <w:rPr>
          <w:lang w:val="en-US"/>
        </w:rPr>
        <w:t xml:space="preserve"> and </w:t>
      </w:r>
      <w:r w:rsidR="00C502DF" w:rsidRPr="00C502DF">
        <w:rPr>
          <w:i/>
          <w:lang w:val="en-US"/>
        </w:rPr>
        <w:t>extraction</w:t>
      </w:r>
      <w:r w:rsidR="00C502DF">
        <w:rPr>
          <w:lang w:val="en-US"/>
        </w:rPr>
        <w:t xml:space="preserve"> of cultural information</w:t>
      </w:r>
      <w:r w:rsidR="00E65790">
        <w:rPr>
          <w:lang w:val="en-US"/>
        </w:rPr>
        <w:t xml:space="preserve">, and apply these concepts at different levels of abstraction. </w:t>
      </w:r>
      <w:r w:rsidR="009C5BB2">
        <w:rPr>
          <w:lang w:val="en-US"/>
        </w:rPr>
        <w:t>I conclude that, d</w:t>
      </w:r>
      <w:r w:rsidR="00E65790">
        <w:rPr>
          <w:lang w:val="en-US"/>
        </w:rPr>
        <w:t xml:space="preserve">epending on our theoretical focus and </w:t>
      </w:r>
      <w:r w:rsidR="009C5BB2">
        <w:rPr>
          <w:lang w:val="en-US"/>
        </w:rPr>
        <w:t xml:space="preserve">our </w:t>
      </w:r>
      <w:r w:rsidR="00E65790">
        <w:rPr>
          <w:lang w:val="en-US"/>
        </w:rPr>
        <w:t>granularity of analysis, sometimes we can talk about replication</w:t>
      </w:r>
      <w:r w:rsidR="00FF2E98">
        <w:rPr>
          <w:lang w:val="en-US"/>
        </w:rPr>
        <w:t xml:space="preserve"> in the cultural domain</w:t>
      </w:r>
      <w:r w:rsidR="00E65790">
        <w:rPr>
          <w:lang w:val="en-US"/>
        </w:rPr>
        <w:t>, even after having taken Sperber’s important points on board.</w:t>
      </w:r>
    </w:p>
    <w:p w14:paraId="7F288574" w14:textId="02BA94D7" w:rsidR="009731C2" w:rsidRPr="004E64A4" w:rsidRDefault="009731C2">
      <w:pPr>
        <w:rPr>
          <w:lang w:val="en-US"/>
        </w:rPr>
      </w:pPr>
      <w:r>
        <w:rPr>
          <w:lang w:val="en-US"/>
        </w:rPr>
        <w:t xml:space="preserve">Keywords: </w:t>
      </w:r>
      <w:bookmarkStart w:id="0" w:name="_GoBack"/>
      <w:r>
        <w:rPr>
          <w:lang w:val="en-US"/>
        </w:rPr>
        <w:t>cultural evolution; replication; information; granularity; extraction &amp; evocation; selection</w:t>
      </w:r>
      <w:r w:rsidR="00214CE9">
        <w:rPr>
          <w:lang w:val="en-US"/>
        </w:rPr>
        <w:t>; cultural transmission; memes</w:t>
      </w:r>
      <w:bookmarkEnd w:id="0"/>
    </w:p>
    <w:p w14:paraId="24B24E95" w14:textId="66C9FEFD" w:rsidR="0071767E" w:rsidRPr="00F71CDF" w:rsidRDefault="0071767E">
      <w:pPr>
        <w:rPr>
          <w:b/>
          <w:lang w:val="en-US"/>
        </w:rPr>
      </w:pPr>
      <w:r w:rsidRPr="00F71CDF">
        <w:rPr>
          <w:b/>
          <w:lang w:val="en-US"/>
        </w:rPr>
        <w:t>Introduction</w:t>
      </w:r>
    </w:p>
    <w:p w14:paraId="5DBDF843" w14:textId="0531BBD6" w:rsidR="00B44832" w:rsidRPr="00F71CDF" w:rsidRDefault="00581CF6">
      <w:pPr>
        <w:rPr>
          <w:lang w:val="en-US"/>
        </w:rPr>
      </w:pPr>
      <w:r w:rsidRPr="00F71CDF">
        <w:rPr>
          <w:lang w:val="en-US"/>
        </w:rPr>
        <w:t xml:space="preserve">Many </w:t>
      </w:r>
      <w:r w:rsidR="004309DB" w:rsidRPr="006370F2">
        <w:rPr>
          <w:lang w:val="en-GB"/>
        </w:rPr>
        <w:t>discussion</w:t>
      </w:r>
      <w:r w:rsidR="005300E5" w:rsidRPr="006370F2">
        <w:rPr>
          <w:lang w:val="en-GB"/>
        </w:rPr>
        <w:t>s</w:t>
      </w:r>
      <w:r w:rsidR="001653F6" w:rsidRPr="006370F2">
        <w:rPr>
          <w:lang w:val="en-GB"/>
        </w:rPr>
        <w:t xml:space="preserve"> </w:t>
      </w:r>
      <w:r w:rsidR="00AC4AC3" w:rsidRPr="006370F2">
        <w:rPr>
          <w:lang w:val="en-GB"/>
        </w:rPr>
        <w:t>in</w:t>
      </w:r>
      <w:r w:rsidR="00AC4AC3" w:rsidRPr="00F71CDF">
        <w:rPr>
          <w:lang w:val="en-US"/>
        </w:rPr>
        <w:t xml:space="preserve"> </w:t>
      </w:r>
      <w:r w:rsidRPr="00F71CDF">
        <w:rPr>
          <w:lang w:val="en-US"/>
        </w:rPr>
        <w:t xml:space="preserve">the </w:t>
      </w:r>
      <w:r w:rsidR="000C1CEB">
        <w:rPr>
          <w:lang w:val="en-US"/>
        </w:rPr>
        <w:t>burge</w:t>
      </w:r>
      <w:r w:rsidR="00FC4FC6">
        <w:rPr>
          <w:lang w:val="en-US"/>
        </w:rPr>
        <w:t xml:space="preserve">oning </w:t>
      </w:r>
      <w:r w:rsidRPr="00F71CDF">
        <w:rPr>
          <w:lang w:val="en-US"/>
        </w:rPr>
        <w:t xml:space="preserve">field of </w:t>
      </w:r>
      <w:r w:rsidR="0018620C" w:rsidRPr="00F71CDF">
        <w:rPr>
          <w:lang w:val="en-US"/>
        </w:rPr>
        <w:t>cultural evolution</w:t>
      </w:r>
      <w:r w:rsidR="00E94CCB" w:rsidRPr="00F71CDF">
        <w:rPr>
          <w:lang w:val="en-US"/>
        </w:rPr>
        <w:t xml:space="preserve"> </w:t>
      </w:r>
      <w:r w:rsidR="0018620C" w:rsidRPr="00F71CDF">
        <w:rPr>
          <w:lang w:val="en-US"/>
        </w:rPr>
        <w:t>still revolve</w:t>
      </w:r>
      <w:r w:rsidR="00915F48">
        <w:rPr>
          <w:lang w:val="en-US"/>
        </w:rPr>
        <w:t xml:space="preserve"> – </w:t>
      </w:r>
      <w:r w:rsidR="00F5372C" w:rsidRPr="00F71CDF">
        <w:rPr>
          <w:lang w:val="en-US"/>
        </w:rPr>
        <w:t>in one way or another</w:t>
      </w:r>
      <w:r w:rsidR="00915F48">
        <w:rPr>
          <w:lang w:val="en-US"/>
        </w:rPr>
        <w:t xml:space="preserve"> – </w:t>
      </w:r>
      <w:r w:rsidR="0018620C" w:rsidRPr="00F71CDF">
        <w:rPr>
          <w:lang w:val="en-US"/>
        </w:rPr>
        <w:t xml:space="preserve"> </w:t>
      </w:r>
      <w:r w:rsidR="00E94CCB" w:rsidRPr="00F71CDF">
        <w:rPr>
          <w:lang w:val="en-US"/>
        </w:rPr>
        <w:t xml:space="preserve">around </w:t>
      </w:r>
      <w:r w:rsidR="0018620C" w:rsidRPr="00F71CDF">
        <w:rPr>
          <w:lang w:val="en-US"/>
        </w:rPr>
        <w:t xml:space="preserve">the </w:t>
      </w:r>
      <w:r w:rsidR="009E2AEA">
        <w:rPr>
          <w:lang w:val="en-US"/>
        </w:rPr>
        <w:t>scope an</w:t>
      </w:r>
      <w:r w:rsidR="00257530">
        <w:rPr>
          <w:lang w:val="en-US"/>
        </w:rPr>
        <w:t>d</w:t>
      </w:r>
      <w:r w:rsidR="009E2AEA">
        <w:rPr>
          <w:lang w:val="en-US"/>
        </w:rPr>
        <w:t xml:space="preserve"> limitations of the </w:t>
      </w:r>
      <w:r w:rsidR="00323903" w:rsidRPr="00F71CDF">
        <w:rPr>
          <w:lang w:val="en-US"/>
        </w:rPr>
        <w:t xml:space="preserve">analogy </w:t>
      </w:r>
      <w:r w:rsidR="0018620C" w:rsidRPr="00F71CDF">
        <w:rPr>
          <w:lang w:val="en-US"/>
        </w:rPr>
        <w:t xml:space="preserve">with </w:t>
      </w:r>
      <w:r w:rsidR="001B6E8B">
        <w:rPr>
          <w:lang w:val="en-US"/>
        </w:rPr>
        <w:t xml:space="preserve">biological evolution </w:t>
      </w:r>
      <w:r w:rsidR="009A2424">
        <w:rPr>
          <w:lang w:val="en-US"/>
        </w:rPr>
        <w:fldChar w:fldCharType="begin">
          <w:fldData xml:space="preserve">PEVuZE5vdGU+PENpdGU+PEF1dGhvcj5IZW5yaWNoPC9BdXRob3I+PFllYXI+MjAxNTwvWWVhcj48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</w:fldData>
        </w:fldChar>
      </w:r>
      <w:r w:rsidR="008128FB">
        <w:rPr>
          <w:lang w:val="en-US"/>
        </w:rPr>
        <w:instrText xml:space="preserve"> ADDIN EN.CITE </w:instrText>
      </w:r>
      <w:r w:rsidR="008128FB">
        <w:rPr>
          <w:lang w:val="en-US"/>
        </w:rPr>
        <w:fldChar w:fldCharType="begin">
          <w:fldData xml:space="preserve">PEVuZE5vdGU+PENpdGU+PEF1dGhvcj5IZW5yaWNoPC9BdXRob3I+PFllYXI+MjAxNTwvWWVhcj48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</w:fldData>
        </w:fldChar>
      </w:r>
      <w:r w:rsidR="008128FB">
        <w:rPr>
          <w:lang w:val="en-US"/>
        </w:rPr>
        <w:instrText xml:space="preserve"> ADDIN EN.CITE.DATA </w:instrText>
      </w:r>
      <w:r w:rsidR="008128FB">
        <w:rPr>
          <w:lang w:val="en-US"/>
        </w:rPr>
      </w:r>
      <w:r w:rsidR="008128FB">
        <w:rPr>
          <w:lang w:val="en-US"/>
        </w:rPr>
        <w:fldChar w:fldCharType="end"/>
      </w:r>
      <w:r w:rsidR="009A2424">
        <w:rPr>
          <w:lang w:val="en-US"/>
        </w:rPr>
      </w:r>
      <w:r w:rsidR="009A2424">
        <w:rPr>
          <w:lang w:val="en-US"/>
        </w:rPr>
        <w:fldChar w:fldCharType="separate"/>
      </w:r>
      <w:r w:rsidR="008128FB">
        <w:rPr>
          <w:noProof/>
          <w:lang w:val="en-US"/>
        </w:rPr>
        <w:t>(Henrich, 2015; Lewens, 2015; Mesoudi, 2011; Richerson &amp; Boyd, 2005; Sperber, 1996)</w:t>
      </w:r>
      <w:r w:rsidR="009A2424">
        <w:rPr>
          <w:lang w:val="en-US"/>
        </w:rPr>
        <w:fldChar w:fldCharType="end"/>
      </w:r>
      <w:r w:rsidR="0018620C" w:rsidRPr="00F71CDF">
        <w:rPr>
          <w:lang w:val="en-US"/>
        </w:rPr>
        <w:t>.</w:t>
      </w:r>
      <w:r w:rsidR="007B426E">
        <w:rPr>
          <w:lang w:val="en-US"/>
        </w:rPr>
        <w:t xml:space="preserve"> How </w:t>
      </w:r>
      <w:r w:rsidR="00C61D61">
        <w:rPr>
          <w:lang w:val="en-US"/>
        </w:rPr>
        <w:t xml:space="preserve">Darwinian is </w:t>
      </w:r>
      <w:r w:rsidR="007B426E">
        <w:rPr>
          <w:lang w:val="en-US"/>
        </w:rPr>
        <w:t xml:space="preserve">cultural </w:t>
      </w:r>
      <w:r w:rsidR="00C61D61">
        <w:rPr>
          <w:lang w:val="en-US"/>
        </w:rPr>
        <w:t xml:space="preserve">evolution </w:t>
      </w:r>
      <w:r w:rsidR="007B426E">
        <w:rPr>
          <w:lang w:val="en-US"/>
        </w:rPr>
        <w:t xml:space="preserve">exactly? </w:t>
      </w:r>
      <w:r w:rsidR="00EB3BC3" w:rsidRPr="00F71CDF">
        <w:rPr>
          <w:lang w:val="en-US"/>
        </w:rPr>
        <w:t xml:space="preserve">Is </w:t>
      </w:r>
      <w:r w:rsidR="00C935F8">
        <w:rPr>
          <w:lang w:val="en-US"/>
        </w:rPr>
        <w:t xml:space="preserve">it </w:t>
      </w:r>
      <w:r w:rsidR="00EB3BC3" w:rsidRPr="00F71CDF">
        <w:rPr>
          <w:lang w:val="en-US"/>
        </w:rPr>
        <w:t>cumulative</w:t>
      </w:r>
      <w:r w:rsidR="000E4DEC" w:rsidRPr="00F71CDF">
        <w:rPr>
          <w:lang w:val="en-US"/>
        </w:rPr>
        <w:t>, as in in the biological realm</w:t>
      </w:r>
      <w:r w:rsidR="007B426E">
        <w:rPr>
          <w:lang w:val="en-US"/>
        </w:rPr>
        <w:t>?</w:t>
      </w:r>
      <w:r w:rsidR="008C7302">
        <w:rPr>
          <w:lang w:val="en-US"/>
        </w:rPr>
        <w:t xml:space="preserve"> </w:t>
      </w:r>
      <w:r w:rsidR="00BE0BC9">
        <w:rPr>
          <w:lang w:val="en-US"/>
        </w:rPr>
        <w:t>Is it blind</w:t>
      </w:r>
      <w:r w:rsidR="00EC0F90">
        <w:rPr>
          <w:lang w:val="en-US"/>
        </w:rPr>
        <w:t xml:space="preserve"> or guided</w:t>
      </w:r>
      <w:r w:rsidR="00BE0BC9">
        <w:rPr>
          <w:lang w:val="en-US"/>
        </w:rPr>
        <w:t xml:space="preserve">? </w:t>
      </w:r>
      <w:r w:rsidR="00EB3BC3" w:rsidRPr="00F71CDF">
        <w:rPr>
          <w:lang w:val="en-US"/>
        </w:rPr>
        <w:t xml:space="preserve">Does the phenotype/genotype distinction hold in the cultural </w:t>
      </w:r>
      <w:r w:rsidR="008C7302">
        <w:rPr>
          <w:lang w:val="en-US"/>
        </w:rPr>
        <w:t>domain</w:t>
      </w:r>
      <w:r w:rsidR="00A67454">
        <w:rPr>
          <w:lang w:val="en-US"/>
        </w:rPr>
        <w:t>?</w:t>
      </w:r>
      <w:r w:rsidR="00771986" w:rsidRPr="00F71CDF">
        <w:rPr>
          <w:lang w:val="en-US"/>
        </w:rPr>
        <w:t xml:space="preserve"> What, if any</w:t>
      </w:r>
      <w:r w:rsidR="00D26B4F" w:rsidRPr="00F71CDF">
        <w:rPr>
          <w:lang w:val="en-US"/>
        </w:rPr>
        <w:t>thing</w:t>
      </w:r>
      <w:r w:rsidR="00771986" w:rsidRPr="00F71CDF">
        <w:rPr>
          <w:lang w:val="en-US"/>
        </w:rPr>
        <w:t xml:space="preserve">, is the theoretical equivalent of </w:t>
      </w:r>
      <w:r w:rsidR="00CA7DB7" w:rsidRPr="00F71CDF">
        <w:rPr>
          <w:lang w:val="en-US"/>
        </w:rPr>
        <w:t xml:space="preserve">a </w:t>
      </w:r>
      <w:r w:rsidR="00771986" w:rsidRPr="00F71CDF">
        <w:rPr>
          <w:lang w:val="en-US"/>
        </w:rPr>
        <w:t>‘mutation’ in the cultural realm</w:t>
      </w:r>
      <w:r w:rsidR="008C7302">
        <w:rPr>
          <w:lang w:val="en-US"/>
        </w:rPr>
        <w:t>?</w:t>
      </w:r>
      <w:r w:rsidR="00771986" w:rsidRPr="00F71CDF">
        <w:rPr>
          <w:lang w:val="en-US"/>
        </w:rPr>
        <w:t xml:space="preserve"> Perhaps one of the most contentious </w:t>
      </w:r>
      <w:r w:rsidR="00F12FAA" w:rsidRPr="00F71CDF">
        <w:rPr>
          <w:lang w:val="en-US"/>
        </w:rPr>
        <w:t xml:space="preserve">points of comparison </w:t>
      </w:r>
      <w:r w:rsidR="00771986" w:rsidRPr="00F71CDF">
        <w:rPr>
          <w:lang w:val="en-US"/>
        </w:rPr>
        <w:t xml:space="preserve">is </w:t>
      </w:r>
      <w:r w:rsidR="00EB3BC3" w:rsidRPr="00F71CDF">
        <w:rPr>
          <w:lang w:val="en-US"/>
        </w:rPr>
        <w:t xml:space="preserve">the following: </w:t>
      </w:r>
      <w:r w:rsidR="004114EC" w:rsidRPr="00F71CDF">
        <w:rPr>
          <w:lang w:val="en-US"/>
        </w:rPr>
        <w:t xml:space="preserve">does </w:t>
      </w:r>
      <w:r w:rsidR="004425CE" w:rsidRPr="00F71CDF">
        <w:rPr>
          <w:lang w:val="en-US"/>
        </w:rPr>
        <w:t xml:space="preserve">cultural evolution </w:t>
      </w:r>
      <w:r w:rsidR="004114EC" w:rsidRPr="00F71CDF">
        <w:rPr>
          <w:lang w:val="en-US"/>
        </w:rPr>
        <w:t xml:space="preserve">happen through </w:t>
      </w:r>
      <w:r w:rsidR="004425CE" w:rsidRPr="00F71CDF">
        <w:rPr>
          <w:lang w:val="en-US"/>
        </w:rPr>
        <w:t>a process of replication</w:t>
      </w:r>
      <w:r w:rsidR="009E4CBC">
        <w:rPr>
          <w:lang w:val="en-US"/>
        </w:rPr>
        <w:t xml:space="preserve"> or</w:t>
      </w:r>
      <w:r w:rsidR="00461ECF">
        <w:rPr>
          <w:lang w:val="en-US"/>
        </w:rPr>
        <w:t xml:space="preserve"> </w:t>
      </w:r>
      <w:r w:rsidR="00A642B0" w:rsidRPr="00F71CDF">
        <w:rPr>
          <w:lang w:val="en-US"/>
        </w:rPr>
        <w:t>copying</w:t>
      </w:r>
      <w:r w:rsidR="004425CE" w:rsidRPr="00F71CDF">
        <w:rPr>
          <w:lang w:val="en-US"/>
        </w:rPr>
        <w:t xml:space="preserve">? And </w:t>
      </w:r>
      <w:r w:rsidR="0003531C" w:rsidRPr="00F71CDF">
        <w:rPr>
          <w:lang w:val="en-US"/>
        </w:rPr>
        <w:t xml:space="preserve">if so, </w:t>
      </w:r>
      <w:r w:rsidR="004425CE" w:rsidRPr="00F71CDF">
        <w:rPr>
          <w:lang w:val="en-US"/>
        </w:rPr>
        <w:t xml:space="preserve">is </w:t>
      </w:r>
      <w:r w:rsidR="009871AA" w:rsidRPr="00F71CDF">
        <w:rPr>
          <w:lang w:val="en-US"/>
        </w:rPr>
        <w:t>it useful to break down culture into discrete units</w:t>
      </w:r>
      <w:r w:rsidR="004425CE" w:rsidRPr="00F71CDF">
        <w:rPr>
          <w:lang w:val="en-US"/>
        </w:rPr>
        <w:t xml:space="preserve">, which can play the role of </w:t>
      </w:r>
      <w:r w:rsidR="001877EB" w:rsidRPr="00F71CDF">
        <w:rPr>
          <w:lang w:val="en-US"/>
        </w:rPr>
        <w:t xml:space="preserve">the </w:t>
      </w:r>
      <w:r w:rsidR="004425CE" w:rsidRPr="00F71CDF">
        <w:rPr>
          <w:lang w:val="en-US"/>
        </w:rPr>
        <w:t>replicator</w:t>
      </w:r>
      <w:r w:rsidR="00974ADD" w:rsidRPr="00F71CDF">
        <w:rPr>
          <w:lang w:val="en-US"/>
        </w:rPr>
        <w:t xml:space="preserve"> in the cultural realm</w:t>
      </w:r>
      <w:r w:rsidR="000F49FF" w:rsidRPr="00F71CDF">
        <w:rPr>
          <w:lang w:val="en-US"/>
        </w:rPr>
        <w:t>, analogous</w:t>
      </w:r>
      <w:r w:rsidR="0015698F" w:rsidRPr="00F71CDF">
        <w:rPr>
          <w:lang w:val="en-US"/>
        </w:rPr>
        <w:t xml:space="preserve"> to genes in the biological realm</w:t>
      </w:r>
      <w:r w:rsidR="00C17B4F">
        <w:rPr>
          <w:lang w:val="en-US"/>
        </w:rPr>
        <w:t xml:space="preserve"> </w:t>
      </w:r>
      <w:r w:rsidR="004425CE" w:rsidRPr="00F71CDF">
        <w:rPr>
          <w:lang w:val="en-US"/>
        </w:rPr>
        <w:t>?</w:t>
      </w:r>
      <w:r w:rsidR="008F3E64" w:rsidRPr="00F71CDF">
        <w:rPr>
          <w:lang w:val="en-US"/>
        </w:rPr>
        <w:t xml:space="preserve"> </w:t>
      </w:r>
      <w:r w:rsidR="003C3246" w:rsidRPr="00F71CDF">
        <w:rPr>
          <w:lang w:val="en-US"/>
        </w:rPr>
        <w:t>Most famously, th</w:t>
      </w:r>
      <w:r w:rsidR="00380D8F">
        <w:rPr>
          <w:lang w:val="en-US"/>
        </w:rPr>
        <w:t>is</w:t>
      </w:r>
      <w:r w:rsidR="003C3246" w:rsidRPr="00F71CDF">
        <w:rPr>
          <w:lang w:val="en-US"/>
        </w:rPr>
        <w:t xml:space="preserve"> </w:t>
      </w:r>
      <w:r w:rsidR="00ED0D8D" w:rsidRPr="00F71CDF">
        <w:rPr>
          <w:lang w:val="en-US"/>
        </w:rPr>
        <w:t xml:space="preserve">idea </w:t>
      </w:r>
      <w:r w:rsidR="003C3246" w:rsidRPr="00F71CDF">
        <w:rPr>
          <w:lang w:val="en-US"/>
        </w:rPr>
        <w:t xml:space="preserve">is </w:t>
      </w:r>
      <w:r w:rsidR="008F3E64" w:rsidRPr="00F71CDF">
        <w:rPr>
          <w:lang w:val="en-US"/>
        </w:rPr>
        <w:t>associated with ‘memes’, the cultural counterpart of gene</w:t>
      </w:r>
      <w:r w:rsidR="00D16300">
        <w:rPr>
          <w:lang w:val="en-US"/>
        </w:rPr>
        <w:t>s</w:t>
      </w:r>
      <w:r w:rsidR="008F3E64" w:rsidRPr="00F71CDF">
        <w:rPr>
          <w:lang w:val="en-US"/>
        </w:rPr>
        <w:t xml:space="preserve"> that was coined by Richard Dawkins in </w:t>
      </w:r>
      <w:r w:rsidR="008F3E64" w:rsidRPr="00F71CDF">
        <w:rPr>
          <w:i/>
          <w:lang w:val="en-US"/>
        </w:rPr>
        <w:t>The Selfish Gene</w:t>
      </w:r>
      <w:r w:rsidR="00203C14">
        <w:rPr>
          <w:i/>
          <w:lang w:val="en-US"/>
        </w:rPr>
        <w:t xml:space="preserve"> </w:t>
      </w:r>
      <w:r w:rsidR="00203C14" w:rsidRPr="006370F2">
        <w:rPr>
          <w:lang w:val="en-US"/>
        </w:rPr>
        <w:fldChar w:fldCharType="begin"/>
      </w:r>
      <w:r w:rsidR="00203C14" w:rsidRPr="006370F2">
        <w:rPr>
          <w:lang w:val="en-US"/>
        </w:rPr>
        <w:instrText xml:space="preserve"> ADDIN EN.CITE &lt;EndNote&gt;&lt;Cite ExcludeAuth="1"&gt;&lt;Author&gt;Dawkins&lt;/Author&gt;&lt;Year&gt;1976&lt;/Year&gt;&lt;IDText&gt;The selfish gene&lt;/IDText&gt;&lt;DisplayText&gt;(1976)&lt;/DisplayText&gt;&lt;record&gt;&lt;foreign-keys&gt;&lt;key app="EN" db-id="es9ttvsd1p2xatet5etpvexn02w99r5s0etd"&gt;763&lt;/key&gt;&lt;/foreign-keys&gt;&lt;keywords&gt;&lt;keyword&gt;Genetics.&lt;/keyword&gt;&lt;keyword&gt;Evolution (Biology)&lt;/keyword&gt;&lt;keyword&gt;Sociobiology.&lt;/keyword&gt;&lt;/keywords&gt;&lt;isbn&gt;0195200004&amp;#xD;019857519X&lt;/isbn&gt;&lt;titles&gt;&lt;title&gt;The selfish gene&lt;/title&gt;&lt;/titles&gt;&lt;pages&gt;XI, 224 ill.&lt;/pages&gt;&lt;call-num&gt;PS04.ARCHIEF.5SB.043&amp;#xD;W71L.003-164&amp;#xD;W78.GEN232&amp;#xD;L27.FH24H043&lt;/call-num&gt;&lt;contributors&gt;&lt;authors&gt;&lt;author&gt;Dawkins, Richard&lt;/author&gt;&lt;/authors&gt;&lt;/contributors&gt;&lt;added-date format="utc"&gt;1374484605&lt;/added-date&gt;&lt;pub-location&gt;Oxford&lt;/pub-location&gt;&lt;ref-type name="Book"&gt;6&lt;/ref-type&gt;&lt;dates&gt;&lt;year&gt;1976&lt;/year&gt;&lt;/dates&gt;&lt;rec-number&gt;817&lt;/rec-number&gt;&lt;publisher&gt;Oxford University Press&lt;/publisher&gt;&lt;last-updated-date format="utc"&gt;1374484605&lt;/last-updated-date&gt;&lt;accession-num&gt;000048283&lt;/accession-num&gt;&lt;/record&gt;&lt;/Cite&gt;&lt;/EndNote&gt;</w:instrText>
      </w:r>
      <w:r w:rsidR="00203C14" w:rsidRPr="006370F2">
        <w:rPr>
          <w:lang w:val="en-US"/>
        </w:rPr>
        <w:fldChar w:fldCharType="separate"/>
      </w:r>
      <w:r w:rsidR="00203C14" w:rsidRPr="006370F2">
        <w:rPr>
          <w:noProof/>
          <w:lang w:val="en-US"/>
        </w:rPr>
        <w:t>(1976)</w:t>
      </w:r>
      <w:r w:rsidR="00203C14" w:rsidRPr="006370F2">
        <w:rPr>
          <w:lang w:val="en-US"/>
        </w:rPr>
        <w:fldChar w:fldCharType="end"/>
      </w:r>
      <w:r w:rsidR="008F3E64" w:rsidRPr="00F71CDF">
        <w:rPr>
          <w:lang w:val="en-US"/>
        </w:rPr>
        <w:t xml:space="preserve">. </w:t>
      </w:r>
    </w:p>
    <w:p w14:paraId="421D2D0D" w14:textId="44790473" w:rsidR="00E45AF0" w:rsidRPr="00F71CDF" w:rsidRDefault="00E96F3B" w:rsidP="00203C14">
      <w:pPr>
        <w:rPr>
          <w:lang w:val="en-US"/>
        </w:rPr>
      </w:pPr>
      <w:r w:rsidRPr="00F71CDF">
        <w:rPr>
          <w:lang w:val="en-US"/>
        </w:rPr>
        <w:t xml:space="preserve">One of the most forceful objections against </w:t>
      </w:r>
      <w:r w:rsidR="004E0605" w:rsidRPr="00F71CDF">
        <w:rPr>
          <w:lang w:val="en-US"/>
        </w:rPr>
        <w:t xml:space="preserve">the </w:t>
      </w:r>
      <w:r w:rsidRPr="00F71CDF">
        <w:rPr>
          <w:lang w:val="en-US"/>
        </w:rPr>
        <w:t xml:space="preserve">notion of </w:t>
      </w:r>
      <w:r w:rsidR="004E0605" w:rsidRPr="00F71CDF">
        <w:rPr>
          <w:lang w:val="en-US"/>
        </w:rPr>
        <w:t xml:space="preserve">cultural </w:t>
      </w:r>
      <w:r w:rsidRPr="00F71CDF">
        <w:rPr>
          <w:lang w:val="en-US"/>
        </w:rPr>
        <w:t>replication</w:t>
      </w:r>
      <w:r w:rsidR="0014224A" w:rsidRPr="00F71CDF">
        <w:rPr>
          <w:lang w:val="en-US"/>
        </w:rPr>
        <w:t xml:space="preserve"> has come from the anthropologist Dan Sperber</w:t>
      </w:r>
      <w:r w:rsidRPr="00F71CDF">
        <w:rPr>
          <w:lang w:val="en-US"/>
        </w:rPr>
        <w:t xml:space="preserve">. </w:t>
      </w:r>
      <w:r w:rsidR="00E45AF0" w:rsidRPr="00F71CDF">
        <w:rPr>
          <w:lang w:val="en-US"/>
        </w:rPr>
        <w:t xml:space="preserve">For many years, Sperber and his colleagues have </w:t>
      </w:r>
      <w:r w:rsidR="00750707" w:rsidRPr="00F71CDF">
        <w:rPr>
          <w:lang w:val="en-US"/>
        </w:rPr>
        <w:t xml:space="preserve">argued that </w:t>
      </w:r>
      <w:r w:rsidR="00196558" w:rsidRPr="00F71CDF">
        <w:rPr>
          <w:lang w:val="en-US"/>
        </w:rPr>
        <w:t xml:space="preserve">culture </w:t>
      </w:r>
      <w:r w:rsidR="00750707" w:rsidRPr="00F71CDF">
        <w:rPr>
          <w:lang w:val="en-US"/>
        </w:rPr>
        <w:t xml:space="preserve">does not evolve by straightforward replication, </w:t>
      </w:r>
      <w:r w:rsidR="008170F1" w:rsidRPr="00F71CDF">
        <w:rPr>
          <w:lang w:val="en-US"/>
        </w:rPr>
        <w:t>in spite of</w:t>
      </w:r>
      <w:r w:rsidR="00590D5D" w:rsidRPr="00F71CDF">
        <w:rPr>
          <w:lang w:val="en-US"/>
        </w:rPr>
        <w:t xml:space="preserve"> what</w:t>
      </w:r>
      <w:r w:rsidR="00515A7F" w:rsidRPr="00F71CDF">
        <w:rPr>
          <w:lang w:val="en-US"/>
        </w:rPr>
        <w:t xml:space="preserve"> </w:t>
      </w:r>
      <w:r w:rsidR="00750707" w:rsidRPr="00F71CDF">
        <w:rPr>
          <w:lang w:val="en-US"/>
        </w:rPr>
        <w:t xml:space="preserve">the analogy </w:t>
      </w:r>
      <w:r w:rsidR="00573775" w:rsidRPr="00F71CDF">
        <w:rPr>
          <w:lang w:val="en-US"/>
        </w:rPr>
        <w:t>between genes and</w:t>
      </w:r>
      <w:r w:rsidR="00590D5D" w:rsidRPr="00F71CDF">
        <w:rPr>
          <w:lang w:val="en-US"/>
        </w:rPr>
        <w:t xml:space="preserve"> memes </w:t>
      </w:r>
      <w:r w:rsidR="00750707" w:rsidRPr="00F71CDF">
        <w:rPr>
          <w:lang w:val="en-US"/>
        </w:rPr>
        <w:t>suggest</w:t>
      </w:r>
      <w:r w:rsidR="00EC7C77">
        <w:rPr>
          <w:lang w:val="en-US"/>
        </w:rPr>
        <w:t xml:space="preserve"> </w:t>
      </w:r>
      <w:r w:rsidR="00EC7C77">
        <w:rPr>
          <w:lang w:val="en-US"/>
        </w:rPr>
        <w:fldChar w:fldCharType="begin">
          <w:fldData xml:space="preserve">PEVuZE5vdGU+PENpdGU+PEF1dGhvcj5BdHJhbjwvQXV0aG9yPjxZZWFyPjIwMDE8L1llYXI+PElE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</w:fldData>
        </w:fldChar>
      </w:r>
      <w:r w:rsidR="009534A8">
        <w:rPr>
          <w:lang w:val="en-US"/>
        </w:rPr>
        <w:instrText xml:space="preserve"> ADDIN EN.CITE </w:instrText>
      </w:r>
      <w:r w:rsidR="009534A8">
        <w:rPr>
          <w:lang w:val="en-US"/>
        </w:rPr>
        <w:fldChar w:fldCharType="begin">
          <w:fldData xml:space="preserve">PEVuZE5vdGU+PENpdGU+PEF1dGhvcj5BdHJhbjwvQXV0aG9yPjxZZWFyPjIwMDE8L1llYXI+PElE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</w:fldData>
        </w:fldChar>
      </w:r>
      <w:r w:rsidR="009534A8">
        <w:rPr>
          <w:lang w:val="en-US"/>
        </w:rPr>
        <w:instrText xml:space="preserve"> ADDIN EN.CITE.DATA </w:instrText>
      </w:r>
      <w:r w:rsidR="009534A8">
        <w:rPr>
          <w:lang w:val="en-US"/>
        </w:rPr>
      </w:r>
      <w:r w:rsidR="009534A8">
        <w:rPr>
          <w:lang w:val="en-US"/>
        </w:rPr>
        <w:fldChar w:fldCharType="end"/>
      </w:r>
      <w:r w:rsidR="00EC7C77">
        <w:rPr>
          <w:lang w:val="en-US"/>
        </w:rPr>
      </w:r>
      <w:r w:rsidR="00EC7C77">
        <w:rPr>
          <w:lang w:val="en-US"/>
        </w:rPr>
        <w:fldChar w:fldCharType="separate"/>
      </w:r>
      <w:r w:rsidR="009534A8">
        <w:rPr>
          <w:noProof/>
          <w:lang w:val="en-US"/>
        </w:rPr>
        <w:t>(Atran, 2001; Boyer, 1994; Claidière, Scott-Phillips, &amp; Sperber, 2014; Scott-Phillips, 2015; Sperber, 1996, 2000)</w:t>
      </w:r>
      <w:r w:rsidR="00EC7C77">
        <w:rPr>
          <w:lang w:val="en-US"/>
        </w:rPr>
        <w:fldChar w:fldCharType="end"/>
      </w:r>
      <w:r w:rsidR="00750707" w:rsidRPr="00F71CDF">
        <w:rPr>
          <w:lang w:val="en-US"/>
        </w:rPr>
        <w:t xml:space="preserve">. </w:t>
      </w:r>
      <w:r w:rsidR="00134922" w:rsidRPr="00F71CDF">
        <w:rPr>
          <w:lang w:val="en-US"/>
        </w:rPr>
        <w:t>In the cultural realm,</w:t>
      </w:r>
      <w:r w:rsidR="00F17CC5" w:rsidRPr="00F71CDF">
        <w:rPr>
          <w:lang w:val="en-US"/>
        </w:rPr>
        <w:t xml:space="preserve"> </w:t>
      </w:r>
      <w:r w:rsidR="008E7F49" w:rsidRPr="00F71CDF">
        <w:rPr>
          <w:lang w:val="en-US"/>
        </w:rPr>
        <w:t>r</w:t>
      </w:r>
      <w:r w:rsidR="00750707" w:rsidRPr="00F71CDF">
        <w:rPr>
          <w:lang w:val="en-US"/>
        </w:rPr>
        <w:t xml:space="preserve">eplication </w:t>
      </w:r>
      <w:r w:rsidR="00A62343" w:rsidRPr="00F71CDF">
        <w:rPr>
          <w:lang w:val="en-US"/>
        </w:rPr>
        <w:t xml:space="preserve">is </w:t>
      </w:r>
      <w:r w:rsidR="00E45AF0" w:rsidRPr="00F71CDF">
        <w:rPr>
          <w:lang w:val="en-US"/>
        </w:rPr>
        <w:t>a limiting case</w:t>
      </w:r>
      <w:r w:rsidR="00157DA3" w:rsidRPr="00F71CDF">
        <w:rPr>
          <w:lang w:val="en-US"/>
        </w:rPr>
        <w:t xml:space="preserve"> at </w:t>
      </w:r>
      <w:r w:rsidR="00CC5BFE" w:rsidRPr="00F71CDF">
        <w:rPr>
          <w:lang w:val="en-US"/>
        </w:rPr>
        <w:t>best</w:t>
      </w:r>
      <w:r w:rsidR="00EC3E3E" w:rsidRPr="00F71CDF">
        <w:rPr>
          <w:lang w:val="en-US"/>
        </w:rPr>
        <w:t xml:space="preserve">, </w:t>
      </w:r>
      <w:r w:rsidR="00467110" w:rsidRPr="00F71CDF">
        <w:rPr>
          <w:lang w:val="en-US"/>
        </w:rPr>
        <w:t xml:space="preserve">applicable to </w:t>
      </w:r>
      <w:r w:rsidR="0006287A" w:rsidRPr="00F71CDF">
        <w:rPr>
          <w:lang w:val="en-US"/>
        </w:rPr>
        <w:t xml:space="preserve">only </w:t>
      </w:r>
      <w:r w:rsidR="00EC3E3E" w:rsidRPr="00F71CDF">
        <w:rPr>
          <w:lang w:val="en-US"/>
        </w:rPr>
        <w:t>a few isolated</w:t>
      </w:r>
      <w:r w:rsidR="0022410C" w:rsidRPr="00F71CDF">
        <w:rPr>
          <w:lang w:val="en-US"/>
        </w:rPr>
        <w:t xml:space="preserve"> phenomena</w:t>
      </w:r>
      <w:r w:rsidR="00E45AF0" w:rsidRPr="00F71CDF">
        <w:rPr>
          <w:lang w:val="en-US"/>
        </w:rPr>
        <w:t xml:space="preserve">. </w:t>
      </w:r>
      <w:r w:rsidR="00EB69F1" w:rsidRPr="00F71CDF">
        <w:rPr>
          <w:lang w:val="en-US"/>
        </w:rPr>
        <w:t xml:space="preserve">In all other cases, </w:t>
      </w:r>
      <w:r w:rsidR="00E45AF0" w:rsidRPr="00F71CDF">
        <w:rPr>
          <w:lang w:val="en-US"/>
        </w:rPr>
        <w:t xml:space="preserve">cultural </w:t>
      </w:r>
      <w:r w:rsidR="00EB69F1" w:rsidRPr="00F71CDF">
        <w:rPr>
          <w:lang w:val="en-US"/>
        </w:rPr>
        <w:t xml:space="preserve">transmission involves heavy doses of </w:t>
      </w:r>
      <w:r w:rsidR="00E45AF0" w:rsidRPr="00F71CDF">
        <w:rPr>
          <w:lang w:val="en-US"/>
        </w:rPr>
        <w:t>reconstruction and transformation</w:t>
      </w:r>
      <w:r w:rsidR="00897008" w:rsidRPr="00F71CDF">
        <w:rPr>
          <w:lang w:val="en-US"/>
        </w:rPr>
        <w:t xml:space="preserve">, </w:t>
      </w:r>
      <w:r w:rsidR="00F66DB8" w:rsidRPr="00F71CDF">
        <w:rPr>
          <w:lang w:val="en-US"/>
        </w:rPr>
        <w:t xml:space="preserve">which </w:t>
      </w:r>
      <w:r w:rsidR="007C03B1" w:rsidRPr="00F71CDF">
        <w:rPr>
          <w:lang w:val="en-US"/>
        </w:rPr>
        <w:t xml:space="preserve">undermine </w:t>
      </w:r>
      <w:r w:rsidR="00266B70" w:rsidRPr="00F71CDF">
        <w:rPr>
          <w:lang w:val="en-US"/>
        </w:rPr>
        <w:t xml:space="preserve">the picture of simple </w:t>
      </w:r>
      <w:r w:rsidR="00897008" w:rsidRPr="00F71CDF">
        <w:rPr>
          <w:lang w:val="en-US"/>
        </w:rPr>
        <w:t>replication</w:t>
      </w:r>
      <w:r w:rsidR="00F96DA6" w:rsidRPr="00F71CDF">
        <w:rPr>
          <w:lang w:val="en-US"/>
        </w:rPr>
        <w:t>.</w:t>
      </w:r>
      <w:r w:rsidR="00671FBE" w:rsidRPr="00F71CDF">
        <w:rPr>
          <w:lang w:val="en-US"/>
        </w:rPr>
        <w:t xml:space="preserve"> </w:t>
      </w:r>
      <w:r w:rsidR="008A3DD0">
        <w:rPr>
          <w:lang w:val="en-US"/>
        </w:rPr>
        <w:t>Because th</w:t>
      </w:r>
      <w:r w:rsidR="00F17CC5" w:rsidRPr="00F71CDF">
        <w:rPr>
          <w:lang w:val="en-US"/>
        </w:rPr>
        <w:t>e memetic approach to culture</w:t>
      </w:r>
      <w:r w:rsidR="008A3DD0">
        <w:rPr>
          <w:lang w:val="en-US"/>
        </w:rPr>
        <w:t xml:space="preserve"> </w:t>
      </w:r>
      <w:r w:rsidR="00B16D88" w:rsidRPr="00F71CDF">
        <w:rPr>
          <w:lang w:val="en-US"/>
        </w:rPr>
        <w:t xml:space="preserve">is committed to “a strict process of </w:t>
      </w:r>
      <w:commentRangeStart w:id="1"/>
      <w:r w:rsidR="00B16D88" w:rsidRPr="00F71CDF">
        <w:rPr>
          <w:lang w:val="en-US"/>
        </w:rPr>
        <w:t>replication</w:t>
      </w:r>
      <w:commentRangeEnd w:id="1"/>
      <w:r w:rsidR="00B16D88" w:rsidRPr="00F71CDF">
        <w:rPr>
          <w:rStyle w:val="Verwijzingopmerking"/>
          <w:sz w:val="22"/>
          <w:szCs w:val="22"/>
          <w:lang w:val="nl-BE"/>
        </w:rPr>
        <w:commentReference w:id="1"/>
      </w:r>
      <w:r w:rsidR="00B16D88" w:rsidRPr="00F71CDF">
        <w:rPr>
          <w:lang w:val="en-US"/>
        </w:rPr>
        <w:t>”</w:t>
      </w:r>
      <w:r w:rsidR="008A3DD0">
        <w:rPr>
          <w:lang w:val="en-US"/>
        </w:rPr>
        <w:t xml:space="preserve">, according to Lewens’ </w:t>
      </w:r>
      <w:r w:rsidR="00B16D88" w:rsidRPr="00F71CDF">
        <w:rPr>
          <w:lang w:val="en-US"/>
        </w:rPr>
        <w:fldChar w:fldCharType="begin"/>
      </w:r>
      <w:r w:rsidR="008A3DD0">
        <w:rPr>
          <w:lang w:val="en-US"/>
        </w:rPr>
        <w:instrText xml:space="preserve"> ADDIN EN.CITE &lt;EndNote&gt;&lt;Cite ExcludeAuth="1"&gt;&lt;Author&gt;Lewens&lt;/Author&gt;&lt;Year&gt;2015&lt;/Year&gt;&lt;RecNum&gt;2568&lt;/RecNum&gt;&lt;Pages&gt;27&lt;/Pages&gt;&lt;DisplayText&gt;(2015, p. 27)&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sidR="00B16D88" w:rsidRPr="00F71CDF">
        <w:rPr>
          <w:lang w:val="en-US"/>
        </w:rPr>
        <w:fldChar w:fldCharType="separate"/>
      </w:r>
      <w:r w:rsidR="008A3DD0">
        <w:rPr>
          <w:noProof/>
          <w:lang w:val="en-US"/>
        </w:rPr>
        <w:t>(2015, p. 27)</w:t>
      </w:r>
      <w:r w:rsidR="00B16D88" w:rsidRPr="00F71CDF">
        <w:rPr>
          <w:lang w:val="en-US"/>
        </w:rPr>
        <w:fldChar w:fldCharType="end"/>
      </w:r>
      <w:r w:rsidR="00AA3342">
        <w:rPr>
          <w:lang w:val="en-US"/>
        </w:rPr>
        <w:t xml:space="preserve"> and many others</w:t>
      </w:r>
      <w:r w:rsidR="00F17CC5" w:rsidRPr="00F71CDF">
        <w:rPr>
          <w:lang w:val="en-US"/>
        </w:rPr>
        <w:t xml:space="preserve">, </w:t>
      </w:r>
      <w:r w:rsidR="008A3DD0">
        <w:rPr>
          <w:lang w:val="en-US"/>
        </w:rPr>
        <w:t xml:space="preserve">it </w:t>
      </w:r>
      <w:r w:rsidR="00F17CC5" w:rsidRPr="00F71CDF">
        <w:rPr>
          <w:lang w:val="en-US"/>
        </w:rPr>
        <w:t xml:space="preserve">is thereby immediately ruled out </w:t>
      </w:r>
      <w:r w:rsidR="00380A02" w:rsidRPr="00F71CDF">
        <w:rPr>
          <w:lang w:val="en-US"/>
        </w:rPr>
        <w:t>a serious contender for studying culture</w:t>
      </w:r>
      <w:r w:rsidR="00B16D88">
        <w:rPr>
          <w:lang w:val="en-US"/>
        </w:rPr>
        <w:t>.</w:t>
      </w:r>
      <w:r w:rsidR="00380A02" w:rsidRPr="00F71CDF">
        <w:rPr>
          <w:lang w:val="en-US"/>
        </w:rPr>
        <w:t xml:space="preserve"> </w:t>
      </w:r>
      <w:r w:rsidR="003A35DA" w:rsidRPr="00F71CDF">
        <w:rPr>
          <w:lang w:val="en-US"/>
        </w:rPr>
        <w:t xml:space="preserve">But </w:t>
      </w:r>
      <w:r w:rsidR="00C557B7" w:rsidRPr="00F71CDF">
        <w:rPr>
          <w:lang w:val="en-US"/>
        </w:rPr>
        <w:t xml:space="preserve">the objections against </w:t>
      </w:r>
      <w:r w:rsidR="007A2687" w:rsidRPr="00F71CDF">
        <w:rPr>
          <w:lang w:val="en-US"/>
        </w:rPr>
        <w:t xml:space="preserve">replication </w:t>
      </w:r>
      <w:r w:rsidR="0066000D" w:rsidRPr="00F71CDF">
        <w:rPr>
          <w:lang w:val="en-US"/>
        </w:rPr>
        <w:t xml:space="preserve">have relevance </w:t>
      </w:r>
      <w:r w:rsidR="00C557B7" w:rsidRPr="00F71CDF">
        <w:rPr>
          <w:lang w:val="en-US"/>
        </w:rPr>
        <w:t>beyond criticism of memetics. E</w:t>
      </w:r>
      <w:r w:rsidR="003C3246" w:rsidRPr="00F71CDF">
        <w:rPr>
          <w:lang w:val="en-US"/>
        </w:rPr>
        <w:t xml:space="preserve">ven other </w:t>
      </w:r>
      <w:r w:rsidR="00C557B7" w:rsidRPr="00F71CDF">
        <w:rPr>
          <w:lang w:val="en-US"/>
        </w:rPr>
        <w:t xml:space="preserve">theoretical </w:t>
      </w:r>
      <w:r w:rsidR="003C3246" w:rsidRPr="00F71CDF">
        <w:rPr>
          <w:lang w:val="en-US"/>
        </w:rPr>
        <w:t xml:space="preserve">approaches, </w:t>
      </w:r>
      <w:r w:rsidR="0021201E" w:rsidRPr="00F71CDF">
        <w:rPr>
          <w:lang w:val="en-US"/>
        </w:rPr>
        <w:t xml:space="preserve">though </w:t>
      </w:r>
      <w:r w:rsidR="003C3246" w:rsidRPr="00F71CDF">
        <w:rPr>
          <w:lang w:val="en-US"/>
        </w:rPr>
        <w:t>disavow</w:t>
      </w:r>
      <w:r w:rsidR="0021201E" w:rsidRPr="00F71CDF">
        <w:rPr>
          <w:lang w:val="en-US"/>
        </w:rPr>
        <w:t>ing</w:t>
      </w:r>
      <w:r w:rsidR="003C3246" w:rsidRPr="00F71CDF">
        <w:rPr>
          <w:lang w:val="en-US"/>
        </w:rPr>
        <w:t xml:space="preserve"> meme-talk, seem to rely on some version of </w:t>
      </w:r>
      <w:r w:rsidR="00CC5BFE" w:rsidRPr="00F71CDF">
        <w:rPr>
          <w:lang w:val="en-US"/>
        </w:rPr>
        <w:t>particularism and replication</w:t>
      </w:r>
      <w:r w:rsidR="0093147A">
        <w:rPr>
          <w:lang w:val="en-US"/>
        </w:rPr>
        <w:t xml:space="preserve"> </w:t>
      </w:r>
      <w:r w:rsidR="0093147A">
        <w:rPr>
          <w:lang w:val="en-US"/>
        </w:rPr>
        <w:fldChar w:fldCharType="begin"/>
      </w:r>
      <w:r w:rsidR="0093147A">
        <w:rPr>
          <w:lang w:val="en-US"/>
        </w:rPr>
        <w:instrText xml:space="preserve"> ADDIN EN.CITE &lt;EndNote&gt;&lt;Cite&gt;&lt;Author&gt;Morin&lt;/Author&gt;&lt;Year&gt;2015&lt;/Year&gt;&lt;IDText&gt;How traditions live and die&lt;/IDText&gt;&lt;DisplayText&gt;(Morin, 2015)&lt;/DisplayText&gt;&lt;record&gt;&lt;rec-number&gt;2545&lt;/rec-number&gt;&lt;foreign-keys&gt;&lt;key app="EN" db-id="es9ttvsd1p2xatet5etpvexn02w99r5s0etd" timestamp="1466634716"&gt;2545&lt;/key&gt;&lt;/foreign-keys&gt;&lt;ref-type name="Book"&gt;6&lt;/ref-type&gt;&lt;contributors&gt;&lt;authors&gt;&lt;author&gt;Morin, Olivier&lt;/author&gt;&lt;/authors&gt;&lt;/contributors&gt;&lt;titles&gt;&lt;title&gt;How traditions live and die&lt;/title&gt;&lt;/titles&gt;&lt;dates&gt;&lt;year&gt;2015&lt;/year&gt;&lt;/dates&gt;&lt;publisher&gt;Oxford University Press&lt;/publisher&gt;&lt;isbn&gt;0190210508&lt;/isbn&gt;&lt;/record&gt;&lt;/Cite&gt;&lt;/EndNote&gt;</w:instrText>
      </w:r>
      <w:r w:rsidR="0093147A">
        <w:rPr>
          <w:lang w:val="en-US"/>
        </w:rPr>
        <w:fldChar w:fldCharType="separate"/>
      </w:r>
      <w:r w:rsidR="0093147A">
        <w:rPr>
          <w:noProof/>
          <w:lang w:val="en-US"/>
        </w:rPr>
        <w:t>(Morin, 2015)</w:t>
      </w:r>
      <w:r w:rsidR="0093147A">
        <w:rPr>
          <w:lang w:val="en-US"/>
        </w:rPr>
        <w:fldChar w:fldCharType="end"/>
      </w:r>
      <w:r w:rsidR="00CC5BFE" w:rsidRPr="00F71CDF">
        <w:rPr>
          <w:lang w:val="en-US"/>
        </w:rPr>
        <w:t>.</w:t>
      </w:r>
    </w:p>
    <w:p w14:paraId="19D40683" w14:textId="06DE3B40" w:rsidR="00912AAE" w:rsidRPr="00F71CDF" w:rsidRDefault="00D9374D" w:rsidP="00912AAE">
      <w:pPr>
        <w:rPr>
          <w:lang w:val="en-US"/>
        </w:rPr>
      </w:pPr>
      <w:r w:rsidRPr="00F71CDF">
        <w:rPr>
          <w:lang w:val="en-US"/>
        </w:rPr>
        <w:t>In this paper</w:t>
      </w:r>
      <w:r w:rsidR="00660290" w:rsidRPr="00F71CDF">
        <w:rPr>
          <w:lang w:val="en-US"/>
        </w:rPr>
        <w:t xml:space="preserve">, </w:t>
      </w:r>
      <w:r w:rsidR="00617EB8" w:rsidRPr="00F71CDF">
        <w:rPr>
          <w:lang w:val="en-US"/>
        </w:rPr>
        <w:t>we provide a conceptual analysis of the term “replication”</w:t>
      </w:r>
      <w:r w:rsidR="00081A55" w:rsidRPr="00F71CDF">
        <w:rPr>
          <w:lang w:val="en-US"/>
        </w:rPr>
        <w:t xml:space="preserve"> in both the cultural and biological realm</w:t>
      </w:r>
      <w:r w:rsidR="00617EB8" w:rsidRPr="00F71CDF">
        <w:rPr>
          <w:lang w:val="en-US"/>
        </w:rPr>
        <w:t xml:space="preserve">, in order to defend </w:t>
      </w:r>
      <w:r w:rsidR="00660290" w:rsidRPr="00F71CDF">
        <w:rPr>
          <w:lang w:val="en-US"/>
        </w:rPr>
        <w:t xml:space="preserve">a </w:t>
      </w:r>
      <w:r w:rsidR="00617EB8" w:rsidRPr="00F71CDF">
        <w:rPr>
          <w:lang w:val="en-US"/>
        </w:rPr>
        <w:t xml:space="preserve">purely </w:t>
      </w:r>
      <w:r w:rsidR="00660290" w:rsidRPr="00F71CDF">
        <w:rPr>
          <w:lang w:val="en-US"/>
        </w:rPr>
        <w:t xml:space="preserve">abstract and information-theoretical approach to </w:t>
      </w:r>
      <w:r w:rsidR="00361874" w:rsidRPr="00F71CDF">
        <w:rPr>
          <w:lang w:val="en-US"/>
        </w:rPr>
        <w:t xml:space="preserve">cultural </w:t>
      </w:r>
      <w:r w:rsidR="00107B22">
        <w:rPr>
          <w:lang w:val="en-US"/>
        </w:rPr>
        <w:t>representations</w:t>
      </w:r>
      <w:r w:rsidR="00660290" w:rsidRPr="00F71CDF">
        <w:rPr>
          <w:lang w:val="en-US"/>
        </w:rPr>
        <w:t>.</w:t>
      </w:r>
      <w:r w:rsidR="00617EB8" w:rsidRPr="00F71CDF">
        <w:rPr>
          <w:lang w:val="en-US"/>
        </w:rPr>
        <w:t xml:space="preserve"> </w:t>
      </w:r>
      <w:r w:rsidR="009B2402" w:rsidRPr="00F71CDF">
        <w:rPr>
          <w:lang w:val="en-US"/>
        </w:rPr>
        <w:t xml:space="preserve">In order to understand in what sense genes </w:t>
      </w:r>
      <w:r w:rsidR="00FD406B" w:rsidRPr="00F71CDF">
        <w:rPr>
          <w:lang w:val="en-US"/>
        </w:rPr>
        <w:t xml:space="preserve">can be treated as </w:t>
      </w:r>
      <w:r w:rsidR="009B2402" w:rsidRPr="00F71CDF">
        <w:rPr>
          <w:lang w:val="en-US"/>
        </w:rPr>
        <w:t xml:space="preserve">‘replicators’, we have </w:t>
      </w:r>
      <w:r w:rsidR="000464B9" w:rsidRPr="00F71CDF">
        <w:rPr>
          <w:lang w:val="en-US"/>
        </w:rPr>
        <w:t xml:space="preserve">to </w:t>
      </w:r>
      <w:r w:rsidR="00F310F1" w:rsidRPr="00F71CDF">
        <w:rPr>
          <w:lang w:val="en-US"/>
        </w:rPr>
        <w:t xml:space="preserve">think </w:t>
      </w:r>
      <w:r w:rsidR="009E73A3" w:rsidRPr="00F71CDF">
        <w:rPr>
          <w:lang w:val="en-US"/>
        </w:rPr>
        <w:t xml:space="preserve">of them </w:t>
      </w:r>
      <w:r w:rsidR="009D6B8F" w:rsidRPr="00F71CDF">
        <w:rPr>
          <w:lang w:val="en-US"/>
        </w:rPr>
        <w:t xml:space="preserve">in terms of </w:t>
      </w:r>
      <w:r w:rsidR="000464B9" w:rsidRPr="00F71CDF">
        <w:rPr>
          <w:lang w:val="en-US"/>
        </w:rPr>
        <w:t xml:space="preserve">abstract </w:t>
      </w:r>
      <w:r w:rsidR="007A677F" w:rsidRPr="00F71CDF">
        <w:rPr>
          <w:lang w:val="en-US"/>
        </w:rPr>
        <w:t>information</w:t>
      </w:r>
      <w:r w:rsidR="001D4081" w:rsidRPr="00F71CDF">
        <w:rPr>
          <w:lang w:val="en-US"/>
        </w:rPr>
        <w:t xml:space="preserve">, </w:t>
      </w:r>
      <w:r w:rsidR="000464B9" w:rsidRPr="00F71CDF">
        <w:rPr>
          <w:lang w:val="en-US"/>
        </w:rPr>
        <w:t xml:space="preserve">not </w:t>
      </w:r>
      <w:r w:rsidR="001D4081" w:rsidRPr="00F71CDF">
        <w:rPr>
          <w:lang w:val="en-US"/>
        </w:rPr>
        <w:t xml:space="preserve">physical </w:t>
      </w:r>
      <w:r w:rsidR="006A1644" w:rsidRPr="00F71CDF">
        <w:rPr>
          <w:lang w:val="en-US"/>
        </w:rPr>
        <w:t>substrate</w:t>
      </w:r>
      <w:r w:rsidR="00F310F1" w:rsidRPr="00F71CDF">
        <w:rPr>
          <w:lang w:val="en-US"/>
        </w:rPr>
        <w:t>s</w:t>
      </w:r>
      <w:r w:rsidR="009B2402" w:rsidRPr="00F71CDF">
        <w:rPr>
          <w:lang w:val="en-US"/>
        </w:rPr>
        <w:t xml:space="preserve">. Once we </w:t>
      </w:r>
      <w:r w:rsidR="006D7711" w:rsidRPr="00F71CDF">
        <w:rPr>
          <w:lang w:val="en-US"/>
        </w:rPr>
        <w:t xml:space="preserve">adopt </w:t>
      </w:r>
      <w:r w:rsidR="009B2402" w:rsidRPr="00F71CDF">
        <w:rPr>
          <w:i/>
          <w:lang w:val="en-US"/>
        </w:rPr>
        <w:t>this</w:t>
      </w:r>
      <w:r w:rsidR="009B2402" w:rsidRPr="00F71CDF">
        <w:rPr>
          <w:lang w:val="en-US"/>
        </w:rPr>
        <w:t xml:space="preserve"> definition, </w:t>
      </w:r>
      <w:r w:rsidR="00C20DFF" w:rsidRPr="00F71CDF">
        <w:rPr>
          <w:lang w:val="en-US"/>
        </w:rPr>
        <w:t xml:space="preserve">however, </w:t>
      </w:r>
      <w:r w:rsidR="00C362CE" w:rsidRPr="00F71CDF">
        <w:rPr>
          <w:lang w:val="en-US"/>
        </w:rPr>
        <w:t xml:space="preserve">it becomes clear that </w:t>
      </w:r>
      <w:r w:rsidR="003D5A79" w:rsidRPr="00F71CDF">
        <w:rPr>
          <w:lang w:val="en-US"/>
        </w:rPr>
        <w:t xml:space="preserve">some </w:t>
      </w:r>
      <w:r w:rsidR="00095457" w:rsidRPr="00F71CDF">
        <w:rPr>
          <w:lang w:val="en-US"/>
        </w:rPr>
        <w:t xml:space="preserve">important </w:t>
      </w:r>
      <w:r w:rsidR="00706BD6" w:rsidRPr="00F71CDF">
        <w:rPr>
          <w:lang w:val="en-US"/>
        </w:rPr>
        <w:t>objections</w:t>
      </w:r>
      <w:r w:rsidR="00EA6DCB" w:rsidRPr="00F71CDF">
        <w:rPr>
          <w:lang w:val="en-US"/>
        </w:rPr>
        <w:t xml:space="preserve"> against cultural replication </w:t>
      </w:r>
      <w:r w:rsidR="00702227" w:rsidRPr="00F71CDF">
        <w:rPr>
          <w:lang w:val="en-US"/>
        </w:rPr>
        <w:lastRenderedPageBreak/>
        <w:t>evaporate</w:t>
      </w:r>
      <w:r w:rsidR="00C362CE" w:rsidRPr="00F71CDF">
        <w:rPr>
          <w:lang w:val="en-US"/>
        </w:rPr>
        <w:t xml:space="preserve">. </w:t>
      </w:r>
      <w:r w:rsidR="002E5FC9">
        <w:rPr>
          <w:lang w:val="en-US"/>
        </w:rPr>
        <w:t xml:space="preserve">In particular, </w:t>
      </w:r>
      <w:r w:rsidR="00912AAE" w:rsidRPr="00F71CDF">
        <w:rPr>
          <w:lang w:val="en-US"/>
        </w:rPr>
        <w:t xml:space="preserve">the argument against replication made </w:t>
      </w:r>
      <w:r w:rsidR="001E29B2" w:rsidRPr="00F71CDF">
        <w:rPr>
          <w:lang w:val="en-US"/>
        </w:rPr>
        <w:t>by Sperber and his colleague</w:t>
      </w:r>
      <w:r w:rsidR="00326F24" w:rsidRPr="00F71CDF">
        <w:rPr>
          <w:lang w:val="en-US"/>
        </w:rPr>
        <w:t xml:space="preserve">s </w:t>
      </w:r>
      <w:r w:rsidR="002E5FC9">
        <w:rPr>
          <w:lang w:val="en-US"/>
        </w:rPr>
        <w:t xml:space="preserve">will be shown to </w:t>
      </w:r>
      <w:r w:rsidR="00A90E4F" w:rsidRPr="00F71CDF">
        <w:rPr>
          <w:lang w:val="en-US"/>
        </w:rPr>
        <w:t xml:space="preserve">rest </w:t>
      </w:r>
      <w:r w:rsidR="00912AAE" w:rsidRPr="00F71CDF">
        <w:rPr>
          <w:lang w:val="en-US"/>
        </w:rPr>
        <w:t>on an equivocation, with a</w:t>
      </w:r>
      <w:r w:rsidR="0096728D" w:rsidRPr="00F71CDF">
        <w:rPr>
          <w:lang w:val="en-US"/>
        </w:rPr>
        <w:t xml:space="preserve"> </w:t>
      </w:r>
      <w:r w:rsidR="00B60DF9" w:rsidRPr="00F71CDF">
        <w:rPr>
          <w:lang w:val="en-US"/>
        </w:rPr>
        <w:t>questionable</w:t>
      </w:r>
      <w:r w:rsidR="00432060" w:rsidRPr="00F71CDF">
        <w:rPr>
          <w:lang w:val="en-US"/>
        </w:rPr>
        <w:t xml:space="preserve"> </w:t>
      </w:r>
      <w:r w:rsidR="00912AAE" w:rsidRPr="00F71CDF">
        <w:rPr>
          <w:lang w:val="en-US"/>
        </w:rPr>
        <w:t xml:space="preserve">argument riding piggyback on a </w:t>
      </w:r>
      <w:r w:rsidR="0096728D" w:rsidRPr="00F71CDF">
        <w:rPr>
          <w:lang w:val="en-US"/>
        </w:rPr>
        <w:t xml:space="preserve">good </w:t>
      </w:r>
      <w:r w:rsidR="00912AAE" w:rsidRPr="00F71CDF">
        <w:rPr>
          <w:lang w:val="en-US"/>
        </w:rPr>
        <w:t>one.</w:t>
      </w:r>
      <w:r w:rsidR="00A15D29" w:rsidRPr="00F71CDF">
        <w:rPr>
          <w:lang w:val="en-US"/>
        </w:rPr>
        <w:t xml:space="preserve"> </w:t>
      </w:r>
      <w:r w:rsidR="00FC0FA3" w:rsidRPr="00F71CDF">
        <w:rPr>
          <w:lang w:val="en-US"/>
        </w:rPr>
        <w:t xml:space="preserve">We </w:t>
      </w:r>
      <w:r w:rsidR="00DE45D2">
        <w:rPr>
          <w:lang w:val="en-US"/>
        </w:rPr>
        <w:t xml:space="preserve">will </w:t>
      </w:r>
      <w:r w:rsidR="00912AAE" w:rsidRPr="00F71CDF">
        <w:rPr>
          <w:lang w:val="en-US"/>
        </w:rPr>
        <w:t xml:space="preserve">isolate the valuable part of Sperber’s critique, </w:t>
      </w:r>
      <w:r w:rsidR="00C63CDA" w:rsidRPr="00F71CDF">
        <w:rPr>
          <w:lang w:val="en-US"/>
        </w:rPr>
        <w:t xml:space="preserve">which </w:t>
      </w:r>
      <w:r w:rsidR="00912AAE" w:rsidRPr="00F71CDF">
        <w:rPr>
          <w:lang w:val="en-US"/>
        </w:rPr>
        <w:t>relat</w:t>
      </w:r>
      <w:r w:rsidR="00C63CDA" w:rsidRPr="00F71CDF">
        <w:rPr>
          <w:lang w:val="en-US"/>
        </w:rPr>
        <w:t xml:space="preserve">es </w:t>
      </w:r>
      <w:r w:rsidR="00912AAE" w:rsidRPr="00F71CDF">
        <w:rPr>
          <w:lang w:val="en-US"/>
        </w:rPr>
        <w:t xml:space="preserve">to the </w:t>
      </w:r>
      <w:r w:rsidR="00C63CDA" w:rsidRPr="00F71CDF">
        <w:rPr>
          <w:lang w:val="en-US"/>
        </w:rPr>
        <w:t>distinction between transmission and evocation</w:t>
      </w:r>
      <w:r w:rsidR="00AB0E23" w:rsidRPr="00F71CDF">
        <w:rPr>
          <w:lang w:val="en-US"/>
        </w:rPr>
        <w:t xml:space="preserve">, and disentangle it from the contentious </w:t>
      </w:r>
      <w:r w:rsidR="00912AAE" w:rsidRPr="00F71CDF">
        <w:rPr>
          <w:lang w:val="en-US"/>
        </w:rPr>
        <w:t>par</w:t>
      </w:r>
      <w:r w:rsidR="00AB0E23" w:rsidRPr="00F71CDF">
        <w:rPr>
          <w:lang w:val="en-US"/>
        </w:rPr>
        <w:t>t.</w:t>
      </w:r>
    </w:p>
    <w:p w14:paraId="248819E5" w14:textId="705F84E5" w:rsidR="00E45AF0" w:rsidRPr="00F71CDF" w:rsidRDefault="00487883" w:rsidP="00E45AF0">
      <w:pPr>
        <w:rPr>
          <w:lang w:val="en-US"/>
        </w:rPr>
      </w:pPr>
      <w:r w:rsidRPr="00F71CDF">
        <w:rPr>
          <w:lang w:val="en-US"/>
        </w:rPr>
        <w:t>Thinking of</w:t>
      </w:r>
      <w:r w:rsidR="00CC5124" w:rsidRPr="00F71CDF">
        <w:rPr>
          <w:lang w:val="en-US"/>
        </w:rPr>
        <w:t xml:space="preserve"> culture in terms of abstract </w:t>
      </w:r>
      <w:r w:rsidR="0057386B" w:rsidRPr="00F71CDF">
        <w:rPr>
          <w:lang w:val="en-US"/>
        </w:rPr>
        <w:t xml:space="preserve">pieces of </w:t>
      </w:r>
      <w:r w:rsidR="00CC5124" w:rsidRPr="00F71CDF">
        <w:rPr>
          <w:lang w:val="en-US"/>
        </w:rPr>
        <w:t xml:space="preserve">information does not make you mind-blind. </w:t>
      </w:r>
      <w:r w:rsidR="003F4A9A" w:rsidRPr="00F71CDF">
        <w:rPr>
          <w:lang w:val="en-US"/>
        </w:rPr>
        <w:t>For certain explanatory purpos</w:t>
      </w:r>
      <w:r w:rsidR="00CA76AF" w:rsidRPr="00F71CDF">
        <w:rPr>
          <w:lang w:val="en-US"/>
        </w:rPr>
        <w:t xml:space="preserve">es, it is perfectly legitimate. </w:t>
      </w:r>
      <w:r w:rsidR="00414EF1" w:rsidRPr="00F71CDF">
        <w:rPr>
          <w:lang w:val="en-US"/>
        </w:rPr>
        <w:t>Indeed, a</w:t>
      </w:r>
      <w:r w:rsidR="00E45AF0" w:rsidRPr="00F71CDF">
        <w:rPr>
          <w:lang w:val="en-US"/>
        </w:rPr>
        <w:t xml:space="preserve">lthough many cultural theorists have disowned </w:t>
      </w:r>
      <w:r w:rsidR="006839A2" w:rsidRPr="00F71CDF">
        <w:rPr>
          <w:lang w:val="en-US"/>
        </w:rPr>
        <w:t>talk of memes and replicators</w:t>
      </w:r>
      <w:r w:rsidR="00E45AF0" w:rsidRPr="00F71CDF">
        <w:rPr>
          <w:lang w:val="en-US"/>
        </w:rPr>
        <w:t xml:space="preserve">, </w:t>
      </w:r>
      <w:r w:rsidR="00414EF1" w:rsidRPr="00F71CDF">
        <w:rPr>
          <w:lang w:val="en-US"/>
        </w:rPr>
        <w:t xml:space="preserve">their </w:t>
      </w:r>
      <w:r w:rsidR="00A7641F" w:rsidRPr="00F71CDF">
        <w:rPr>
          <w:lang w:val="en-US"/>
        </w:rPr>
        <w:t xml:space="preserve">own </w:t>
      </w:r>
      <w:r w:rsidR="00DB6F4A" w:rsidRPr="00F71CDF">
        <w:rPr>
          <w:lang w:val="en-US"/>
        </w:rPr>
        <w:t xml:space="preserve">frameworks </w:t>
      </w:r>
      <w:r w:rsidR="00E45AF0" w:rsidRPr="00F71CDF">
        <w:rPr>
          <w:lang w:val="en-US"/>
        </w:rPr>
        <w:t xml:space="preserve">covertly rely on </w:t>
      </w:r>
      <w:r w:rsidR="009B7E4D" w:rsidRPr="00F71CDF">
        <w:rPr>
          <w:lang w:val="en-US"/>
        </w:rPr>
        <w:t xml:space="preserve">the notion of pieces of information </w:t>
      </w:r>
      <w:r w:rsidR="00414EF1" w:rsidRPr="00F71CDF">
        <w:rPr>
          <w:lang w:val="en-US"/>
        </w:rPr>
        <w:t xml:space="preserve">being copied/replicated </w:t>
      </w:r>
      <w:r w:rsidR="00E45AF0" w:rsidRPr="00F71CDF">
        <w:rPr>
          <w:lang w:val="en-US"/>
        </w:rPr>
        <w:t>from one person to the next</w:t>
      </w:r>
      <w:r w:rsidR="00414EF1" w:rsidRPr="00F71CDF">
        <w:rPr>
          <w:lang w:val="en-US"/>
        </w:rPr>
        <w:t xml:space="preserve">. In other words, </w:t>
      </w:r>
      <w:r w:rsidR="00117529" w:rsidRPr="00F71CDF">
        <w:rPr>
          <w:lang w:val="en-US"/>
        </w:rPr>
        <w:t xml:space="preserve">it seems that </w:t>
      </w:r>
      <w:r w:rsidR="00414EF1" w:rsidRPr="00F71CDF">
        <w:rPr>
          <w:lang w:val="en-US"/>
        </w:rPr>
        <w:t>memes have sneaked in through the back door</w:t>
      </w:r>
      <w:r w:rsidR="00B414D7" w:rsidRPr="00F71CDF">
        <w:rPr>
          <w:lang w:val="en-US"/>
        </w:rPr>
        <w:t xml:space="preserve">, </w:t>
      </w:r>
      <w:r w:rsidR="001306E8" w:rsidRPr="00F71CDF">
        <w:rPr>
          <w:lang w:val="en-US"/>
        </w:rPr>
        <w:t>in all but name</w:t>
      </w:r>
      <w:r w:rsidR="00C64327" w:rsidRPr="00F71CDF">
        <w:rPr>
          <w:lang w:val="en-US"/>
        </w:rPr>
        <w:t>.</w:t>
      </w:r>
      <w:r w:rsidR="00E81B27" w:rsidRPr="00F71CDF">
        <w:rPr>
          <w:lang w:val="en-US"/>
        </w:rPr>
        <w:t xml:space="preserve"> </w:t>
      </w:r>
      <w:r w:rsidR="00E45AF0" w:rsidRPr="00F71CDF">
        <w:rPr>
          <w:lang w:val="en-US"/>
        </w:rPr>
        <w:t xml:space="preserve">If the standard objections to memes hold water, </w:t>
      </w:r>
      <w:r w:rsidR="00E2451B" w:rsidRPr="00F71CDF">
        <w:rPr>
          <w:lang w:val="en-US"/>
        </w:rPr>
        <w:t xml:space="preserve">then the </w:t>
      </w:r>
      <w:r w:rsidR="00E45AF0" w:rsidRPr="00F71CDF">
        <w:rPr>
          <w:lang w:val="en-US"/>
        </w:rPr>
        <w:t xml:space="preserve">alternative </w:t>
      </w:r>
      <w:r w:rsidR="00414EF1" w:rsidRPr="00F71CDF">
        <w:rPr>
          <w:lang w:val="en-US"/>
        </w:rPr>
        <w:t>of these authors are in trouble no less</w:t>
      </w:r>
      <w:r w:rsidR="00E45AF0" w:rsidRPr="00F71CDF">
        <w:rPr>
          <w:lang w:val="en-US"/>
        </w:rPr>
        <w:t xml:space="preserve">. </w:t>
      </w:r>
      <w:r w:rsidR="00E81B27" w:rsidRPr="00F71CDF">
        <w:rPr>
          <w:lang w:val="en-US"/>
        </w:rPr>
        <w:t xml:space="preserve">Luckily, they don’t. </w:t>
      </w:r>
    </w:p>
    <w:p w14:paraId="0A0B1491" w14:textId="256634C6" w:rsidR="008B6F1D" w:rsidRPr="00203C14" w:rsidRDefault="000A11EC" w:rsidP="008B6F1D">
      <w:pPr>
        <w:rPr>
          <w:b/>
          <w:lang w:val="en-US"/>
        </w:rPr>
      </w:pPr>
      <w:r w:rsidRPr="006370F2">
        <w:rPr>
          <w:b/>
          <w:lang w:val="en-US"/>
        </w:rPr>
        <w:t>T</w:t>
      </w:r>
      <w:r w:rsidR="008B6F1D" w:rsidRPr="000F046D">
        <w:rPr>
          <w:b/>
          <w:lang w:val="en-US"/>
        </w:rPr>
        <w:t>he mathematicians</w:t>
      </w:r>
    </w:p>
    <w:p w14:paraId="6620A962" w14:textId="253AB7DE" w:rsidR="008B6F1D" w:rsidRPr="00F71CDF" w:rsidRDefault="00AD492B" w:rsidP="008B6F1D">
      <w:pPr>
        <w:rPr>
          <w:lang w:val="en-US"/>
        </w:rPr>
      </w:pPr>
      <w:r w:rsidRPr="00F71CDF">
        <w:rPr>
          <w:lang w:val="en-US"/>
        </w:rPr>
        <w:t xml:space="preserve">A group of </w:t>
      </w:r>
      <w:r w:rsidR="008B6F1D" w:rsidRPr="00F71CDF">
        <w:rPr>
          <w:lang w:val="en-US"/>
        </w:rPr>
        <w:t>mathematicians</w:t>
      </w:r>
      <w:r w:rsidR="00411B10" w:rsidRPr="00F71CDF">
        <w:rPr>
          <w:lang w:val="en-US"/>
        </w:rPr>
        <w:t xml:space="preserve"> </w:t>
      </w:r>
      <w:r w:rsidRPr="00F71CDF">
        <w:rPr>
          <w:lang w:val="en-US"/>
        </w:rPr>
        <w:t xml:space="preserve">are </w:t>
      </w:r>
      <w:r w:rsidR="00036EA6" w:rsidRPr="00F71CDF">
        <w:rPr>
          <w:lang w:val="en-US"/>
        </w:rPr>
        <w:t xml:space="preserve">at a conference </w:t>
      </w:r>
      <w:r w:rsidR="00777771" w:rsidRPr="00F71CDF">
        <w:rPr>
          <w:lang w:val="en-US"/>
        </w:rPr>
        <w:t xml:space="preserve">dinner </w:t>
      </w:r>
      <w:r w:rsidR="00036EA6" w:rsidRPr="00F71CDF">
        <w:rPr>
          <w:lang w:val="en-US"/>
        </w:rPr>
        <w:t>telling jokes</w:t>
      </w:r>
      <w:r w:rsidR="00772BAA" w:rsidRPr="00F71CDF">
        <w:rPr>
          <w:lang w:val="en-US"/>
        </w:rPr>
        <w:t xml:space="preserve">. </w:t>
      </w:r>
      <w:r w:rsidR="00411B10" w:rsidRPr="00F71CDF">
        <w:rPr>
          <w:lang w:val="en-US"/>
        </w:rPr>
        <w:t xml:space="preserve">Because they have known each other for a long time </w:t>
      </w:r>
      <w:r w:rsidR="00BC0D41">
        <w:rPr>
          <w:lang w:val="en-US"/>
        </w:rPr>
        <w:t xml:space="preserve">and </w:t>
      </w:r>
      <w:r w:rsidR="00411B10" w:rsidRPr="00F71CDF">
        <w:rPr>
          <w:lang w:val="en-US"/>
        </w:rPr>
        <w:t xml:space="preserve">are </w:t>
      </w:r>
      <w:r w:rsidR="00363879">
        <w:rPr>
          <w:lang w:val="en-US"/>
        </w:rPr>
        <w:t>such avid humorists</w:t>
      </w:r>
      <w:r w:rsidR="00411B10" w:rsidRPr="00F71CDF">
        <w:rPr>
          <w:lang w:val="en-US"/>
        </w:rPr>
        <w:t xml:space="preserve">, they have </w:t>
      </w:r>
      <w:r w:rsidR="009562ED" w:rsidRPr="00F71CDF">
        <w:rPr>
          <w:lang w:val="en-US"/>
        </w:rPr>
        <w:t>designed a more</w:t>
      </w:r>
      <w:r w:rsidR="00804397" w:rsidRPr="00F71CDF">
        <w:rPr>
          <w:lang w:val="en-US"/>
        </w:rPr>
        <w:t xml:space="preserve"> efficient </w:t>
      </w:r>
      <w:r w:rsidR="00036EA6" w:rsidRPr="00F71CDF">
        <w:rPr>
          <w:lang w:val="en-US"/>
        </w:rPr>
        <w:t>system</w:t>
      </w:r>
      <w:r w:rsidR="004E456C" w:rsidRPr="00F71CDF">
        <w:rPr>
          <w:lang w:val="en-US"/>
        </w:rPr>
        <w:t xml:space="preserve"> for their amusement</w:t>
      </w:r>
      <w:r w:rsidR="004B78F9" w:rsidRPr="00F71CDF">
        <w:rPr>
          <w:lang w:val="en-US"/>
        </w:rPr>
        <w:t>. Each joke in their repertoire has a number assigned to it, so they just have to call out that number.</w:t>
      </w:r>
      <w:r w:rsidR="001D58E7" w:rsidRPr="00F71CDF">
        <w:rPr>
          <w:lang w:val="en-US"/>
        </w:rPr>
        <w:t xml:space="preserve"> </w:t>
      </w:r>
      <w:r w:rsidR="00A4275E">
        <w:rPr>
          <w:lang w:val="en-US"/>
        </w:rPr>
        <w:t>So one night at the conference, t</w:t>
      </w:r>
      <w:r w:rsidR="008B6F1D" w:rsidRPr="00F71CDF">
        <w:rPr>
          <w:lang w:val="en-US"/>
        </w:rPr>
        <w:t>he first mathematician shouts out: "56!" Boisterous laughter</w:t>
      </w:r>
      <w:r w:rsidR="00A81D4D" w:rsidRPr="00F71CDF">
        <w:rPr>
          <w:lang w:val="en-US"/>
        </w:rPr>
        <w:t xml:space="preserve"> </w:t>
      </w:r>
      <w:r w:rsidR="00AA35C4">
        <w:rPr>
          <w:lang w:val="en-US"/>
        </w:rPr>
        <w:t>from around the table</w:t>
      </w:r>
      <w:r w:rsidR="008B6F1D" w:rsidRPr="00F71CDF">
        <w:rPr>
          <w:lang w:val="en-US"/>
        </w:rPr>
        <w:t xml:space="preserve">. The second mathematician has a go: "562!" Everyone cracks up again. A third mathematician shouts "345!" </w:t>
      </w:r>
      <w:r w:rsidR="009D3D59" w:rsidRPr="00F71CDF">
        <w:rPr>
          <w:lang w:val="en-US"/>
        </w:rPr>
        <w:t>Just a</w:t>
      </w:r>
      <w:r w:rsidR="008B6F1D" w:rsidRPr="00F71CDF">
        <w:rPr>
          <w:lang w:val="en-US"/>
        </w:rPr>
        <w:t xml:space="preserve"> few chuckles and groans</w:t>
      </w:r>
      <w:r w:rsidR="00AB19C0" w:rsidRPr="00F71CDF">
        <w:rPr>
          <w:lang w:val="en-US"/>
        </w:rPr>
        <w:t>, with the exception of o</w:t>
      </w:r>
      <w:r w:rsidR="008B6F1D" w:rsidRPr="00F71CDF">
        <w:rPr>
          <w:lang w:val="en-US"/>
        </w:rPr>
        <w:t>ne young mathematician</w:t>
      </w:r>
      <w:r w:rsidR="00AB19C0" w:rsidRPr="00F71CDF">
        <w:rPr>
          <w:lang w:val="en-US"/>
        </w:rPr>
        <w:t>, who</w:t>
      </w:r>
      <w:r w:rsidR="008B6F1D" w:rsidRPr="00F71CDF">
        <w:rPr>
          <w:lang w:val="en-US"/>
        </w:rPr>
        <w:t xml:space="preserve"> </w:t>
      </w:r>
      <w:r w:rsidR="00DB0443" w:rsidRPr="00F71CDF">
        <w:rPr>
          <w:lang w:val="en-US"/>
        </w:rPr>
        <w:t xml:space="preserve">is </w:t>
      </w:r>
      <w:r w:rsidR="008B6F1D" w:rsidRPr="00F71CDF">
        <w:rPr>
          <w:lang w:val="en-US"/>
        </w:rPr>
        <w:t>roll</w:t>
      </w:r>
      <w:r w:rsidR="00DB0443" w:rsidRPr="00F71CDF">
        <w:rPr>
          <w:lang w:val="en-US"/>
        </w:rPr>
        <w:t>ing</w:t>
      </w:r>
      <w:r w:rsidR="008B6F1D" w:rsidRPr="00F71CDF">
        <w:rPr>
          <w:lang w:val="en-US"/>
        </w:rPr>
        <w:t xml:space="preserve"> over the floor laughing. The third joke-teller </w:t>
      </w:r>
      <w:r w:rsidR="007B4082" w:rsidRPr="00F71CDF">
        <w:rPr>
          <w:lang w:val="en-US"/>
        </w:rPr>
        <w:t xml:space="preserve">turns over to </w:t>
      </w:r>
      <w:r w:rsidR="008B6F1D" w:rsidRPr="00F71CDF">
        <w:rPr>
          <w:lang w:val="en-US"/>
        </w:rPr>
        <w:t xml:space="preserve">the rookie and asks him: "So you really liked my last joke, didn't you?" The young one responds: </w:t>
      </w:r>
      <w:r w:rsidR="00F5423C" w:rsidRPr="00F71CDF">
        <w:rPr>
          <w:lang w:val="en-US"/>
        </w:rPr>
        <w:t>“</w:t>
      </w:r>
      <w:r w:rsidR="008B6F1D" w:rsidRPr="00F71CDF">
        <w:rPr>
          <w:lang w:val="en-US"/>
        </w:rPr>
        <w:t xml:space="preserve">It's just that I had never heard that one before!" </w:t>
      </w:r>
    </w:p>
    <w:p w14:paraId="5C4A9565" w14:textId="75132AEB" w:rsidR="00196C4F" w:rsidRPr="00F71CDF" w:rsidRDefault="009D2919" w:rsidP="00103404">
      <w:pPr>
        <w:rPr>
          <w:lang w:val="en-US"/>
        </w:rPr>
      </w:pPr>
      <w:r w:rsidRPr="00F71CDF">
        <w:rPr>
          <w:lang w:val="en-US"/>
        </w:rPr>
        <w:t>There are different version of this</w:t>
      </w:r>
      <w:r w:rsidR="009D5DA9" w:rsidRPr="00F71CDF">
        <w:rPr>
          <w:lang w:val="en-US"/>
        </w:rPr>
        <w:t xml:space="preserve"> joke</w:t>
      </w:r>
      <w:r w:rsidRPr="00F71CDF">
        <w:rPr>
          <w:lang w:val="en-US"/>
        </w:rPr>
        <w:t xml:space="preserve">. </w:t>
      </w:r>
      <w:r w:rsidR="00CC3B45" w:rsidRPr="00F71CDF">
        <w:rPr>
          <w:lang w:val="en-US"/>
        </w:rPr>
        <w:t xml:space="preserve">I encountered </w:t>
      </w:r>
      <w:r w:rsidRPr="00F71CDF">
        <w:rPr>
          <w:lang w:val="en-US"/>
        </w:rPr>
        <w:t xml:space="preserve">one variant </w:t>
      </w:r>
      <w:r w:rsidR="00CC3B45" w:rsidRPr="00F71CDF">
        <w:rPr>
          <w:lang w:val="en-US"/>
        </w:rPr>
        <w:t xml:space="preserve">in Peter de Vries’ satirical novel </w:t>
      </w:r>
      <w:r w:rsidR="00CC3B45" w:rsidRPr="00F71CDF">
        <w:rPr>
          <w:i/>
          <w:lang w:val="en-US"/>
        </w:rPr>
        <w:t>The Mackerel Plaza</w:t>
      </w:r>
      <w:r w:rsidR="009B7FFC" w:rsidRPr="00F71CDF">
        <w:rPr>
          <w:rStyle w:val="Voetnootmarkering"/>
          <w:lang w:val="en-US"/>
        </w:rPr>
        <w:footnoteReference w:id="1"/>
      </w:r>
      <w:r w:rsidR="009B1415">
        <w:rPr>
          <w:lang w:val="en-US"/>
        </w:rPr>
        <w:t>, but t</w:t>
      </w:r>
      <w:r w:rsidR="00FA6DFA">
        <w:rPr>
          <w:lang w:val="en-US"/>
        </w:rPr>
        <w:t xml:space="preserve">his </w:t>
      </w:r>
      <w:r w:rsidR="00962389" w:rsidRPr="00F71CDF">
        <w:rPr>
          <w:lang w:val="en-GB"/>
        </w:rPr>
        <w:t>version</w:t>
      </w:r>
      <w:r w:rsidR="00FA6DFA">
        <w:rPr>
          <w:lang w:val="en-GB"/>
        </w:rPr>
        <w:t>, for all I know,</w:t>
      </w:r>
      <w:r w:rsidR="00EB6184" w:rsidRPr="00F71CDF">
        <w:rPr>
          <w:lang w:val="en-GB"/>
        </w:rPr>
        <w:t xml:space="preserve"> </w:t>
      </w:r>
      <w:r w:rsidR="00CC3B45" w:rsidRPr="00F71CDF">
        <w:rPr>
          <w:lang w:val="en-GB"/>
        </w:rPr>
        <w:t>could’ve</w:t>
      </w:r>
      <w:r w:rsidR="00CC3B45" w:rsidRPr="00F71CDF">
        <w:rPr>
          <w:lang w:val="en-US"/>
        </w:rPr>
        <w:t xml:space="preserve"> been </w:t>
      </w:r>
      <w:r w:rsidR="008B6F1D" w:rsidRPr="00F71CDF">
        <w:rPr>
          <w:lang w:val="en-US"/>
        </w:rPr>
        <w:t xml:space="preserve">invented by Dan Sperber or one of his </w:t>
      </w:r>
      <w:r w:rsidR="007E1AE9" w:rsidRPr="00F71CDF">
        <w:rPr>
          <w:lang w:val="en-US"/>
        </w:rPr>
        <w:t>collaborators</w:t>
      </w:r>
      <w:r w:rsidR="009A4191">
        <w:rPr>
          <w:lang w:val="en-US"/>
        </w:rPr>
        <w:t>. I</w:t>
      </w:r>
      <w:r w:rsidR="008B6F1D" w:rsidRPr="00F71CDF">
        <w:rPr>
          <w:lang w:val="en-US"/>
        </w:rPr>
        <w:t xml:space="preserve">t </w:t>
      </w:r>
      <w:r w:rsidR="00021292" w:rsidRPr="00F71CDF">
        <w:rPr>
          <w:lang w:val="en-US"/>
        </w:rPr>
        <w:t xml:space="preserve">nicely </w:t>
      </w:r>
      <w:r w:rsidR="008B6F1D" w:rsidRPr="00F71CDF">
        <w:rPr>
          <w:lang w:val="en-US"/>
        </w:rPr>
        <w:t xml:space="preserve">illustrates one </w:t>
      </w:r>
      <w:r w:rsidR="00DD7138" w:rsidRPr="00F71CDF">
        <w:rPr>
          <w:lang w:val="en-US"/>
        </w:rPr>
        <w:t xml:space="preserve">their major </w:t>
      </w:r>
      <w:r w:rsidR="008B6F1D" w:rsidRPr="00F71CDF">
        <w:rPr>
          <w:lang w:val="en-US"/>
        </w:rPr>
        <w:t>thes</w:t>
      </w:r>
      <w:r w:rsidR="00DD7138" w:rsidRPr="00F71CDF">
        <w:rPr>
          <w:lang w:val="en-US"/>
        </w:rPr>
        <w:t>is</w:t>
      </w:r>
      <w:r w:rsidR="008B6F1D" w:rsidRPr="00F71CDF">
        <w:rPr>
          <w:lang w:val="en-US"/>
        </w:rPr>
        <w:t xml:space="preserve"> about cultural evolution: </w:t>
      </w:r>
      <w:r w:rsidR="00A3101A" w:rsidRPr="00F71CDF">
        <w:rPr>
          <w:lang w:val="en-US"/>
        </w:rPr>
        <w:t xml:space="preserve">the </w:t>
      </w:r>
      <w:r w:rsidR="006059E1" w:rsidRPr="00F71CDF">
        <w:rPr>
          <w:lang w:val="en-US"/>
        </w:rPr>
        <w:t xml:space="preserve">crucial distinction </w:t>
      </w:r>
      <w:r w:rsidR="00A3101A" w:rsidRPr="00F71CDF">
        <w:rPr>
          <w:lang w:val="en-US"/>
        </w:rPr>
        <w:t xml:space="preserve">between </w:t>
      </w:r>
      <w:r w:rsidR="004D6C0E">
        <w:rPr>
          <w:lang w:val="en-US"/>
        </w:rPr>
        <w:t>replication</w:t>
      </w:r>
      <w:r w:rsidR="00F977BA" w:rsidRPr="00F71CDF">
        <w:rPr>
          <w:lang w:val="en-US"/>
        </w:rPr>
        <w:t xml:space="preserve"> </w:t>
      </w:r>
      <w:r w:rsidR="00A3101A" w:rsidRPr="00F71CDF">
        <w:rPr>
          <w:lang w:val="en-US"/>
        </w:rPr>
        <w:t xml:space="preserve">and </w:t>
      </w:r>
      <w:r w:rsidR="00A76AFD" w:rsidRPr="00F71CDF">
        <w:rPr>
          <w:lang w:val="en-US"/>
        </w:rPr>
        <w:t xml:space="preserve">evocation. </w:t>
      </w:r>
    </w:p>
    <w:p w14:paraId="43DB9288" w14:textId="082FF892" w:rsidR="00945429" w:rsidRPr="00F71CDF" w:rsidRDefault="00BA202C" w:rsidP="00945429">
      <w:pPr>
        <w:rPr>
          <w:lang w:val="en-US"/>
        </w:rPr>
      </w:pPr>
      <w:r w:rsidRPr="00F71CDF">
        <w:rPr>
          <w:lang w:val="en-US"/>
        </w:rPr>
        <w:t>M</w:t>
      </w:r>
      <w:r w:rsidR="008B6F1D" w:rsidRPr="00F71CDF">
        <w:rPr>
          <w:lang w:val="en-US"/>
        </w:rPr>
        <w:t>any models of cultural evolution</w:t>
      </w:r>
      <w:r w:rsidRPr="00F71CDF">
        <w:rPr>
          <w:lang w:val="en-US"/>
        </w:rPr>
        <w:t xml:space="preserve"> assume </w:t>
      </w:r>
      <w:r w:rsidR="001746A9" w:rsidRPr="00F71CDF">
        <w:rPr>
          <w:lang w:val="en-US"/>
        </w:rPr>
        <w:t xml:space="preserve">more or less </w:t>
      </w:r>
      <w:r w:rsidR="00C90F5C" w:rsidRPr="00F71CDF">
        <w:rPr>
          <w:lang w:val="en-US"/>
        </w:rPr>
        <w:t xml:space="preserve">by default </w:t>
      </w:r>
      <w:r w:rsidR="008B6F1D" w:rsidRPr="00F71CDF">
        <w:rPr>
          <w:lang w:val="en-US"/>
        </w:rPr>
        <w:t>that</w:t>
      </w:r>
      <w:r w:rsidR="00535B82" w:rsidRPr="00F71CDF">
        <w:rPr>
          <w:lang w:val="en-US"/>
        </w:rPr>
        <w:t xml:space="preserve">, whenever </w:t>
      </w:r>
      <w:r w:rsidR="0070133A" w:rsidRPr="00F71CDF">
        <w:rPr>
          <w:lang w:val="en-US"/>
        </w:rPr>
        <w:t xml:space="preserve">we see chains of </w:t>
      </w:r>
      <w:r w:rsidR="006F5A00" w:rsidRPr="00F71CDF">
        <w:rPr>
          <w:lang w:val="en-US"/>
        </w:rPr>
        <w:t xml:space="preserve">identical </w:t>
      </w:r>
      <w:r w:rsidR="00986666" w:rsidRPr="00F71CDF">
        <w:rPr>
          <w:lang w:val="en-US"/>
        </w:rPr>
        <w:t xml:space="preserve">or similar </w:t>
      </w:r>
      <w:r w:rsidR="0070133A" w:rsidRPr="00F71CDF">
        <w:rPr>
          <w:lang w:val="en-US"/>
        </w:rPr>
        <w:t>representations</w:t>
      </w:r>
      <w:r w:rsidR="000C7143" w:rsidRPr="00F71CDF">
        <w:rPr>
          <w:lang w:val="en-US"/>
        </w:rPr>
        <w:t xml:space="preserve"> in a cultural environment</w:t>
      </w:r>
      <w:r w:rsidR="0070133A" w:rsidRPr="00F71CDF">
        <w:rPr>
          <w:lang w:val="en-US"/>
        </w:rPr>
        <w:t xml:space="preserve">, some sort of replication </w:t>
      </w:r>
      <w:r w:rsidR="008808E4" w:rsidRPr="00F71CDF">
        <w:rPr>
          <w:lang w:val="en-US"/>
        </w:rPr>
        <w:t xml:space="preserve">process </w:t>
      </w:r>
      <w:r w:rsidR="00BE7B40" w:rsidRPr="00F71CDF">
        <w:rPr>
          <w:lang w:val="en-US"/>
        </w:rPr>
        <w:t xml:space="preserve">must be </w:t>
      </w:r>
      <w:r w:rsidR="0070133A" w:rsidRPr="00F71CDF">
        <w:rPr>
          <w:lang w:val="en-US"/>
        </w:rPr>
        <w:t xml:space="preserve">going on. </w:t>
      </w:r>
      <w:r w:rsidR="004C33F6" w:rsidRPr="00F71CDF">
        <w:rPr>
          <w:lang w:val="en-US"/>
        </w:rPr>
        <w:t>But the joke about the mathematicians illustrates how this is misleading</w:t>
      </w:r>
      <w:r w:rsidR="00F17175" w:rsidRPr="00F71CDF">
        <w:rPr>
          <w:lang w:val="en-US"/>
        </w:rPr>
        <w:t>: their system is not based on straightforward transmission. To be sure</w:t>
      </w:r>
      <w:r w:rsidR="00111110" w:rsidRPr="00F71CDF">
        <w:rPr>
          <w:lang w:val="en-US"/>
        </w:rPr>
        <w:t xml:space="preserve">, some information is </w:t>
      </w:r>
      <w:r w:rsidR="00F17175" w:rsidRPr="00F71CDF">
        <w:rPr>
          <w:lang w:val="en-US"/>
        </w:rPr>
        <w:t xml:space="preserve">indeed </w:t>
      </w:r>
      <w:r w:rsidR="00FC08F2" w:rsidRPr="00F71CDF">
        <w:rPr>
          <w:lang w:val="en-US"/>
        </w:rPr>
        <w:t>transmitted</w:t>
      </w:r>
      <w:r w:rsidR="00976556" w:rsidRPr="00F71CDF">
        <w:rPr>
          <w:lang w:val="en-US"/>
        </w:rPr>
        <w:t xml:space="preserve"> through every ‘telling’</w:t>
      </w:r>
      <w:r w:rsidR="00FC08F2" w:rsidRPr="00F71CDF">
        <w:rPr>
          <w:lang w:val="en-US"/>
        </w:rPr>
        <w:t xml:space="preserve">: the sender selects a joke and calls out the corresponding number, </w:t>
      </w:r>
      <w:r w:rsidR="00094450" w:rsidRPr="00F71CDF">
        <w:rPr>
          <w:lang w:val="en-US"/>
        </w:rPr>
        <w:t xml:space="preserve">bringing about the </w:t>
      </w:r>
      <w:r w:rsidR="00120B4D">
        <w:rPr>
          <w:lang w:val="en-US"/>
        </w:rPr>
        <w:t xml:space="preserve">formation of a similar </w:t>
      </w:r>
      <w:r w:rsidR="002D6660" w:rsidRPr="00F71CDF">
        <w:rPr>
          <w:lang w:val="en-US"/>
        </w:rPr>
        <w:t xml:space="preserve">representation </w:t>
      </w:r>
      <w:r w:rsidR="00094450" w:rsidRPr="00F71CDF">
        <w:rPr>
          <w:lang w:val="en-US"/>
        </w:rPr>
        <w:t>in the minds of the receivers</w:t>
      </w:r>
      <w:r w:rsidR="00FC08F2" w:rsidRPr="00F71CDF">
        <w:rPr>
          <w:lang w:val="en-US"/>
        </w:rPr>
        <w:t xml:space="preserve">. </w:t>
      </w:r>
      <w:r w:rsidR="009F7299" w:rsidRPr="00F71CDF">
        <w:rPr>
          <w:lang w:val="en-US"/>
        </w:rPr>
        <w:t>There is a clear causal arrow from sender to receiver, supported by the usual counterfactuals: i</w:t>
      </w:r>
      <w:r w:rsidR="00FC08F2" w:rsidRPr="00F71CDF">
        <w:rPr>
          <w:lang w:val="en-US"/>
        </w:rPr>
        <w:t>f you mishear the number</w:t>
      </w:r>
      <w:r w:rsidR="001B626C" w:rsidRPr="00F71CDF">
        <w:rPr>
          <w:lang w:val="en-US"/>
        </w:rPr>
        <w:t xml:space="preserve"> that is called out</w:t>
      </w:r>
      <w:r w:rsidR="00FC08F2" w:rsidRPr="00F71CDF">
        <w:rPr>
          <w:lang w:val="en-US"/>
        </w:rPr>
        <w:t xml:space="preserve">, you will end up with the wrong representation. </w:t>
      </w:r>
      <w:r w:rsidR="009B4235" w:rsidRPr="00F71CDF">
        <w:rPr>
          <w:lang w:val="en-US"/>
        </w:rPr>
        <w:t xml:space="preserve">But </w:t>
      </w:r>
      <w:r w:rsidR="0033074E" w:rsidRPr="00F71CDF">
        <w:rPr>
          <w:lang w:val="en-US"/>
        </w:rPr>
        <w:t xml:space="preserve">it is also clear </w:t>
      </w:r>
      <w:r w:rsidR="009B4235" w:rsidRPr="00F71CDF">
        <w:rPr>
          <w:lang w:val="en-US"/>
        </w:rPr>
        <w:t xml:space="preserve">that hardly any </w:t>
      </w:r>
      <w:r w:rsidR="00765D64" w:rsidRPr="00F71CDF">
        <w:rPr>
          <w:lang w:val="en-US"/>
        </w:rPr>
        <w:t>transmi</w:t>
      </w:r>
      <w:r w:rsidR="00197734" w:rsidRPr="00F71CDF">
        <w:rPr>
          <w:lang w:val="en-US"/>
        </w:rPr>
        <w:t>ssion is occurring</w:t>
      </w:r>
      <w:r w:rsidR="00765D64" w:rsidRPr="00F71CDF">
        <w:rPr>
          <w:lang w:val="en-US"/>
        </w:rPr>
        <w:t xml:space="preserve">. The </w:t>
      </w:r>
      <w:r w:rsidR="007E4E82" w:rsidRPr="00F71CDF">
        <w:rPr>
          <w:lang w:val="en-US"/>
        </w:rPr>
        <w:t xml:space="preserve">funniness does not inhere in the </w:t>
      </w:r>
      <w:r w:rsidR="00510D40" w:rsidRPr="00F71CDF">
        <w:rPr>
          <w:lang w:val="en-US"/>
        </w:rPr>
        <w:t xml:space="preserve">calling </w:t>
      </w:r>
      <w:r w:rsidR="007E4E82" w:rsidRPr="00F71CDF">
        <w:rPr>
          <w:lang w:val="en-US"/>
        </w:rPr>
        <w:t>numbers</w:t>
      </w:r>
      <w:r w:rsidR="003F3DA7" w:rsidRPr="00F71CDF">
        <w:rPr>
          <w:lang w:val="en-US"/>
        </w:rPr>
        <w:t xml:space="preserve">. </w:t>
      </w:r>
      <w:r w:rsidR="004274DB" w:rsidRPr="00F71CDF">
        <w:rPr>
          <w:lang w:val="en-US"/>
        </w:rPr>
        <w:t xml:space="preserve">The latter </w:t>
      </w:r>
      <w:r w:rsidR="00045293" w:rsidRPr="00F71CDF">
        <w:rPr>
          <w:lang w:val="en-US"/>
        </w:rPr>
        <w:t>only provoke laughter because they elicit some previously stored</w:t>
      </w:r>
      <w:r w:rsidR="00411409">
        <w:rPr>
          <w:lang w:val="en-US"/>
        </w:rPr>
        <w:t>, fully formed</w:t>
      </w:r>
      <w:r w:rsidR="00045293" w:rsidRPr="00F71CDF">
        <w:rPr>
          <w:lang w:val="en-US"/>
        </w:rPr>
        <w:t xml:space="preserve"> semantic content. </w:t>
      </w:r>
      <w:r w:rsidR="008769C0" w:rsidRPr="00F71CDF">
        <w:rPr>
          <w:lang w:val="en-US"/>
        </w:rPr>
        <w:t>F</w:t>
      </w:r>
      <w:r w:rsidR="003F3DA7" w:rsidRPr="00F71CDF">
        <w:rPr>
          <w:lang w:val="en-US"/>
        </w:rPr>
        <w:t xml:space="preserve">or </w:t>
      </w:r>
      <w:r w:rsidR="00F77FFC" w:rsidRPr="00F71CDF">
        <w:rPr>
          <w:lang w:val="en-US"/>
        </w:rPr>
        <w:t xml:space="preserve">the system </w:t>
      </w:r>
      <w:r w:rsidR="003F3DA7" w:rsidRPr="00F71CDF">
        <w:rPr>
          <w:lang w:val="en-US"/>
        </w:rPr>
        <w:t xml:space="preserve">to work, </w:t>
      </w:r>
      <w:r w:rsidR="00103404" w:rsidRPr="00F71CDF">
        <w:rPr>
          <w:lang w:val="en-US"/>
        </w:rPr>
        <w:t xml:space="preserve">every mathematician </w:t>
      </w:r>
      <w:r w:rsidR="000E6225" w:rsidRPr="00F71CDF">
        <w:rPr>
          <w:lang w:val="en-US"/>
        </w:rPr>
        <w:t xml:space="preserve">already </w:t>
      </w:r>
      <w:r w:rsidR="003F3DA7" w:rsidRPr="00F71CDF">
        <w:rPr>
          <w:lang w:val="en-US"/>
        </w:rPr>
        <w:t xml:space="preserve">needs </w:t>
      </w:r>
      <w:r w:rsidR="000E6225" w:rsidRPr="00F71CDF">
        <w:rPr>
          <w:lang w:val="en-US"/>
        </w:rPr>
        <w:t xml:space="preserve">all </w:t>
      </w:r>
      <w:r w:rsidR="00BC0E9A" w:rsidRPr="00F71CDF">
        <w:rPr>
          <w:lang w:val="en-US"/>
        </w:rPr>
        <w:t>jokes stored in memory</w:t>
      </w:r>
      <w:r w:rsidR="002B593A" w:rsidRPr="00F71CDF">
        <w:rPr>
          <w:lang w:val="en-US"/>
        </w:rPr>
        <w:t>, with corresponding</w:t>
      </w:r>
      <w:r w:rsidR="00BC0E9A" w:rsidRPr="00F71CDF">
        <w:rPr>
          <w:lang w:val="en-US"/>
        </w:rPr>
        <w:t xml:space="preserve"> numbers</w:t>
      </w:r>
      <w:r w:rsidR="00103404" w:rsidRPr="00F71CDF">
        <w:rPr>
          <w:lang w:val="en-US"/>
        </w:rPr>
        <w:t>.</w:t>
      </w:r>
      <w:r w:rsidR="00432AAE" w:rsidRPr="00F71CDF">
        <w:rPr>
          <w:rStyle w:val="Voetnootmarkering"/>
          <w:lang w:val="en-US"/>
        </w:rPr>
        <w:footnoteReference w:id="2"/>
      </w:r>
      <w:r w:rsidR="00103404" w:rsidRPr="00F71CDF">
        <w:rPr>
          <w:lang w:val="en-US"/>
        </w:rPr>
        <w:t xml:space="preserve"> </w:t>
      </w:r>
      <w:r w:rsidR="00945429" w:rsidRPr="00F71CDF">
        <w:rPr>
          <w:lang w:val="en-US"/>
        </w:rPr>
        <w:t xml:space="preserve">This, of course, is </w:t>
      </w:r>
      <w:r w:rsidR="009C0113" w:rsidRPr="00F71CDF">
        <w:rPr>
          <w:lang w:val="en-US"/>
        </w:rPr>
        <w:t>the point of the punch line</w:t>
      </w:r>
      <w:r w:rsidR="00FB320C">
        <w:rPr>
          <w:lang w:val="en-US"/>
        </w:rPr>
        <w:t xml:space="preserve">: </w:t>
      </w:r>
      <w:r w:rsidR="009C0113" w:rsidRPr="00F71CDF">
        <w:rPr>
          <w:lang w:val="en-US"/>
        </w:rPr>
        <w:t xml:space="preserve">if you laugh, you </w:t>
      </w:r>
      <w:r w:rsidR="009C0113" w:rsidRPr="00F71CDF">
        <w:rPr>
          <w:i/>
          <w:lang w:val="en-US"/>
        </w:rPr>
        <w:t>must</w:t>
      </w:r>
      <w:r w:rsidR="009C0113" w:rsidRPr="00F71CDF">
        <w:rPr>
          <w:lang w:val="en-US"/>
        </w:rPr>
        <w:t xml:space="preserve"> have heard </w:t>
      </w:r>
      <w:r w:rsidR="0054191C" w:rsidRPr="00F71CDF">
        <w:rPr>
          <w:lang w:val="en-US"/>
        </w:rPr>
        <w:t xml:space="preserve">the joke </w:t>
      </w:r>
      <w:r w:rsidR="009C0113" w:rsidRPr="00F71CDF">
        <w:rPr>
          <w:lang w:val="en-US"/>
        </w:rPr>
        <w:t xml:space="preserve">before. </w:t>
      </w:r>
    </w:p>
    <w:p w14:paraId="3576C13C" w14:textId="249FE46E" w:rsidR="00E760DC" w:rsidRPr="00F71CDF" w:rsidRDefault="005B5F60" w:rsidP="00E17272">
      <w:pPr>
        <w:rPr>
          <w:lang w:val="en-US"/>
        </w:rPr>
      </w:pPr>
      <w:r w:rsidRPr="00F71CDF">
        <w:rPr>
          <w:lang w:val="en-US"/>
        </w:rPr>
        <w:lastRenderedPageBreak/>
        <w:t xml:space="preserve">Sperber himself illustrates the idea with a </w:t>
      </w:r>
      <w:r w:rsidR="00D87676">
        <w:rPr>
          <w:lang w:val="en-US"/>
        </w:rPr>
        <w:t xml:space="preserve">different </w:t>
      </w:r>
      <w:r w:rsidR="006C1C99" w:rsidRPr="00F71CDF">
        <w:rPr>
          <w:lang w:val="en-US"/>
        </w:rPr>
        <w:t>thought experiment</w:t>
      </w:r>
      <w:r w:rsidRPr="00F71CDF">
        <w:rPr>
          <w:lang w:val="en-US"/>
        </w:rPr>
        <w:t>.</w:t>
      </w:r>
      <w:r w:rsidR="006C1C99" w:rsidRPr="00F71CDF">
        <w:rPr>
          <w:lang w:val="en-US"/>
        </w:rPr>
        <w:t xml:space="preserve"> Imagine you see a sequence of tape recorders: the first recorder plays a song, then stops. Then the second recorder </w:t>
      </w:r>
      <w:r w:rsidR="00B532BF" w:rsidRPr="00F71CDF">
        <w:rPr>
          <w:lang w:val="en-US"/>
        </w:rPr>
        <w:t xml:space="preserve">starts </w:t>
      </w:r>
      <w:r w:rsidR="006C1C99" w:rsidRPr="00F71CDF">
        <w:rPr>
          <w:lang w:val="en-US"/>
        </w:rPr>
        <w:t>play</w:t>
      </w:r>
      <w:r w:rsidR="00B532BF" w:rsidRPr="00F71CDF">
        <w:rPr>
          <w:lang w:val="en-US"/>
        </w:rPr>
        <w:t>ing</w:t>
      </w:r>
      <w:r w:rsidR="006C1C99" w:rsidRPr="00F71CDF">
        <w:rPr>
          <w:lang w:val="en-US"/>
        </w:rPr>
        <w:t xml:space="preserve"> the same song</w:t>
      </w:r>
      <w:r w:rsidR="001045CE" w:rsidRPr="00F71CDF">
        <w:rPr>
          <w:lang w:val="en-US"/>
        </w:rPr>
        <w:t xml:space="preserve">. When it has finished, </w:t>
      </w:r>
      <w:r w:rsidR="006C1C99" w:rsidRPr="00F71CDF">
        <w:rPr>
          <w:lang w:val="en-US"/>
        </w:rPr>
        <w:t>the third</w:t>
      </w:r>
      <w:r w:rsidR="005D5121" w:rsidRPr="00F71CDF">
        <w:rPr>
          <w:lang w:val="en-US"/>
        </w:rPr>
        <w:t xml:space="preserve"> sets in</w:t>
      </w:r>
      <w:r w:rsidR="006C1C99" w:rsidRPr="00F71CDF">
        <w:rPr>
          <w:lang w:val="en-US"/>
        </w:rPr>
        <w:t xml:space="preserve">, etc. If you witness these events, you may reasonably </w:t>
      </w:r>
      <w:r w:rsidR="00520D90" w:rsidRPr="00F71CDF">
        <w:rPr>
          <w:lang w:val="en-US"/>
        </w:rPr>
        <w:t xml:space="preserve">infer </w:t>
      </w:r>
      <w:r w:rsidR="006C1C99" w:rsidRPr="00F71CDF">
        <w:rPr>
          <w:lang w:val="en-US"/>
        </w:rPr>
        <w:t xml:space="preserve">that the </w:t>
      </w:r>
      <w:r w:rsidR="0042326A" w:rsidRPr="00F71CDF">
        <w:rPr>
          <w:lang w:val="en-US"/>
        </w:rPr>
        <w:t xml:space="preserve">devices </w:t>
      </w:r>
      <w:r w:rsidR="006C1C99" w:rsidRPr="00F71CDF">
        <w:rPr>
          <w:lang w:val="en-US"/>
        </w:rPr>
        <w:t xml:space="preserve">are recording and then </w:t>
      </w:r>
      <w:r w:rsidR="00A379EE" w:rsidRPr="00F71CDF">
        <w:rPr>
          <w:lang w:val="en-US"/>
        </w:rPr>
        <w:t>re</w:t>
      </w:r>
      <w:r w:rsidR="00C676ED" w:rsidRPr="00F71CDF">
        <w:rPr>
          <w:lang w:val="en-US"/>
        </w:rPr>
        <w:t>playing</w:t>
      </w:r>
      <w:r w:rsidR="00E04E69" w:rsidRPr="00F71CDF">
        <w:rPr>
          <w:lang w:val="en-US"/>
        </w:rPr>
        <w:t xml:space="preserve"> a song</w:t>
      </w:r>
      <w:r w:rsidR="006C1C99" w:rsidRPr="00F71CDF">
        <w:rPr>
          <w:lang w:val="en-US"/>
        </w:rPr>
        <w:t>. In other word</w:t>
      </w:r>
      <w:r w:rsidR="009A7903" w:rsidRPr="00F71CDF">
        <w:rPr>
          <w:lang w:val="en-US"/>
        </w:rPr>
        <w:t>s</w:t>
      </w:r>
      <w:r w:rsidR="006C1C99" w:rsidRPr="00F71CDF">
        <w:rPr>
          <w:lang w:val="en-US"/>
        </w:rPr>
        <w:t xml:space="preserve">, </w:t>
      </w:r>
      <w:r w:rsidR="00B730F2" w:rsidRPr="00F71CDF">
        <w:rPr>
          <w:lang w:val="en-US"/>
        </w:rPr>
        <w:t>there seems to be replication going on</w:t>
      </w:r>
      <w:r w:rsidR="006C1C99" w:rsidRPr="00F71CDF">
        <w:rPr>
          <w:lang w:val="en-US"/>
        </w:rPr>
        <w:t xml:space="preserve">. </w:t>
      </w:r>
      <w:r w:rsidR="00B730F2" w:rsidRPr="00F71CDF">
        <w:rPr>
          <w:lang w:val="en-US"/>
        </w:rPr>
        <w:t xml:space="preserve">But then it is revealed that you are looking at a sequence of </w:t>
      </w:r>
      <w:r w:rsidR="006C1C99" w:rsidRPr="00F71CDF">
        <w:rPr>
          <w:lang w:val="en-US"/>
        </w:rPr>
        <w:t xml:space="preserve">jukeboxes, which already have </w:t>
      </w:r>
      <w:r w:rsidR="005230A8" w:rsidRPr="00F71CDF">
        <w:rPr>
          <w:lang w:val="en-US"/>
        </w:rPr>
        <w:t xml:space="preserve">all the </w:t>
      </w:r>
      <w:r w:rsidR="006C1C99" w:rsidRPr="00F71CDF">
        <w:rPr>
          <w:lang w:val="en-US"/>
        </w:rPr>
        <w:t>song</w:t>
      </w:r>
      <w:r w:rsidR="005230A8" w:rsidRPr="00F71CDF">
        <w:rPr>
          <w:lang w:val="en-US"/>
        </w:rPr>
        <w:t xml:space="preserve">s </w:t>
      </w:r>
      <w:r w:rsidR="006C1C99" w:rsidRPr="00F71CDF">
        <w:rPr>
          <w:lang w:val="en-US"/>
        </w:rPr>
        <w:t xml:space="preserve">stored in their internal memory. What </w:t>
      </w:r>
      <w:r w:rsidR="00E8183C" w:rsidRPr="00F71CDF">
        <w:rPr>
          <w:lang w:val="en-US"/>
        </w:rPr>
        <w:t xml:space="preserve">really </w:t>
      </w:r>
      <w:r w:rsidR="006C1C99" w:rsidRPr="00F71CDF">
        <w:rPr>
          <w:lang w:val="en-US"/>
        </w:rPr>
        <w:t xml:space="preserve">happens is that </w:t>
      </w:r>
      <w:r w:rsidR="00776FD1" w:rsidRPr="00F71CDF">
        <w:rPr>
          <w:lang w:val="en-US"/>
        </w:rPr>
        <w:t xml:space="preserve">each </w:t>
      </w:r>
      <w:r w:rsidR="006C1C99" w:rsidRPr="00F71CDF">
        <w:rPr>
          <w:lang w:val="en-US"/>
        </w:rPr>
        <w:t xml:space="preserve">jukebox </w:t>
      </w:r>
      <w:r w:rsidR="006C1C99" w:rsidRPr="00F71CDF">
        <w:rPr>
          <w:i/>
          <w:lang w:val="en-US"/>
        </w:rPr>
        <w:t>identif</w:t>
      </w:r>
      <w:r w:rsidR="007E1360" w:rsidRPr="00F71CDF">
        <w:rPr>
          <w:i/>
          <w:lang w:val="en-US"/>
        </w:rPr>
        <w:t>ies</w:t>
      </w:r>
      <w:r w:rsidR="006C1C99" w:rsidRPr="00F71CDF">
        <w:rPr>
          <w:lang w:val="en-US"/>
        </w:rPr>
        <w:t xml:space="preserve"> </w:t>
      </w:r>
      <w:r w:rsidR="00207738" w:rsidRPr="00F71CDF">
        <w:rPr>
          <w:lang w:val="en-US"/>
        </w:rPr>
        <w:t xml:space="preserve">the </w:t>
      </w:r>
      <w:r w:rsidR="00FA4A1C" w:rsidRPr="00F71CDF">
        <w:rPr>
          <w:lang w:val="en-US"/>
        </w:rPr>
        <w:t>song</w:t>
      </w:r>
      <w:r w:rsidR="00207738" w:rsidRPr="00F71CDF">
        <w:rPr>
          <w:lang w:val="en-US"/>
        </w:rPr>
        <w:t xml:space="preserve"> being played</w:t>
      </w:r>
      <w:r w:rsidR="006C1C99" w:rsidRPr="00F71CDF">
        <w:rPr>
          <w:lang w:val="en-US"/>
        </w:rPr>
        <w:t>, and then retrieve</w:t>
      </w:r>
      <w:r w:rsidR="00776FD1" w:rsidRPr="00F71CDF">
        <w:rPr>
          <w:lang w:val="en-US"/>
        </w:rPr>
        <w:t>s</w:t>
      </w:r>
      <w:r w:rsidR="006C1C99" w:rsidRPr="00F71CDF">
        <w:rPr>
          <w:lang w:val="en-US"/>
        </w:rPr>
        <w:t xml:space="preserve"> it from </w:t>
      </w:r>
      <w:r w:rsidR="00874753" w:rsidRPr="00F71CDF">
        <w:rPr>
          <w:lang w:val="en-US"/>
        </w:rPr>
        <w:t xml:space="preserve">its </w:t>
      </w:r>
      <w:r w:rsidR="00352D84" w:rsidRPr="00F71CDF">
        <w:rPr>
          <w:lang w:val="en-GB"/>
        </w:rPr>
        <w:t>own</w:t>
      </w:r>
      <w:r w:rsidR="00FA0766" w:rsidRPr="00F71CDF">
        <w:rPr>
          <w:lang w:val="en-GB"/>
        </w:rPr>
        <w:t xml:space="preserve"> </w:t>
      </w:r>
      <w:r w:rsidR="00AC6BB8" w:rsidRPr="00F71CDF">
        <w:rPr>
          <w:lang w:val="en-GB"/>
        </w:rPr>
        <w:t>rep</w:t>
      </w:r>
      <w:r w:rsidR="008605BA" w:rsidRPr="00F71CDF">
        <w:rPr>
          <w:lang w:val="en-GB"/>
        </w:rPr>
        <w:t>e</w:t>
      </w:r>
      <w:r w:rsidR="00AC6BB8" w:rsidRPr="00F71CDF">
        <w:rPr>
          <w:lang w:val="en-GB"/>
        </w:rPr>
        <w:t>rtoire</w:t>
      </w:r>
      <w:r w:rsidR="006C1C99" w:rsidRPr="00F71CDF">
        <w:rPr>
          <w:lang w:val="en-US"/>
        </w:rPr>
        <w:t>.</w:t>
      </w:r>
      <w:r w:rsidR="00496547" w:rsidRPr="00F71CDF">
        <w:rPr>
          <w:lang w:val="en-US"/>
        </w:rPr>
        <w:t xml:space="preserve"> N</w:t>
      </w:r>
      <w:r w:rsidR="006C1C99" w:rsidRPr="00F71CDF">
        <w:rPr>
          <w:lang w:val="en-US"/>
        </w:rPr>
        <w:t xml:space="preserve">o replication </w:t>
      </w:r>
      <w:r w:rsidR="00646457" w:rsidRPr="00F71CDF">
        <w:rPr>
          <w:lang w:val="en-US"/>
        </w:rPr>
        <w:t>is taking place</w:t>
      </w:r>
      <w:r w:rsidR="00EA5C76" w:rsidRPr="00F71CDF">
        <w:rPr>
          <w:lang w:val="en-US"/>
        </w:rPr>
        <w:t xml:space="preserve">, even though </w:t>
      </w:r>
      <w:r w:rsidR="006239C5">
        <w:rPr>
          <w:lang w:val="en-US"/>
        </w:rPr>
        <w:t>an observer would be forgiven for thinking so</w:t>
      </w:r>
      <w:r w:rsidR="00EA5C76" w:rsidRPr="00F71CDF">
        <w:rPr>
          <w:lang w:val="en-US"/>
        </w:rPr>
        <w:t>.</w:t>
      </w:r>
      <w:r w:rsidR="00E760DC" w:rsidRPr="00F71CDF">
        <w:rPr>
          <w:lang w:val="en-US"/>
        </w:rPr>
        <w:t xml:space="preserve"> </w:t>
      </w:r>
      <w:r w:rsidR="0032788B" w:rsidRPr="00F71CDF">
        <w:rPr>
          <w:lang w:val="en-US"/>
        </w:rPr>
        <w:t xml:space="preserve">Returning to human beings, we could </w:t>
      </w:r>
      <w:r w:rsidR="00F34F2B" w:rsidRPr="00F71CDF">
        <w:rPr>
          <w:lang w:val="en-US"/>
        </w:rPr>
        <w:t xml:space="preserve">imagine – ruining </w:t>
      </w:r>
      <w:r w:rsidR="00AD44F6" w:rsidRPr="00F71CDF">
        <w:rPr>
          <w:lang w:val="en-US"/>
        </w:rPr>
        <w:t>our</w:t>
      </w:r>
      <w:r w:rsidR="002B1F63" w:rsidRPr="00F71CDF">
        <w:rPr>
          <w:lang w:val="en-US"/>
        </w:rPr>
        <w:t xml:space="preserve"> </w:t>
      </w:r>
      <w:r w:rsidR="00F34F2B" w:rsidRPr="00F71CDF">
        <w:rPr>
          <w:lang w:val="en-US"/>
        </w:rPr>
        <w:t>punchline</w:t>
      </w:r>
      <w:r w:rsidR="00E122CE" w:rsidRPr="00F71CDF">
        <w:rPr>
          <w:lang w:val="en-US"/>
        </w:rPr>
        <w:t xml:space="preserve"> </w:t>
      </w:r>
      <w:r w:rsidR="00F34F2B" w:rsidRPr="00F71CDF">
        <w:rPr>
          <w:lang w:val="en-US"/>
        </w:rPr>
        <w:t xml:space="preserve">– that </w:t>
      </w:r>
      <w:r w:rsidR="00885E53" w:rsidRPr="00F71CDF">
        <w:rPr>
          <w:lang w:val="en-US"/>
        </w:rPr>
        <w:t xml:space="preserve">people are born with an innate </w:t>
      </w:r>
      <w:r w:rsidR="00F34F2B" w:rsidRPr="00F71CDF">
        <w:rPr>
          <w:lang w:val="en-US"/>
        </w:rPr>
        <w:t>repertoire</w:t>
      </w:r>
      <w:r w:rsidR="00F4776D" w:rsidRPr="00F71CDF">
        <w:rPr>
          <w:lang w:val="en-US"/>
        </w:rPr>
        <w:t xml:space="preserve"> of </w:t>
      </w:r>
      <w:r w:rsidR="00885E53" w:rsidRPr="00F71CDF">
        <w:rPr>
          <w:lang w:val="en-US"/>
        </w:rPr>
        <w:t>jokes</w:t>
      </w:r>
      <w:r w:rsidR="00F34F2B" w:rsidRPr="00F71CDF">
        <w:rPr>
          <w:lang w:val="en-US"/>
        </w:rPr>
        <w:t xml:space="preserve">, each of which can be triggered by a certain stimulus (call-out number). In this way, we can imagine a </w:t>
      </w:r>
      <w:r w:rsidR="00630450" w:rsidRPr="00F71CDF">
        <w:rPr>
          <w:lang w:val="en-US"/>
        </w:rPr>
        <w:t xml:space="preserve">Chinese whisper </w:t>
      </w:r>
      <w:r w:rsidR="00E22E65" w:rsidRPr="00F71CDF">
        <w:rPr>
          <w:lang w:val="en-US"/>
        </w:rPr>
        <w:t xml:space="preserve">chain of </w:t>
      </w:r>
      <w:r w:rsidR="006F625E" w:rsidRPr="00F71CDF">
        <w:rPr>
          <w:lang w:val="en-US"/>
        </w:rPr>
        <w:t xml:space="preserve">people </w:t>
      </w:r>
      <w:r w:rsidR="00F34F2B" w:rsidRPr="00F71CDF">
        <w:rPr>
          <w:lang w:val="en-US"/>
        </w:rPr>
        <w:t xml:space="preserve">amusing each other </w:t>
      </w:r>
      <w:r w:rsidR="00630450" w:rsidRPr="00F71CDF">
        <w:rPr>
          <w:lang w:val="en-US"/>
        </w:rPr>
        <w:t>with jokes</w:t>
      </w:r>
      <w:r w:rsidR="00E22E65" w:rsidRPr="00F71CDF">
        <w:rPr>
          <w:lang w:val="en-US"/>
        </w:rPr>
        <w:t xml:space="preserve">, even though no (or hardly any) </w:t>
      </w:r>
      <w:r w:rsidR="00630450" w:rsidRPr="00F71CDF">
        <w:rPr>
          <w:lang w:val="en-US"/>
        </w:rPr>
        <w:t>transmission is going on.</w:t>
      </w:r>
    </w:p>
    <w:p w14:paraId="048D0CB3" w14:textId="250B1F16" w:rsidR="004A308F" w:rsidRPr="00F71CDF" w:rsidRDefault="000B3C39" w:rsidP="004A308F">
      <w:pPr>
        <w:rPr>
          <w:lang w:val="en-US"/>
        </w:rPr>
      </w:pPr>
      <w:r w:rsidRPr="00F71CDF">
        <w:rPr>
          <w:lang w:val="en-US"/>
        </w:rPr>
        <w:t xml:space="preserve">It goes without saying that </w:t>
      </w:r>
      <w:r w:rsidR="00F83485" w:rsidRPr="00F71CDF">
        <w:rPr>
          <w:lang w:val="en-US"/>
        </w:rPr>
        <w:t xml:space="preserve">Sperber and his colleagues </w:t>
      </w:r>
      <w:r w:rsidR="002B3A16" w:rsidRPr="00F71CDF">
        <w:rPr>
          <w:lang w:val="en-US"/>
        </w:rPr>
        <w:t xml:space="preserve">are not suggesting </w:t>
      </w:r>
      <w:r w:rsidR="00F83485" w:rsidRPr="00F71CDF">
        <w:rPr>
          <w:lang w:val="en-US"/>
        </w:rPr>
        <w:t xml:space="preserve">that </w:t>
      </w:r>
      <w:r w:rsidR="00A23150" w:rsidRPr="00F71CDF">
        <w:rPr>
          <w:lang w:val="en-US"/>
        </w:rPr>
        <w:t xml:space="preserve">humans are born with innate knowledge of </w:t>
      </w:r>
      <w:r w:rsidR="002B3A16" w:rsidRPr="00F71CDF">
        <w:rPr>
          <w:lang w:val="en-US"/>
        </w:rPr>
        <w:t xml:space="preserve">jokes, </w:t>
      </w:r>
      <w:r w:rsidR="00A23150" w:rsidRPr="00F71CDF">
        <w:rPr>
          <w:lang w:val="en-US"/>
        </w:rPr>
        <w:t>o</w:t>
      </w:r>
      <w:r w:rsidR="00D60ECE">
        <w:rPr>
          <w:lang w:val="en-US"/>
        </w:rPr>
        <w:t>r with</w:t>
      </w:r>
      <w:r w:rsidR="00A23150" w:rsidRPr="00F71CDF">
        <w:rPr>
          <w:lang w:val="en-US"/>
        </w:rPr>
        <w:t xml:space="preserve"> </w:t>
      </w:r>
      <w:r w:rsidR="002B3A16" w:rsidRPr="00F71CDF">
        <w:rPr>
          <w:lang w:val="en-US"/>
        </w:rPr>
        <w:t xml:space="preserve">any other </w:t>
      </w:r>
      <w:r w:rsidR="00BA73E5" w:rsidRPr="00F71CDF">
        <w:rPr>
          <w:lang w:val="en-US"/>
        </w:rPr>
        <w:t>semantically comple</w:t>
      </w:r>
      <w:r w:rsidR="000444ED" w:rsidRPr="00F71CDF">
        <w:rPr>
          <w:lang w:val="en-US"/>
        </w:rPr>
        <w:t>x</w:t>
      </w:r>
      <w:r w:rsidR="00BA73E5" w:rsidRPr="00F71CDF">
        <w:rPr>
          <w:lang w:val="en-US"/>
        </w:rPr>
        <w:t xml:space="preserve"> </w:t>
      </w:r>
      <w:r w:rsidR="002B3A16" w:rsidRPr="00F71CDF">
        <w:rPr>
          <w:lang w:val="en-US"/>
        </w:rPr>
        <w:t>representatio</w:t>
      </w:r>
      <w:r w:rsidR="008B2B4A" w:rsidRPr="00F71CDF">
        <w:rPr>
          <w:lang w:val="en-US"/>
        </w:rPr>
        <w:t>n</w:t>
      </w:r>
      <w:r w:rsidR="006A77C5" w:rsidRPr="00F71CDF">
        <w:rPr>
          <w:lang w:val="en-US"/>
        </w:rPr>
        <w:t>.</w:t>
      </w:r>
      <w:r w:rsidR="00BA73E5" w:rsidRPr="00F71CDF">
        <w:rPr>
          <w:lang w:val="en-US"/>
        </w:rPr>
        <w:t xml:space="preserve"> But </w:t>
      </w:r>
      <w:r w:rsidR="00C76A03" w:rsidRPr="00F71CDF">
        <w:rPr>
          <w:lang w:val="en-US"/>
        </w:rPr>
        <w:t xml:space="preserve">still, this </w:t>
      </w:r>
      <w:r w:rsidR="00BA73E5" w:rsidRPr="00F71CDF">
        <w:rPr>
          <w:lang w:val="en-US"/>
        </w:rPr>
        <w:t xml:space="preserve">is a useful limiting case to think about cultural transmission. </w:t>
      </w:r>
      <w:r w:rsidR="0060196A">
        <w:rPr>
          <w:lang w:val="en-US"/>
        </w:rPr>
        <w:t xml:space="preserve">In general terms, </w:t>
      </w:r>
      <w:r w:rsidR="004A308F" w:rsidRPr="00F71CDF">
        <w:rPr>
          <w:lang w:val="en-US"/>
        </w:rPr>
        <w:t>Sperber proposes three “minimal conditions for true replication”. For B to be a copy of A,</w:t>
      </w:r>
    </w:p>
    <w:p w14:paraId="322CEC05" w14:textId="77777777" w:rsidR="004A308F" w:rsidRPr="00F71CDF" w:rsidRDefault="004A308F" w:rsidP="004A308F">
      <w:pPr>
        <w:ind w:left="708"/>
        <w:rPr>
          <w:lang w:val="en-US"/>
        </w:rPr>
      </w:pPr>
      <w:r w:rsidRPr="00F71CDF">
        <w:rPr>
          <w:lang w:val="en-US"/>
        </w:rPr>
        <w:t>(1) B must be caused by A (together with background conditions)</w:t>
      </w:r>
      <w:r w:rsidRPr="00F71CDF">
        <w:rPr>
          <w:lang w:val="en-US"/>
        </w:rPr>
        <w:br/>
        <w:t>(2) B must be similar in relevant respects to A</w:t>
      </w:r>
      <w:r w:rsidRPr="00F71CDF">
        <w:rPr>
          <w:lang w:val="en-US"/>
        </w:rPr>
        <w:br/>
        <w:t xml:space="preserve">(3) The process that generates B must obtain the information that makes B similar to A from A. </w:t>
      </w:r>
      <w:r w:rsidRPr="00F71CDF">
        <w:rPr>
          <w:lang w:val="en-US"/>
        </w:rPr>
        <w:fldChar w:fldCharType="begin"/>
      </w:r>
      <w:r w:rsidRPr="00F71CDF">
        <w:rPr>
          <w:lang w:val="en-US"/>
        </w:rPr>
        <w:instrText xml:space="preserve"> ADDIN EN.CITE &lt;EndNote&gt;&lt;Cite&gt;&lt;Author&gt;Sperber&lt;/Author&gt;&lt;Year&gt;2000&lt;/Year&gt;&lt;IDText&gt;An objection to the memetic approach to culture&lt;/IDText&gt;&lt;Pages&gt;169&lt;/Pages&gt;&lt;DisplayText&gt;(Sperber, 2000, p. 169)&lt;/DisplayText&gt;&lt;record&gt;&lt;foreign-keys&gt;&lt;key app="EN" db-id="es9ttvsd1p2xatet5etpvexn02w99r5s0etd"&gt;902&lt;/key&gt;&lt;/foreign-keys&gt;&lt;titles&gt;&lt;title&gt;An objection to the memetic approach to culture&lt;/title&gt;&lt;secondary-title&gt;Darwinizing culture: The status of memetics as a science&lt;/secondary-title&gt;&lt;/titles&gt;&lt;pages&gt;163-173&lt;/pages&gt;&lt;contributors&gt;&lt;authors&gt;&lt;author&gt;Sperber, Dan&lt;/author&gt;&lt;/authors&gt;&lt;/contributors&gt;&lt;added-date format="utc"&gt;1374484614&lt;/added-date&gt;&lt;pub-location&gt;Oxford&lt;/pub-location&gt;&lt;ref-type name="Book Section"&gt;5&lt;/ref-type&gt;&lt;dates&gt;&lt;year&gt;2000&lt;/year&gt;&lt;/dates&gt;&lt;rec-number&gt;892&lt;/rec-number&gt;&lt;publisher&gt;Oxford University Press&lt;/publisher&gt;&lt;last-updated-date format="utc"&gt;1374484614&lt;/last-updated-date&gt;&lt;contributors&gt;&lt;secondary-authors&gt;&lt;author&gt;Aunger, Robert&lt;/author&gt;&lt;/secondary-authors&gt;&lt;/contributors&gt;&lt;/record&gt;&lt;/Cite&gt;&lt;/EndNote&gt;</w:instrText>
      </w:r>
      <w:r w:rsidRPr="00F71CDF">
        <w:rPr>
          <w:lang w:val="en-US"/>
        </w:rPr>
        <w:fldChar w:fldCharType="separate"/>
      </w:r>
      <w:r w:rsidRPr="00F71CDF">
        <w:rPr>
          <w:noProof/>
          <w:lang w:val="en-US"/>
        </w:rPr>
        <w:t>(Sperber, 2000, p. 169)</w:t>
      </w:r>
      <w:r w:rsidRPr="00F71CDF">
        <w:rPr>
          <w:lang w:val="en-US"/>
        </w:rPr>
        <w:fldChar w:fldCharType="end"/>
      </w:r>
      <w:r w:rsidRPr="00F71CDF">
        <w:rPr>
          <w:lang w:val="en-US"/>
        </w:rPr>
        <w:t xml:space="preserve"> </w:t>
      </w:r>
    </w:p>
    <w:p w14:paraId="1737C19D" w14:textId="77777777" w:rsidR="006331B5" w:rsidRPr="00F71CDF" w:rsidRDefault="004A308F" w:rsidP="004A308F">
      <w:pPr>
        <w:rPr>
          <w:lang w:val="en-US"/>
        </w:rPr>
      </w:pPr>
      <w:r w:rsidRPr="00F71CDF">
        <w:rPr>
          <w:lang w:val="en-US"/>
        </w:rPr>
        <w:t xml:space="preserve">The third condition is the crucial one, and is generally not fulfilled in the cultural domain, and certainly not in our scenario of the mathematicians. </w:t>
      </w:r>
    </w:p>
    <w:p w14:paraId="4629F8B3" w14:textId="2ECA658D" w:rsidR="006331B5" w:rsidRPr="00F71CDF" w:rsidRDefault="004A308F" w:rsidP="006331B5">
      <w:pPr>
        <w:rPr>
          <w:lang w:val="en-US"/>
        </w:rPr>
      </w:pPr>
      <w:r w:rsidRPr="00F71CDF">
        <w:rPr>
          <w:lang w:val="en-US"/>
        </w:rPr>
        <w:t>In a</w:t>
      </w:r>
      <w:r w:rsidR="00160A2E">
        <w:rPr>
          <w:lang w:val="en-US"/>
        </w:rPr>
        <w:t xml:space="preserve"> typical act of communication or</w:t>
      </w:r>
      <w:r w:rsidRPr="00F71CDF">
        <w:rPr>
          <w:lang w:val="en-US"/>
        </w:rPr>
        <w:t xml:space="preserve"> social learning, people do not copy the representation of the source directly, but “reconstruct” it on the basis of provided clues</w:t>
      </w:r>
      <w:r w:rsidR="00AD4880">
        <w:rPr>
          <w:lang w:val="en-US"/>
        </w:rPr>
        <w:t xml:space="preserve"> and </w:t>
      </w:r>
      <w:r w:rsidRPr="00F71CDF">
        <w:rPr>
          <w:lang w:val="en-US"/>
        </w:rPr>
        <w:t>knowledge they already possess</w:t>
      </w:r>
      <w:r w:rsidR="006331B5" w:rsidRPr="00F71CDF">
        <w:rPr>
          <w:lang w:val="en-US"/>
        </w:rPr>
        <w:t xml:space="preserve">, whether that knowledge is innate, has been acquired earlier, or is </w:t>
      </w:r>
      <w:r w:rsidR="003D18A8">
        <w:rPr>
          <w:lang w:val="en-US"/>
        </w:rPr>
        <w:t>embodied in</w:t>
      </w:r>
      <w:r w:rsidR="006331B5" w:rsidRPr="00F71CDF">
        <w:rPr>
          <w:lang w:val="en-US"/>
        </w:rPr>
        <w:t xml:space="preserve"> the environment</w:t>
      </w:r>
      <w:r w:rsidRPr="00F71CDF">
        <w:rPr>
          <w:lang w:val="en-US"/>
        </w:rPr>
        <w:t xml:space="preserve">: “information provided by the stimulus is complemented with information already available in the system.” </w:t>
      </w:r>
      <w:r w:rsidRPr="00F71CDF">
        <w:rPr>
          <w:lang w:val="en-US"/>
        </w:rPr>
        <w:fldChar w:fldCharType="begin"/>
      </w:r>
      <w:r w:rsidRPr="00F71CDF">
        <w:rPr>
          <w:lang w:val="en-US"/>
        </w:rPr>
        <w:instrText xml:space="preserve"> ADDIN EN.CITE &lt;EndNote&gt;&lt;Cite&gt;&lt;Author&gt;Sperber&lt;/Author&gt;&lt;Year&gt;2000&lt;/Year&gt;&lt;RecNum&gt;902&lt;/RecNum&gt;&lt;Pages&gt;171&lt;/Pages&gt;&lt;DisplayText&gt;(Sperber, 2000, p. 171)&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record&gt;&lt;/Cite&gt;&lt;/EndNote&gt;</w:instrText>
      </w:r>
      <w:r w:rsidRPr="00F71CDF">
        <w:rPr>
          <w:lang w:val="en-US"/>
        </w:rPr>
        <w:fldChar w:fldCharType="separate"/>
      </w:r>
      <w:r w:rsidRPr="00F71CDF">
        <w:rPr>
          <w:noProof/>
          <w:lang w:val="en-US"/>
        </w:rPr>
        <w:t>(Sperber, 2000, p. 171)</w:t>
      </w:r>
      <w:r w:rsidRPr="00F71CDF">
        <w:rPr>
          <w:lang w:val="en-US"/>
        </w:rPr>
        <w:fldChar w:fldCharType="end"/>
      </w:r>
      <w:r w:rsidR="006331B5" w:rsidRPr="00F71CDF">
        <w:rPr>
          <w:lang w:val="en-US"/>
        </w:rPr>
        <w:t xml:space="preserve"> Indeed, without some element of evocation, cultural transmission could not succeed in the first place. Public expressions or displays of cultur</w:t>
      </w:r>
      <w:r w:rsidR="007A3E18">
        <w:rPr>
          <w:lang w:val="en-US"/>
        </w:rPr>
        <w:t>e</w:t>
      </w:r>
      <w:r w:rsidR="006331B5" w:rsidRPr="00F71CDF">
        <w:rPr>
          <w:lang w:val="en-US"/>
        </w:rPr>
        <w:t xml:space="preserve"> almost always underdetermine the representation being transmitted. In the extreme case of the mathematicians, an observer can immediately see this, even without knowing about the details of their system. A three-digit number cannot store all the semantic content that goes into a joke. If the mathematicians all end up laughing</w:t>
      </w:r>
      <w:r w:rsidR="001C5601">
        <w:rPr>
          <w:lang w:val="en-US"/>
        </w:rPr>
        <w:t xml:space="preserve"> (presumably with </w:t>
      </w:r>
      <w:r w:rsidR="006331B5" w:rsidRPr="00F71CDF">
        <w:rPr>
          <w:lang w:val="en-US"/>
        </w:rPr>
        <w:t>the same joke</w:t>
      </w:r>
      <w:r w:rsidR="001C5601">
        <w:rPr>
          <w:lang w:val="en-US"/>
        </w:rPr>
        <w:t>)</w:t>
      </w:r>
      <w:r w:rsidR="006331B5" w:rsidRPr="00F71CDF">
        <w:rPr>
          <w:lang w:val="en-US"/>
        </w:rPr>
        <w:t xml:space="preserve">, that must have been because </w:t>
      </w:r>
      <w:r w:rsidR="002C1506">
        <w:rPr>
          <w:lang w:val="en-US"/>
        </w:rPr>
        <w:t xml:space="preserve">the </w:t>
      </w:r>
      <w:r w:rsidR="006331B5" w:rsidRPr="00F71CDF">
        <w:rPr>
          <w:lang w:val="en-US"/>
        </w:rPr>
        <w:t xml:space="preserve">semantic content </w:t>
      </w:r>
      <w:r w:rsidR="002C106D">
        <w:rPr>
          <w:lang w:val="en-US"/>
        </w:rPr>
        <w:t xml:space="preserve">in question </w:t>
      </w:r>
      <w:r w:rsidR="006331B5" w:rsidRPr="00F71CDF">
        <w:rPr>
          <w:lang w:val="en-US"/>
        </w:rPr>
        <w:t xml:space="preserve">was </w:t>
      </w:r>
      <w:r w:rsidR="006331B5" w:rsidRPr="006370F2">
        <w:rPr>
          <w:i/>
          <w:lang w:val="en-US"/>
        </w:rPr>
        <w:t>already</w:t>
      </w:r>
      <w:r w:rsidR="006331B5" w:rsidRPr="00F71CDF">
        <w:rPr>
          <w:lang w:val="en-US"/>
        </w:rPr>
        <w:t xml:space="preserve"> available to them</w:t>
      </w:r>
      <w:r w:rsidR="00393078">
        <w:rPr>
          <w:lang w:val="en-US"/>
        </w:rPr>
        <w:t xml:space="preserve"> prior to the calling-out</w:t>
      </w:r>
      <w:r w:rsidR="006331B5" w:rsidRPr="00F71CDF">
        <w:rPr>
          <w:lang w:val="en-US"/>
        </w:rPr>
        <w:t xml:space="preserve">. </w:t>
      </w:r>
    </w:p>
    <w:p w14:paraId="377FD6D8" w14:textId="18F65ECC" w:rsidR="000A0489" w:rsidRPr="00F71CDF" w:rsidRDefault="000A0489" w:rsidP="000A0489">
      <w:pPr>
        <w:rPr>
          <w:lang w:val="en-US"/>
        </w:rPr>
      </w:pPr>
      <w:r w:rsidRPr="00F71CDF">
        <w:rPr>
          <w:lang w:val="en-US"/>
        </w:rPr>
        <w:t xml:space="preserve">Even when a joke is spelled out in the usual way, however, successful transmission depends of substantial prior knowledge on the part of the listeners: knowledge of the language </w:t>
      </w:r>
      <w:r w:rsidR="00DA639F">
        <w:rPr>
          <w:lang w:val="en-US"/>
        </w:rPr>
        <w:t xml:space="preserve">in which the joke is </w:t>
      </w:r>
      <w:r w:rsidR="00E00A98">
        <w:rPr>
          <w:lang w:val="en-US"/>
        </w:rPr>
        <w:t>recounted</w:t>
      </w:r>
      <w:r w:rsidR="00DA639F">
        <w:rPr>
          <w:lang w:val="en-US"/>
        </w:rPr>
        <w:t xml:space="preserve"> </w:t>
      </w:r>
      <w:r w:rsidR="00F06DA6">
        <w:rPr>
          <w:lang w:val="en-US"/>
        </w:rPr>
        <w:t>(vocabulary, pronunciation, grammar</w:t>
      </w:r>
      <w:r w:rsidR="00497EB5">
        <w:rPr>
          <w:lang w:val="en-US"/>
        </w:rPr>
        <w:t>, etc.</w:t>
      </w:r>
      <w:r w:rsidR="00F06DA6">
        <w:rPr>
          <w:lang w:val="en-US"/>
        </w:rPr>
        <w:t>)</w:t>
      </w:r>
      <w:r w:rsidRPr="00F71CDF">
        <w:rPr>
          <w:lang w:val="en-US"/>
        </w:rPr>
        <w:t>, but also folk psychological knowledge, familiarity with the conventions of joke-telling, and perhaps also background knowledge about politics, social life</w:t>
      </w:r>
      <w:r w:rsidR="00F74B44">
        <w:rPr>
          <w:lang w:val="en-US"/>
        </w:rPr>
        <w:t>, sex</w:t>
      </w:r>
      <w:r w:rsidRPr="00F71CDF">
        <w:rPr>
          <w:lang w:val="en-US"/>
        </w:rPr>
        <w:t xml:space="preserve">. In a successful recounting of a joke, the utterances of the joke-teller should provide enough clues for the audience to reconstruct the intended meaning and ‘get’ the punch line. </w:t>
      </w:r>
    </w:p>
    <w:p w14:paraId="09D384FC" w14:textId="55A1156A" w:rsidR="00DA55C7" w:rsidRPr="00F71CDF" w:rsidRDefault="0020639F" w:rsidP="000E1584">
      <w:pPr>
        <w:rPr>
          <w:lang w:val="en-US"/>
        </w:rPr>
      </w:pPr>
      <w:r w:rsidRPr="00F71CDF">
        <w:rPr>
          <w:lang w:val="en-US"/>
        </w:rPr>
        <w:t xml:space="preserve">If we are trying to explain the existence of stable cultural traditions through time, we therefore have to take into account both the contributions </w:t>
      </w:r>
      <w:r w:rsidR="003E6934">
        <w:rPr>
          <w:lang w:val="en-US"/>
        </w:rPr>
        <w:t xml:space="preserve">made by </w:t>
      </w:r>
      <w:r w:rsidRPr="00F71CDF">
        <w:rPr>
          <w:lang w:val="en-US"/>
        </w:rPr>
        <w:t xml:space="preserve">transmission and </w:t>
      </w:r>
      <w:r w:rsidR="00795464" w:rsidRPr="00F71CDF">
        <w:rPr>
          <w:lang w:val="en-US"/>
        </w:rPr>
        <w:t>evocation</w:t>
      </w:r>
      <w:r w:rsidRPr="00F71CDF">
        <w:rPr>
          <w:lang w:val="en-US"/>
        </w:rPr>
        <w:t xml:space="preserve">. </w:t>
      </w:r>
      <w:r w:rsidR="0073335B" w:rsidRPr="00F71CDF">
        <w:rPr>
          <w:lang w:val="en-US"/>
        </w:rPr>
        <w:t xml:space="preserve">Cultural traditions are formed in part because humans beings have </w:t>
      </w:r>
      <w:r w:rsidR="00451232" w:rsidRPr="00F71CDF">
        <w:rPr>
          <w:lang w:val="en-US"/>
        </w:rPr>
        <w:t>universal cognitive predispositions</w:t>
      </w:r>
      <w:r w:rsidR="00BE6552" w:rsidRPr="00F71CDF">
        <w:rPr>
          <w:lang w:val="en-US"/>
        </w:rPr>
        <w:t xml:space="preserve"> and biases</w:t>
      </w:r>
      <w:r w:rsidR="00884835" w:rsidRPr="00F71CDF">
        <w:rPr>
          <w:lang w:val="en-US"/>
        </w:rPr>
        <w:t xml:space="preserve">, </w:t>
      </w:r>
      <w:r w:rsidR="00F819BE" w:rsidRPr="00F71CDF">
        <w:rPr>
          <w:lang w:val="en-US"/>
        </w:rPr>
        <w:t xml:space="preserve">and live in similar environments. </w:t>
      </w:r>
      <w:r w:rsidR="001317DC" w:rsidRPr="00F71CDF">
        <w:rPr>
          <w:lang w:val="en-US"/>
        </w:rPr>
        <w:t xml:space="preserve">Because of the make-up of the human mind, certain representations are more salient, memorable and inferentially rich than others. </w:t>
      </w:r>
      <w:r w:rsidR="00527328">
        <w:rPr>
          <w:lang w:val="en-US"/>
        </w:rPr>
        <w:t>In Sperber’s framework, “c</w:t>
      </w:r>
      <w:r w:rsidR="001317DC" w:rsidRPr="00F71CDF">
        <w:rPr>
          <w:lang w:val="en-US"/>
        </w:rPr>
        <w:t>ultural attractors</w:t>
      </w:r>
      <w:r w:rsidR="00527328">
        <w:rPr>
          <w:lang w:val="en-US"/>
        </w:rPr>
        <w:t>”</w:t>
      </w:r>
      <w:r w:rsidR="001317DC" w:rsidRPr="00F71CDF">
        <w:rPr>
          <w:lang w:val="en-US"/>
        </w:rPr>
        <w:t xml:space="preserve"> are locations in the space of </w:t>
      </w:r>
      <w:r w:rsidR="00C53E6E">
        <w:rPr>
          <w:lang w:val="en-US"/>
        </w:rPr>
        <w:t xml:space="preserve">possible </w:t>
      </w:r>
      <w:r w:rsidR="001317DC" w:rsidRPr="00F71CDF">
        <w:rPr>
          <w:lang w:val="en-US"/>
        </w:rPr>
        <w:t xml:space="preserve">representations that are maximally relevant, from </w:t>
      </w:r>
      <w:r w:rsidR="001317DC" w:rsidRPr="00F71CDF">
        <w:rPr>
          <w:lang w:val="en-US"/>
        </w:rPr>
        <w:lastRenderedPageBreak/>
        <w:t xml:space="preserve">the cognitive perspective. </w:t>
      </w:r>
      <w:r w:rsidR="00EC4805">
        <w:rPr>
          <w:lang w:val="en-US"/>
        </w:rPr>
        <w:t xml:space="preserve">In a cultural population, shared </w:t>
      </w:r>
      <w:r w:rsidR="001317DC" w:rsidRPr="00F71CDF">
        <w:rPr>
          <w:lang w:val="en-US"/>
        </w:rPr>
        <w:t>representations will gravitate towards those attract</w:t>
      </w:r>
      <w:r w:rsidR="0018214C">
        <w:rPr>
          <w:lang w:val="en-US"/>
        </w:rPr>
        <w:t>or</w:t>
      </w:r>
      <w:r w:rsidR="00732860">
        <w:rPr>
          <w:lang w:val="en-US"/>
        </w:rPr>
        <w:t>s</w:t>
      </w:r>
      <w:r w:rsidR="001317DC" w:rsidRPr="00F71CDF">
        <w:rPr>
          <w:lang w:val="en-US"/>
        </w:rPr>
        <w:t xml:space="preserve">: “to some extent all humans, and to a greater extent all members of the same population at any one time, are attracted in the same direction” </w:t>
      </w:r>
      <w:r w:rsidR="00732860">
        <w:rPr>
          <w:lang w:val="en-US"/>
        </w:rPr>
        <w:fldChar w:fldCharType="begin"/>
      </w:r>
      <w:r w:rsidR="00732860">
        <w:rPr>
          <w:lang w:val="en-US"/>
        </w:rPr>
        <w:instrText xml:space="preserve"> ADDIN EN.CITE &lt;EndNote&gt;&lt;Cite&gt;&lt;Author&gt;Sperber&lt;/Author&gt;&lt;Year&gt;1996&lt;/Year&gt;&lt;IDText&gt;Explaining culture: A naturalistic approach&lt;/IDText&gt;&lt;Pages&gt;118&lt;/Pages&gt;&lt;DisplayText&gt;(Sperber, 1996, p. 118)&lt;/DisplayText&gt;&lt;record&gt;&lt;foreign-keys&gt;&lt;key app="EN" db-id="es9ttvsd1p2xatet5etpvexn02w99r5s0etd"&gt;678&lt;/key&gt;&lt;/foreign-keys&gt;&lt;titles&gt;&lt;title&gt;Explaining culture: A naturalistic approach&lt;/title&gt;&lt;/titles&gt;&lt;contributors&gt;&lt;authors&gt;&lt;author&gt;Sperber, Dan&lt;/author&gt;&lt;/authors&gt;&lt;/contributors&gt;&lt;added-date format="utc"&gt;1374484605&lt;/added-date&gt;&lt;pub-location&gt;Cambridge, Mass.&lt;/pub-location&gt;&lt;ref-type name="Book"&gt;6&lt;/ref-type&gt;&lt;dates&gt;&lt;year&gt;1996&lt;/year&gt;&lt;/dates&gt;&lt;rec-number&gt;754&lt;/rec-number&gt;&lt;publisher&gt;Blackwell&lt;/publisher&gt;&lt;last-updated-date format="utc"&gt;1374484605&lt;/last-updated-date&gt;&lt;/record&gt;&lt;/Cite&gt;&lt;/EndNote&gt;</w:instrText>
      </w:r>
      <w:r w:rsidR="00732860">
        <w:rPr>
          <w:lang w:val="en-US"/>
        </w:rPr>
        <w:fldChar w:fldCharType="separate"/>
      </w:r>
      <w:r w:rsidR="00732860">
        <w:rPr>
          <w:noProof/>
          <w:lang w:val="en-US"/>
        </w:rPr>
        <w:t>(Sperber, 1996, p. 118)</w:t>
      </w:r>
      <w:r w:rsidR="00732860">
        <w:rPr>
          <w:lang w:val="en-US"/>
        </w:rPr>
        <w:fldChar w:fldCharType="end"/>
      </w:r>
      <w:r w:rsidR="001317DC" w:rsidRPr="00F71CDF">
        <w:rPr>
          <w:lang w:val="en-US"/>
        </w:rPr>
        <w:t>.</w:t>
      </w:r>
      <w:r w:rsidR="006D3C72" w:rsidRPr="00F71CDF">
        <w:rPr>
          <w:lang w:val="en-US"/>
        </w:rPr>
        <w:t xml:space="preserve"> </w:t>
      </w:r>
      <w:r w:rsidR="00750581">
        <w:rPr>
          <w:lang w:val="en-US"/>
        </w:rPr>
        <w:t xml:space="preserve">In his book on cultural traditions, </w:t>
      </w:r>
      <w:r w:rsidR="00732860">
        <w:rPr>
          <w:lang w:val="en-US"/>
        </w:rPr>
        <w:t xml:space="preserve">Olivier </w:t>
      </w:r>
      <w:r w:rsidR="00222239" w:rsidRPr="00F71CDF">
        <w:rPr>
          <w:lang w:val="en-US"/>
        </w:rPr>
        <w:t>M</w:t>
      </w:r>
      <w:r w:rsidR="00C85EBC" w:rsidRPr="00F71CDF">
        <w:rPr>
          <w:lang w:val="en-US"/>
        </w:rPr>
        <w:t xml:space="preserve">orin </w:t>
      </w:r>
      <w:r w:rsidR="00F819BE" w:rsidRPr="00F71CDF">
        <w:rPr>
          <w:lang w:val="en-US"/>
        </w:rPr>
        <w:fldChar w:fldCharType="begin"/>
      </w:r>
      <w:r w:rsidR="00F819BE" w:rsidRPr="00F71CDF">
        <w:rPr>
          <w:lang w:val="en-US"/>
        </w:rPr>
        <w:instrText xml:space="preserve"> ADDIN EN.CITE &lt;EndNote&gt;&lt;Cite ExcludeAuth="1"&gt;&lt;Author&gt;Morin&lt;/Author&gt;&lt;Year&gt;2015&lt;/Year&gt;&lt;IDText&gt;How traditions live and die&lt;/IDText&gt;&lt;DisplayText&gt;(2015)&lt;/DisplayText&gt;&lt;record&gt;&lt;rec-number&gt;2545&lt;/rec-number&gt;&lt;foreign-keys&gt;&lt;key app="EN" db-id="es9ttvsd1p2xatet5etpvexn02w99r5s0etd" timestamp="1466634716"&gt;2545&lt;/key&gt;&lt;/foreign-keys&gt;&lt;ref-type name="Book"&gt;6&lt;/ref-type&gt;&lt;contributors&gt;&lt;authors&gt;&lt;author&gt;Morin, Olivier&lt;/author&gt;&lt;/authors&gt;&lt;/contributors&gt;&lt;titles&gt;&lt;title&gt;How traditions live and die&lt;/title&gt;&lt;/titles&gt;&lt;dates&gt;&lt;year&gt;2015&lt;/year&gt;&lt;/dates&gt;&lt;publisher&gt;Oxford University Press&lt;/publisher&gt;&lt;isbn&gt;0190210508&lt;/isbn&gt;&lt;/record&gt;&lt;/Cite&gt;&lt;/EndNote&gt;</w:instrText>
      </w:r>
      <w:r w:rsidR="00F819BE" w:rsidRPr="00F71CDF">
        <w:rPr>
          <w:lang w:val="en-US"/>
        </w:rPr>
        <w:fldChar w:fldCharType="separate"/>
      </w:r>
      <w:r w:rsidR="00F819BE" w:rsidRPr="00F71CDF">
        <w:rPr>
          <w:noProof/>
          <w:lang w:val="en-US"/>
        </w:rPr>
        <w:t>(2015)</w:t>
      </w:r>
      <w:r w:rsidR="00F819BE" w:rsidRPr="00F71CDF">
        <w:rPr>
          <w:lang w:val="en-US"/>
        </w:rPr>
        <w:fldChar w:fldCharType="end"/>
      </w:r>
      <w:r w:rsidR="00F819BE" w:rsidRPr="00F71CDF">
        <w:rPr>
          <w:lang w:val="en-US"/>
        </w:rPr>
        <w:t xml:space="preserve"> </w:t>
      </w:r>
      <w:r w:rsidR="00C85EBC" w:rsidRPr="00F71CDF">
        <w:rPr>
          <w:lang w:val="en-US"/>
        </w:rPr>
        <w:t>has proposed a spectrum between evoked</w:t>
      </w:r>
      <w:r w:rsidR="00921AC6" w:rsidRPr="00F71CDF">
        <w:rPr>
          <w:lang w:val="en-US"/>
        </w:rPr>
        <w:t>/</w:t>
      </w:r>
      <w:r w:rsidR="00C85EBC" w:rsidRPr="00F71CDF">
        <w:rPr>
          <w:lang w:val="en-US"/>
        </w:rPr>
        <w:t>transmitted culture</w:t>
      </w:r>
      <w:r w:rsidR="00003C54" w:rsidRPr="00F71CDF">
        <w:rPr>
          <w:lang w:val="en-US"/>
        </w:rPr>
        <w:t xml:space="preserve">. If </w:t>
      </w:r>
      <w:r w:rsidR="000E1584" w:rsidRPr="00F71CDF">
        <w:rPr>
          <w:lang w:val="en-US"/>
        </w:rPr>
        <w:t xml:space="preserve">the mathematicians </w:t>
      </w:r>
      <w:r w:rsidR="00120F94">
        <w:rPr>
          <w:lang w:val="en-US"/>
        </w:rPr>
        <w:t xml:space="preserve">in our joke were to </w:t>
      </w:r>
      <w:r w:rsidR="000E1584" w:rsidRPr="00F71CDF">
        <w:rPr>
          <w:lang w:val="en-US"/>
        </w:rPr>
        <w:t xml:space="preserve">play a game of Chinese whisper, making use of their </w:t>
      </w:r>
      <w:r w:rsidR="00003AD3" w:rsidRPr="00F71CDF">
        <w:rPr>
          <w:lang w:val="en-US"/>
        </w:rPr>
        <w:t xml:space="preserve">coding </w:t>
      </w:r>
      <w:r w:rsidR="000E1584" w:rsidRPr="00F71CDF">
        <w:rPr>
          <w:lang w:val="en-US"/>
        </w:rPr>
        <w:t xml:space="preserve">system, the stability </w:t>
      </w:r>
      <w:r w:rsidR="00B50590" w:rsidRPr="00F71CDF">
        <w:rPr>
          <w:lang w:val="en-US"/>
        </w:rPr>
        <w:t xml:space="preserve">of the transmission chain </w:t>
      </w:r>
      <w:r w:rsidR="000E1584" w:rsidRPr="00F71CDF">
        <w:rPr>
          <w:lang w:val="en-US"/>
        </w:rPr>
        <w:t xml:space="preserve">would be mostly a function of </w:t>
      </w:r>
      <w:r w:rsidR="000E1584" w:rsidRPr="00F71CDF">
        <w:rPr>
          <w:i/>
          <w:lang w:val="en-US"/>
        </w:rPr>
        <w:t>evocation</w:t>
      </w:r>
      <w:r w:rsidR="000E1584" w:rsidRPr="00F71CDF">
        <w:rPr>
          <w:lang w:val="en-US"/>
        </w:rPr>
        <w:t xml:space="preserve">, not </w:t>
      </w:r>
      <w:r w:rsidR="00A5064C" w:rsidRPr="00F71CDF">
        <w:rPr>
          <w:lang w:val="en-US"/>
        </w:rPr>
        <w:t>transmission</w:t>
      </w:r>
      <w:r w:rsidR="000E1584" w:rsidRPr="00F71CDF">
        <w:rPr>
          <w:lang w:val="en-US"/>
        </w:rPr>
        <w:t xml:space="preserve">. </w:t>
      </w:r>
      <w:r w:rsidR="00C25E78" w:rsidRPr="00F71CDF">
        <w:rPr>
          <w:lang w:val="en-US"/>
        </w:rPr>
        <w:t xml:space="preserve">We would find ourselves </w:t>
      </w:r>
      <w:r w:rsidR="000E1584" w:rsidRPr="00F71CDF">
        <w:rPr>
          <w:lang w:val="en-US"/>
        </w:rPr>
        <w:t xml:space="preserve">at </w:t>
      </w:r>
      <w:r w:rsidR="00C85EBC" w:rsidRPr="00F71CDF">
        <w:rPr>
          <w:lang w:val="en-US"/>
        </w:rPr>
        <w:t xml:space="preserve">the ‘evoked’ end of </w:t>
      </w:r>
      <w:r w:rsidR="002A3053" w:rsidRPr="00F71CDF">
        <w:rPr>
          <w:lang w:val="en-US"/>
        </w:rPr>
        <w:t>Mori</w:t>
      </w:r>
      <w:r w:rsidR="00C25E78" w:rsidRPr="00F71CDF">
        <w:rPr>
          <w:lang w:val="en-US"/>
        </w:rPr>
        <w:t xml:space="preserve">n’s </w:t>
      </w:r>
      <w:r w:rsidR="000E1584" w:rsidRPr="00F71CDF">
        <w:rPr>
          <w:lang w:val="en-US"/>
        </w:rPr>
        <w:t xml:space="preserve">spectrum, just like our sequence of </w:t>
      </w:r>
      <w:r w:rsidR="00C85EBC" w:rsidRPr="00F71CDF">
        <w:rPr>
          <w:lang w:val="en-US"/>
        </w:rPr>
        <w:t>jukeboxes</w:t>
      </w:r>
      <w:r w:rsidR="00D755BD">
        <w:rPr>
          <w:lang w:val="en-US"/>
        </w:rPr>
        <w:t>. Other cultural traditions may be closer to the transmission end of the spectrum, but it would be rare for</w:t>
      </w:r>
      <w:r w:rsidR="00215104">
        <w:rPr>
          <w:lang w:val="en-US"/>
        </w:rPr>
        <w:t xml:space="preserve"> any cul</w:t>
      </w:r>
      <w:r w:rsidR="00E1503F">
        <w:rPr>
          <w:lang w:val="en-US"/>
        </w:rPr>
        <w:t>tural traditions not to involve</w:t>
      </w:r>
      <w:r w:rsidR="00215104">
        <w:rPr>
          <w:lang w:val="en-US"/>
        </w:rPr>
        <w:t xml:space="preserve"> </w:t>
      </w:r>
      <w:r w:rsidR="00215104">
        <w:rPr>
          <w:i/>
          <w:lang w:val="en-US"/>
        </w:rPr>
        <w:t>any</w:t>
      </w:r>
      <w:r w:rsidR="00215104">
        <w:rPr>
          <w:lang w:val="en-US"/>
        </w:rPr>
        <w:t xml:space="preserve"> element of evocation.</w:t>
      </w:r>
      <w:r w:rsidR="00D755BD">
        <w:rPr>
          <w:lang w:val="en-US"/>
        </w:rPr>
        <w:t xml:space="preserve"> </w:t>
      </w:r>
    </w:p>
    <w:p w14:paraId="28817DB8" w14:textId="77777777" w:rsidR="007F5143" w:rsidRPr="00F71CDF" w:rsidRDefault="007F5143" w:rsidP="007F5143">
      <w:pPr>
        <w:rPr>
          <w:b/>
          <w:lang w:val="en-US"/>
        </w:rPr>
      </w:pPr>
      <w:r w:rsidRPr="00F71CDF">
        <w:rPr>
          <w:b/>
          <w:lang w:val="en-US"/>
        </w:rPr>
        <w:t>Mathematicians Redux</w:t>
      </w:r>
    </w:p>
    <w:p w14:paraId="3FD93587" w14:textId="46D47256" w:rsidR="00E835A3" w:rsidRPr="00F71CDF" w:rsidRDefault="008B6F1D" w:rsidP="00FC06BD">
      <w:pPr>
        <w:rPr>
          <w:lang w:val="en-US"/>
        </w:rPr>
      </w:pPr>
      <w:r w:rsidRPr="00F71CDF">
        <w:rPr>
          <w:lang w:val="en-US"/>
        </w:rPr>
        <w:t xml:space="preserve">Sperber </w:t>
      </w:r>
      <w:r w:rsidR="00DA55C7" w:rsidRPr="00F71CDF">
        <w:rPr>
          <w:lang w:val="en-US"/>
        </w:rPr>
        <w:t xml:space="preserve">and his colleagues </w:t>
      </w:r>
      <w:r w:rsidR="00DE7E93" w:rsidRPr="00F71CDF">
        <w:rPr>
          <w:lang w:val="en-US"/>
        </w:rPr>
        <w:t xml:space="preserve">are </w:t>
      </w:r>
      <w:r w:rsidR="00DA55C7" w:rsidRPr="00F71CDF">
        <w:rPr>
          <w:lang w:val="en-US"/>
        </w:rPr>
        <w:t xml:space="preserve">completely </w:t>
      </w:r>
      <w:r w:rsidRPr="00F71CDF">
        <w:rPr>
          <w:lang w:val="en-US"/>
        </w:rPr>
        <w:t>right to call our attention to the role of evo</w:t>
      </w:r>
      <w:r w:rsidR="0036125E" w:rsidRPr="00F71CDF">
        <w:rPr>
          <w:lang w:val="en-US"/>
        </w:rPr>
        <w:t xml:space="preserve">cation and reconstruction in </w:t>
      </w:r>
      <w:r w:rsidRPr="00F71CDF">
        <w:rPr>
          <w:lang w:val="en-US"/>
        </w:rPr>
        <w:t>cultur</w:t>
      </w:r>
      <w:r w:rsidR="0036125E" w:rsidRPr="00F71CDF">
        <w:rPr>
          <w:lang w:val="en-US"/>
        </w:rPr>
        <w:t>al traditions</w:t>
      </w:r>
      <w:r w:rsidRPr="00F71CDF">
        <w:rPr>
          <w:lang w:val="en-US"/>
        </w:rPr>
        <w:t xml:space="preserve">. </w:t>
      </w:r>
      <w:r w:rsidR="00A57C38" w:rsidRPr="00F71CDF">
        <w:rPr>
          <w:lang w:val="en-US"/>
        </w:rPr>
        <w:t xml:space="preserve">If we </w:t>
      </w:r>
      <w:r w:rsidR="00DA55C7" w:rsidRPr="00F71CDF">
        <w:rPr>
          <w:lang w:val="en-US"/>
        </w:rPr>
        <w:t xml:space="preserve">see </w:t>
      </w:r>
      <w:r w:rsidR="00C80695">
        <w:rPr>
          <w:lang w:val="en-US"/>
        </w:rPr>
        <w:t xml:space="preserve">a </w:t>
      </w:r>
      <w:r w:rsidR="00DA55C7" w:rsidRPr="00F71CDF">
        <w:rPr>
          <w:lang w:val="en-US"/>
        </w:rPr>
        <w:t>chain of similar representations</w:t>
      </w:r>
      <w:r w:rsidR="000A0627" w:rsidRPr="00F71CDF">
        <w:rPr>
          <w:lang w:val="en-US"/>
        </w:rPr>
        <w:t xml:space="preserve"> that is causally connected</w:t>
      </w:r>
      <w:r w:rsidR="00DA55C7" w:rsidRPr="00F71CDF">
        <w:rPr>
          <w:lang w:val="en-US"/>
        </w:rPr>
        <w:t xml:space="preserve">, </w:t>
      </w:r>
      <w:r w:rsidR="00A57C38" w:rsidRPr="00F71CDF">
        <w:rPr>
          <w:lang w:val="en-US"/>
        </w:rPr>
        <w:t>we should</w:t>
      </w:r>
      <w:r w:rsidR="008F66C3" w:rsidRPr="00F71CDF">
        <w:rPr>
          <w:lang w:val="en-US"/>
        </w:rPr>
        <w:t xml:space="preserve"> not</w:t>
      </w:r>
      <w:r w:rsidR="00A57C38" w:rsidRPr="00F71CDF">
        <w:rPr>
          <w:lang w:val="en-US"/>
        </w:rPr>
        <w:t xml:space="preserve"> assume by default that </w:t>
      </w:r>
      <w:r w:rsidR="00DA55C7" w:rsidRPr="00F71CDF">
        <w:rPr>
          <w:lang w:val="en-US"/>
        </w:rPr>
        <w:t xml:space="preserve">some process of </w:t>
      </w:r>
      <w:r w:rsidR="00591B15" w:rsidRPr="00F71CDF">
        <w:rPr>
          <w:lang w:val="en-US"/>
        </w:rPr>
        <w:t xml:space="preserve">straightforward </w:t>
      </w:r>
      <w:r w:rsidR="00DA55C7" w:rsidRPr="00F71CDF">
        <w:rPr>
          <w:lang w:val="en-US"/>
        </w:rPr>
        <w:t>replication is going on</w:t>
      </w:r>
      <w:r w:rsidR="00A57C38" w:rsidRPr="00F71CDF">
        <w:rPr>
          <w:lang w:val="en-US"/>
        </w:rPr>
        <w:t>, or even that transmission is taking place</w:t>
      </w:r>
      <w:r w:rsidR="008F66C3" w:rsidRPr="00F71CDF">
        <w:rPr>
          <w:lang w:val="en-US"/>
        </w:rPr>
        <w:t>. In</w:t>
      </w:r>
      <w:r w:rsidR="00F20581" w:rsidRPr="00F71CDF">
        <w:rPr>
          <w:lang w:val="en-US"/>
        </w:rPr>
        <w:t xml:space="preserve"> Sperber’s words, c</w:t>
      </w:r>
      <w:r w:rsidR="00C64327" w:rsidRPr="00F71CDF">
        <w:rPr>
          <w:lang w:val="en-US"/>
        </w:rPr>
        <w:t xml:space="preserve">ultural theorists should not “take for granted that the co-occurrence of causation and of similarity between cause and effect is sufficient evidence of inheritance” </w:t>
      </w:r>
      <w:r w:rsidR="00C869C4" w:rsidRPr="00F71CDF">
        <w:rPr>
          <w:lang w:val="en-US"/>
        </w:rPr>
        <w:fldChar w:fldCharType="begin"/>
      </w:r>
      <w:r w:rsidR="000A6CF3" w:rsidRPr="00F71CDF">
        <w:rPr>
          <w:lang w:val="en-US"/>
        </w:rPr>
        <w:instrText xml:space="preserve"> ADDIN EN.CITE &lt;EndNote&gt;&lt;Cite&gt;&lt;Author&gt;Sperber&lt;/Author&gt;&lt;Year&gt;2000&lt;/Year&gt;&lt;IDText&gt;An objection to the memetic approach to culture&lt;/IDText&gt;&lt;Pages&gt;169&lt;/Pages&gt;&lt;DisplayText&gt;(Sperber, 2000, p. 169)&lt;/DisplayText&gt;&lt;record&gt;&lt;foreign-keys&gt;&lt;key app="EN" db-id="es9ttvsd1p2xatet5etpvexn02w99r5s0etd"&gt;902&lt;/key&gt;&lt;/foreign-keys&gt;&lt;titles&gt;&lt;title&gt;An objection to the memetic approach to culture&lt;/title&gt;&lt;secondary-title&gt;Darwinizing culture: The status of memetics as a science&lt;/secondary-title&gt;&lt;/titles&gt;&lt;pages&gt;163-173&lt;/pages&gt;&lt;contributors&gt;&lt;authors&gt;&lt;author&gt;Sperber, Dan&lt;/author&gt;&lt;/authors&gt;&lt;/contributors&gt;&lt;added-date format="utc"&gt;1374484614&lt;/added-date&gt;&lt;pub-location&gt;Oxford&lt;/pub-location&gt;&lt;ref-type name="Book Section"&gt;5&lt;/ref-type&gt;&lt;dates&gt;&lt;year&gt;2000&lt;/year&gt;&lt;/dates&gt;&lt;rec-number&gt;892&lt;/rec-number&gt;&lt;publisher&gt;Oxford University Press&lt;/publisher&gt;&lt;last-updated-date format="utc"&gt;1374484614&lt;/last-updated-date&gt;&lt;contributors&gt;&lt;secondary-authors&gt;&lt;author&gt;Aunger, Robert&lt;/author&gt;&lt;/secondary-authors&gt;&lt;/contributors&gt;&lt;/record&gt;&lt;/Cite&gt;&lt;/EndNote&gt;</w:instrText>
      </w:r>
      <w:r w:rsidR="00C869C4" w:rsidRPr="00F71CDF">
        <w:rPr>
          <w:lang w:val="en-US"/>
        </w:rPr>
        <w:fldChar w:fldCharType="separate"/>
      </w:r>
      <w:r w:rsidR="000A6CF3" w:rsidRPr="00F71CDF">
        <w:rPr>
          <w:noProof/>
          <w:lang w:val="en-US"/>
        </w:rPr>
        <w:t>(Sperber, 2000, p. 169)</w:t>
      </w:r>
      <w:r w:rsidR="00C869C4" w:rsidRPr="00F71CDF">
        <w:rPr>
          <w:lang w:val="en-US"/>
        </w:rPr>
        <w:fldChar w:fldCharType="end"/>
      </w:r>
      <w:r w:rsidR="00C64327" w:rsidRPr="00F71CDF">
        <w:rPr>
          <w:b/>
          <w:lang w:val="en-US"/>
        </w:rPr>
        <w:t>.</w:t>
      </w:r>
      <w:r w:rsidR="00354074" w:rsidRPr="00F71CDF">
        <w:rPr>
          <w:b/>
          <w:lang w:val="en-US"/>
        </w:rPr>
        <w:t xml:space="preserve"> </w:t>
      </w:r>
      <w:r w:rsidR="008F66C3" w:rsidRPr="00F71CDF">
        <w:rPr>
          <w:lang w:val="en-US"/>
        </w:rPr>
        <w:t>Apart from this conceptual point</w:t>
      </w:r>
      <w:r w:rsidR="00444A90">
        <w:rPr>
          <w:lang w:val="en-US"/>
        </w:rPr>
        <w:t xml:space="preserve">, I </w:t>
      </w:r>
      <w:r w:rsidR="00430BF0">
        <w:rPr>
          <w:lang w:val="en-US"/>
        </w:rPr>
        <w:t xml:space="preserve">will </w:t>
      </w:r>
      <w:r w:rsidR="00444A90">
        <w:rPr>
          <w:lang w:val="en-US"/>
        </w:rPr>
        <w:t xml:space="preserve">also grant that </w:t>
      </w:r>
      <w:r w:rsidR="008F66C3" w:rsidRPr="00F71CDF">
        <w:rPr>
          <w:lang w:val="en-US"/>
        </w:rPr>
        <w:t xml:space="preserve">Sperber is probably </w:t>
      </w:r>
      <w:r w:rsidR="00444A90">
        <w:rPr>
          <w:lang w:val="en-US"/>
        </w:rPr>
        <w:t xml:space="preserve">right </w:t>
      </w:r>
      <w:r w:rsidR="008F66C3" w:rsidRPr="00F71CDF">
        <w:rPr>
          <w:lang w:val="en-US"/>
        </w:rPr>
        <w:t xml:space="preserve">about the empirical facts. In human culture, virtually </w:t>
      </w:r>
      <w:r w:rsidR="00DE6520" w:rsidRPr="00F71CDF">
        <w:rPr>
          <w:i/>
          <w:lang w:val="en-US"/>
        </w:rPr>
        <w:t xml:space="preserve">every </w:t>
      </w:r>
      <w:r w:rsidR="00DE6520" w:rsidRPr="00F71CDF">
        <w:rPr>
          <w:lang w:val="en-US"/>
        </w:rPr>
        <w:t>form of cultural transmission involves some element of evocation</w:t>
      </w:r>
      <w:r w:rsidR="00F858E4" w:rsidRPr="00F71CDF">
        <w:rPr>
          <w:lang w:val="en-US"/>
        </w:rPr>
        <w:t>. The</w:t>
      </w:r>
      <w:r w:rsidR="00DE6520" w:rsidRPr="00F71CDF">
        <w:rPr>
          <w:lang w:val="en-US"/>
        </w:rPr>
        <w:t xml:space="preserve"> respective contributions of transmission/evocation may differ</w:t>
      </w:r>
      <w:r w:rsidR="00F858E4" w:rsidRPr="00F71CDF">
        <w:rPr>
          <w:lang w:val="en-US"/>
        </w:rPr>
        <w:t xml:space="preserve">, but the stability of cultural traditions is </w:t>
      </w:r>
      <w:r w:rsidR="00B1567C">
        <w:rPr>
          <w:lang w:val="en-US"/>
        </w:rPr>
        <w:t>never</w:t>
      </w:r>
      <w:r w:rsidR="002B396C" w:rsidRPr="00F71CDF">
        <w:rPr>
          <w:lang w:val="en-US"/>
        </w:rPr>
        <w:t xml:space="preserve"> </w:t>
      </w:r>
      <w:r w:rsidR="008F66C3" w:rsidRPr="00F71CDF">
        <w:rPr>
          <w:lang w:val="en-US"/>
        </w:rPr>
        <w:t xml:space="preserve">exhaustively explained </w:t>
      </w:r>
      <w:r w:rsidR="00F858E4" w:rsidRPr="00F71CDF">
        <w:rPr>
          <w:lang w:val="en-US"/>
        </w:rPr>
        <w:t>by transmission</w:t>
      </w:r>
      <w:r w:rsidR="008F66C3" w:rsidRPr="00F71CDF">
        <w:rPr>
          <w:lang w:val="en-US"/>
        </w:rPr>
        <w:t xml:space="preserve"> alone</w:t>
      </w:r>
      <w:r w:rsidR="00F858E4" w:rsidRPr="00F71CDF">
        <w:rPr>
          <w:lang w:val="en-US"/>
        </w:rPr>
        <w:t>.</w:t>
      </w:r>
      <w:r w:rsidR="002B6984" w:rsidRPr="00F71CDF">
        <w:rPr>
          <w:lang w:val="en-US"/>
        </w:rPr>
        <w:t xml:space="preserve"> </w:t>
      </w:r>
    </w:p>
    <w:p w14:paraId="4C4C6D60" w14:textId="47609F91" w:rsidR="005275C9" w:rsidRPr="00F71CDF" w:rsidRDefault="00E835A3" w:rsidP="008B6F1D">
      <w:pPr>
        <w:rPr>
          <w:lang w:val="en-US"/>
        </w:rPr>
      </w:pPr>
      <w:r w:rsidRPr="00F71CDF">
        <w:rPr>
          <w:lang w:val="en-US"/>
        </w:rPr>
        <w:t xml:space="preserve">But now </w:t>
      </w:r>
      <w:r w:rsidR="00D8382D" w:rsidRPr="00F71CDF">
        <w:rPr>
          <w:lang w:val="en-US"/>
        </w:rPr>
        <w:t>let us proceed to the areas of disagreement.</w:t>
      </w:r>
      <w:r w:rsidRPr="00F71CDF">
        <w:rPr>
          <w:lang w:val="en-US"/>
        </w:rPr>
        <w:t xml:space="preserve"> </w:t>
      </w:r>
      <w:r w:rsidR="00B1289E" w:rsidRPr="00F71CDF">
        <w:rPr>
          <w:lang w:val="en-US"/>
        </w:rPr>
        <w:t xml:space="preserve">Imagine that </w:t>
      </w:r>
      <w:r w:rsidR="000F5C30" w:rsidRPr="00F71CDF">
        <w:rPr>
          <w:lang w:val="en-US"/>
        </w:rPr>
        <w:t xml:space="preserve">our mathematicians have </w:t>
      </w:r>
      <w:r w:rsidR="00B1289E" w:rsidRPr="00F71CDF">
        <w:rPr>
          <w:lang w:val="en-US"/>
        </w:rPr>
        <w:t xml:space="preserve">devised a </w:t>
      </w:r>
      <w:r w:rsidR="000F5C30" w:rsidRPr="00F71CDF">
        <w:rPr>
          <w:lang w:val="en-US"/>
        </w:rPr>
        <w:t xml:space="preserve">slightly different way of telling jokes. </w:t>
      </w:r>
      <w:r w:rsidR="004578CC" w:rsidRPr="00F71CDF">
        <w:rPr>
          <w:lang w:val="en-US"/>
        </w:rPr>
        <w:t xml:space="preserve">Suppose </w:t>
      </w:r>
      <w:r w:rsidR="00082505" w:rsidRPr="00F71CDF">
        <w:rPr>
          <w:lang w:val="en-US"/>
        </w:rPr>
        <w:t xml:space="preserve">they </w:t>
      </w:r>
      <w:r w:rsidR="004F039C" w:rsidRPr="00F71CDF">
        <w:rPr>
          <w:lang w:val="en-US"/>
        </w:rPr>
        <w:t>are fond of telling dirty jokes</w:t>
      </w:r>
      <w:r w:rsidR="00080BA4" w:rsidRPr="00F71CDF">
        <w:rPr>
          <w:lang w:val="en-US"/>
        </w:rPr>
        <w:t xml:space="preserve">, but they want to keep </w:t>
      </w:r>
      <w:r w:rsidR="001168AE" w:rsidRPr="00F71CDF">
        <w:rPr>
          <w:lang w:val="en-US"/>
        </w:rPr>
        <w:t xml:space="preserve">their wives out of </w:t>
      </w:r>
      <w:r w:rsidR="00080BA4" w:rsidRPr="00F71CDF">
        <w:rPr>
          <w:lang w:val="en-US"/>
        </w:rPr>
        <w:t>the picture</w:t>
      </w:r>
      <w:r w:rsidR="001168AE" w:rsidRPr="00F71CDF">
        <w:rPr>
          <w:lang w:val="en-US"/>
        </w:rPr>
        <w:t xml:space="preserve"> (apologies for the sexist thought experiment)</w:t>
      </w:r>
      <w:r w:rsidR="004578CC" w:rsidRPr="00F71CDF">
        <w:rPr>
          <w:lang w:val="en-US"/>
        </w:rPr>
        <w:t xml:space="preserve">. </w:t>
      </w:r>
      <w:r w:rsidR="000F5C30" w:rsidRPr="00F71CDF">
        <w:rPr>
          <w:lang w:val="en-US"/>
        </w:rPr>
        <w:t xml:space="preserve">Rather </w:t>
      </w:r>
      <w:r w:rsidR="00DA441E" w:rsidRPr="00F71CDF">
        <w:rPr>
          <w:lang w:val="en-US"/>
        </w:rPr>
        <w:t xml:space="preserve">making an inventory </w:t>
      </w:r>
      <w:r w:rsidR="00EF2662">
        <w:rPr>
          <w:lang w:val="en-US"/>
        </w:rPr>
        <w:t xml:space="preserve">of jokes </w:t>
      </w:r>
      <w:r w:rsidR="000F5C30" w:rsidRPr="00F71CDF">
        <w:rPr>
          <w:lang w:val="en-US"/>
        </w:rPr>
        <w:t>and assigning number</w:t>
      </w:r>
      <w:r w:rsidR="00A15624" w:rsidRPr="00F71CDF">
        <w:rPr>
          <w:lang w:val="en-US"/>
        </w:rPr>
        <w:t>s</w:t>
      </w:r>
      <w:r w:rsidR="00DA441E" w:rsidRPr="00F71CDF">
        <w:rPr>
          <w:lang w:val="en-US"/>
        </w:rPr>
        <w:t xml:space="preserve"> to each </w:t>
      </w:r>
      <w:r w:rsidR="00EF2662">
        <w:rPr>
          <w:lang w:val="en-US"/>
        </w:rPr>
        <w:t>of them</w:t>
      </w:r>
      <w:r w:rsidR="000F5C30" w:rsidRPr="00F71CDF">
        <w:rPr>
          <w:lang w:val="en-US"/>
        </w:rPr>
        <w:t xml:space="preserve">, they have devised to </w:t>
      </w:r>
      <w:r w:rsidR="00791944" w:rsidRPr="00F71CDF">
        <w:rPr>
          <w:lang w:val="en-US"/>
        </w:rPr>
        <w:t xml:space="preserve">numerical </w:t>
      </w:r>
      <w:r w:rsidR="000F5C30" w:rsidRPr="00F71CDF">
        <w:rPr>
          <w:lang w:val="en-US"/>
        </w:rPr>
        <w:t>code</w:t>
      </w:r>
      <w:r w:rsidR="001325E0">
        <w:rPr>
          <w:lang w:val="en-US"/>
        </w:rPr>
        <w:t xml:space="preserve">. Each number corresponds to a joke, but the code is </w:t>
      </w:r>
      <w:r w:rsidR="0051149B" w:rsidRPr="00F71CDF">
        <w:rPr>
          <w:lang w:val="en-US"/>
        </w:rPr>
        <w:t>generative</w:t>
      </w:r>
      <w:r w:rsidR="00764177" w:rsidRPr="00F71CDF">
        <w:rPr>
          <w:lang w:val="en-US"/>
        </w:rPr>
        <w:t xml:space="preserve"> and</w:t>
      </w:r>
      <w:r w:rsidR="0051149B" w:rsidRPr="00F71CDF">
        <w:rPr>
          <w:lang w:val="en-US"/>
        </w:rPr>
        <w:t xml:space="preserve"> allows </w:t>
      </w:r>
      <w:r w:rsidR="00583EBD">
        <w:rPr>
          <w:lang w:val="en-US"/>
        </w:rPr>
        <w:t xml:space="preserve">for the </w:t>
      </w:r>
      <w:r w:rsidR="0051149B" w:rsidRPr="00F71CDF">
        <w:rPr>
          <w:lang w:val="en-US"/>
        </w:rPr>
        <w:t>encrypt</w:t>
      </w:r>
      <w:r w:rsidR="00583EBD">
        <w:rPr>
          <w:lang w:val="en-US"/>
        </w:rPr>
        <w:t>ion of</w:t>
      </w:r>
      <w:r w:rsidR="0051149B" w:rsidRPr="00F71CDF">
        <w:rPr>
          <w:lang w:val="en-US"/>
        </w:rPr>
        <w:t xml:space="preserve"> novel jokes.</w:t>
      </w:r>
      <w:r w:rsidR="00DD71ED" w:rsidRPr="00F71CDF">
        <w:rPr>
          <w:lang w:val="en-US"/>
        </w:rPr>
        <w:t xml:space="preserve"> Now suppose that we </w:t>
      </w:r>
      <w:r w:rsidR="005B0ADC" w:rsidRPr="00F71CDF">
        <w:rPr>
          <w:lang w:val="en-US"/>
        </w:rPr>
        <w:t>form</w:t>
      </w:r>
      <w:r w:rsidR="00DD71ED" w:rsidRPr="00F71CDF">
        <w:rPr>
          <w:lang w:val="en-US"/>
        </w:rPr>
        <w:t xml:space="preserve"> a transmission chain of mathematicians, like in the Chinese whisper game. Each mathematicians tells a joke to his neighbor (in numerical code), who then deciphers it, and then ‘tells’ the same joke to the next </w:t>
      </w:r>
      <w:r w:rsidR="007703BE">
        <w:rPr>
          <w:lang w:val="en-US"/>
        </w:rPr>
        <w:t xml:space="preserve">one </w:t>
      </w:r>
      <w:r w:rsidR="00DD71ED" w:rsidRPr="00F71CDF">
        <w:rPr>
          <w:lang w:val="en-US"/>
        </w:rPr>
        <w:t xml:space="preserve">in line. </w:t>
      </w:r>
    </w:p>
    <w:p w14:paraId="44BC403A" w14:textId="2E3E1EE0" w:rsidR="00276F72" w:rsidRPr="00F71CDF" w:rsidRDefault="000558C2" w:rsidP="008B6F1D">
      <w:pPr>
        <w:rPr>
          <w:lang w:val="en-US"/>
        </w:rPr>
      </w:pPr>
      <w:r w:rsidRPr="00F71CDF">
        <w:rPr>
          <w:lang w:val="en-US"/>
        </w:rPr>
        <w:t xml:space="preserve">In many respects, the new scenario resembles the original: </w:t>
      </w:r>
      <w:r w:rsidR="005804D1" w:rsidRPr="00F71CDF">
        <w:rPr>
          <w:lang w:val="en-US"/>
        </w:rPr>
        <w:t xml:space="preserve">a joke-teller </w:t>
      </w:r>
      <w:r w:rsidR="00A279D7">
        <w:rPr>
          <w:lang w:val="en-US"/>
        </w:rPr>
        <w:t>utters</w:t>
      </w:r>
      <w:r w:rsidR="00A279D7" w:rsidRPr="00F71CDF">
        <w:rPr>
          <w:lang w:val="en-US"/>
        </w:rPr>
        <w:t xml:space="preserve"> </w:t>
      </w:r>
      <w:r w:rsidR="00D159F9" w:rsidRPr="00F71CDF">
        <w:rPr>
          <w:lang w:val="en-US"/>
        </w:rPr>
        <w:t xml:space="preserve">a number, and </w:t>
      </w:r>
      <w:r w:rsidR="00667E18">
        <w:rPr>
          <w:lang w:val="en-US"/>
        </w:rPr>
        <w:t xml:space="preserve">the receiver ‘gets’ the </w:t>
      </w:r>
      <w:r w:rsidR="00B567CA" w:rsidRPr="00F71CDF">
        <w:rPr>
          <w:lang w:val="en-US"/>
        </w:rPr>
        <w:t xml:space="preserve">joke and </w:t>
      </w:r>
      <w:r w:rsidR="00D159F9" w:rsidRPr="00F71CDF">
        <w:rPr>
          <w:lang w:val="en-US"/>
        </w:rPr>
        <w:t xml:space="preserve">cracks up. In both cases, </w:t>
      </w:r>
      <w:r w:rsidR="00B57736" w:rsidRPr="00F71CDF">
        <w:rPr>
          <w:lang w:val="en-US"/>
        </w:rPr>
        <w:t xml:space="preserve">a </w:t>
      </w:r>
      <w:r w:rsidR="005E7230" w:rsidRPr="00F71CDF">
        <w:rPr>
          <w:lang w:val="en-US"/>
        </w:rPr>
        <w:t xml:space="preserve">listener </w:t>
      </w:r>
      <w:r w:rsidR="009038B0" w:rsidRPr="00F71CDF">
        <w:rPr>
          <w:lang w:val="en-US"/>
        </w:rPr>
        <w:t xml:space="preserve">cannot </w:t>
      </w:r>
      <w:r w:rsidR="005E7230" w:rsidRPr="00F71CDF">
        <w:rPr>
          <w:lang w:val="en-US"/>
        </w:rPr>
        <w:t>appreciate the jokes</w:t>
      </w:r>
      <w:r w:rsidR="009038B0" w:rsidRPr="00F71CDF">
        <w:rPr>
          <w:lang w:val="en-US"/>
        </w:rPr>
        <w:t xml:space="preserve"> without possession of </w:t>
      </w:r>
      <w:r w:rsidR="00A27BD0" w:rsidRPr="00F71CDF">
        <w:rPr>
          <w:lang w:val="en-US"/>
        </w:rPr>
        <w:t xml:space="preserve">substantial </w:t>
      </w:r>
      <w:r w:rsidR="009038B0" w:rsidRPr="00F71CDF">
        <w:rPr>
          <w:lang w:val="en-US"/>
        </w:rPr>
        <w:t>prior knowledge</w:t>
      </w:r>
      <w:r w:rsidR="005E7230" w:rsidRPr="00F71CDF">
        <w:rPr>
          <w:lang w:val="en-US"/>
        </w:rPr>
        <w:t>.</w:t>
      </w:r>
      <w:r w:rsidR="001A059B" w:rsidRPr="00F71CDF">
        <w:rPr>
          <w:lang w:val="en-US"/>
        </w:rPr>
        <w:t xml:space="preserve"> </w:t>
      </w:r>
      <w:r w:rsidR="0055538F" w:rsidRPr="00F71CDF">
        <w:rPr>
          <w:lang w:val="en-US"/>
        </w:rPr>
        <w:t xml:space="preserve">If </w:t>
      </w:r>
      <w:r w:rsidR="001A059B" w:rsidRPr="00F71CDF">
        <w:rPr>
          <w:lang w:val="en-US"/>
        </w:rPr>
        <w:t xml:space="preserve">you don’t </w:t>
      </w:r>
      <w:r w:rsidR="00B518F1" w:rsidRPr="00F71CDF">
        <w:rPr>
          <w:lang w:val="en-US"/>
        </w:rPr>
        <w:t xml:space="preserve">know </w:t>
      </w:r>
      <w:r w:rsidR="001A059B" w:rsidRPr="00F71CDF">
        <w:rPr>
          <w:lang w:val="en-US"/>
        </w:rPr>
        <w:t>the code for deciphering</w:t>
      </w:r>
      <w:r w:rsidR="006744A3" w:rsidRPr="00F71CDF">
        <w:rPr>
          <w:lang w:val="en-US"/>
        </w:rPr>
        <w:t xml:space="preserve"> the jokes</w:t>
      </w:r>
      <w:r w:rsidR="001A059B" w:rsidRPr="00F71CDF">
        <w:rPr>
          <w:lang w:val="en-US"/>
        </w:rPr>
        <w:t xml:space="preserve">, you will not end up with the </w:t>
      </w:r>
      <w:r w:rsidR="005B61B8" w:rsidRPr="00F71CDF">
        <w:rPr>
          <w:lang w:val="en-US"/>
        </w:rPr>
        <w:t xml:space="preserve">original </w:t>
      </w:r>
      <w:r w:rsidR="001A059B" w:rsidRPr="00F71CDF">
        <w:rPr>
          <w:lang w:val="en-US"/>
        </w:rPr>
        <w:t>representation in your</w:t>
      </w:r>
      <w:r w:rsidR="00E40FFB" w:rsidRPr="00F71CDF">
        <w:rPr>
          <w:lang w:val="en-US"/>
        </w:rPr>
        <w:t xml:space="preserve"> mind</w:t>
      </w:r>
      <w:r w:rsidR="006744A3" w:rsidRPr="00F71CDF">
        <w:rPr>
          <w:lang w:val="en-US"/>
        </w:rPr>
        <w:t xml:space="preserve">, and communication will fail. </w:t>
      </w:r>
      <w:r w:rsidR="00DD2FEE" w:rsidRPr="00F71CDF">
        <w:rPr>
          <w:lang w:val="en-US"/>
        </w:rPr>
        <w:t xml:space="preserve">The jokes </w:t>
      </w:r>
      <w:r w:rsidR="00B54CF0" w:rsidRPr="00F71CDF">
        <w:rPr>
          <w:lang w:val="en-US"/>
        </w:rPr>
        <w:t xml:space="preserve">are not simply copied, but </w:t>
      </w:r>
      <w:r w:rsidR="00DD2FEE" w:rsidRPr="00F71CDF">
        <w:rPr>
          <w:lang w:val="en-US"/>
        </w:rPr>
        <w:t xml:space="preserve">have to be </w:t>
      </w:r>
      <w:r w:rsidR="00DD2FEE" w:rsidRPr="006370F2">
        <w:rPr>
          <w:i/>
          <w:lang w:val="en-US"/>
        </w:rPr>
        <w:t>reconstructed</w:t>
      </w:r>
      <w:r w:rsidR="00DD2FEE" w:rsidRPr="00F71CDF">
        <w:rPr>
          <w:lang w:val="en-US"/>
        </w:rPr>
        <w:t xml:space="preserve"> </w:t>
      </w:r>
      <w:r w:rsidR="00D70052" w:rsidRPr="00F71CDF">
        <w:rPr>
          <w:lang w:val="en-US"/>
        </w:rPr>
        <w:t>on the basis of</w:t>
      </w:r>
      <w:r w:rsidR="00DD2FEE" w:rsidRPr="00F71CDF">
        <w:rPr>
          <w:lang w:val="en-US"/>
        </w:rPr>
        <w:t xml:space="preserve"> </w:t>
      </w:r>
      <w:r w:rsidR="00D70052" w:rsidRPr="00F71CDF">
        <w:rPr>
          <w:lang w:val="en-US"/>
        </w:rPr>
        <w:t>prior knowledge</w:t>
      </w:r>
      <w:r w:rsidR="00DD2FEE" w:rsidRPr="00F71CDF">
        <w:rPr>
          <w:lang w:val="en-US"/>
        </w:rPr>
        <w:t xml:space="preserve">. </w:t>
      </w:r>
    </w:p>
    <w:p w14:paraId="06CF49E4" w14:textId="3E34D97D" w:rsidR="001D5308" w:rsidRPr="00F71CDF" w:rsidRDefault="001E75C5" w:rsidP="008B6F1D">
      <w:pPr>
        <w:rPr>
          <w:lang w:val="en-US"/>
        </w:rPr>
      </w:pPr>
      <w:r w:rsidRPr="00F71CDF">
        <w:rPr>
          <w:lang w:val="en-US"/>
        </w:rPr>
        <w:t xml:space="preserve">But </w:t>
      </w:r>
      <w:r w:rsidR="00276F72" w:rsidRPr="00F71CDF">
        <w:rPr>
          <w:lang w:val="en-US"/>
        </w:rPr>
        <w:t xml:space="preserve">in some crucial respects, </w:t>
      </w:r>
      <w:r w:rsidR="00F7467F" w:rsidRPr="00F71CDF">
        <w:rPr>
          <w:lang w:val="en-US"/>
        </w:rPr>
        <w:t xml:space="preserve">the new situation </w:t>
      </w:r>
      <w:r w:rsidRPr="00F71CDF">
        <w:rPr>
          <w:lang w:val="en-US"/>
        </w:rPr>
        <w:t>is clearly different from the first.</w:t>
      </w:r>
      <w:r w:rsidR="00F7467F" w:rsidRPr="00F71CDF">
        <w:rPr>
          <w:lang w:val="en-US"/>
        </w:rPr>
        <w:t xml:space="preserve"> </w:t>
      </w:r>
      <w:r w:rsidR="00497235" w:rsidRPr="00F71CDF">
        <w:rPr>
          <w:lang w:val="en-US"/>
        </w:rPr>
        <w:t xml:space="preserve">Even though </w:t>
      </w:r>
      <w:r w:rsidR="00360FE4" w:rsidRPr="00F71CDF">
        <w:rPr>
          <w:lang w:val="en-US"/>
        </w:rPr>
        <w:t xml:space="preserve">the jokes are beings </w:t>
      </w:r>
      <w:r w:rsidR="00497235" w:rsidRPr="00F71CDF">
        <w:rPr>
          <w:i/>
          <w:lang w:val="en-US"/>
        </w:rPr>
        <w:t>reconstruct</w:t>
      </w:r>
      <w:r w:rsidR="00360FE4" w:rsidRPr="00F71CDF">
        <w:rPr>
          <w:i/>
          <w:lang w:val="en-US"/>
        </w:rPr>
        <w:t>ed</w:t>
      </w:r>
      <w:r w:rsidR="00250962" w:rsidRPr="00F71CDF">
        <w:rPr>
          <w:lang w:val="en-US"/>
        </w:rPr>
        <w:t xml:space="preserve"> on the basis of the </w:t>
      </w:r>
      <w:r w:rsidR="009027E8" w:rsidRPr="00F71CDF">
        <w:rPr>
          <w:lang w:val="en-US"/>
        </w:rPr>
        <w:t>numbers</w:t>
      </w:r>
      <w:r w:rsidR="00360FE4" w:rsidRPr="00F71CDF">
        <w:rPr>
          <w:lang w:val="en-US"/>
        </w:rPr>
        <w:t xml:space="preserve">, </w:t>
      </w:r>
      <w:r w:rsidR="00BA0F00">
        <w:rPr>
          <w:lang w:val="en-US"/>
        </w:rPr>
        <w:t xml:space="preserve">we are not dealing with a case of </w:t>
      </w:r>
      <w:r w:rsidR="00231470" w:rsidRPr="00F71CDF">
        <w:rPr>
          <w:i/>
          <w:lang w:val="en-US"/>
        </w:rPr>
        <w:t>e</w:t>
      </w:r>
      <w:r w:rsidR="00497235" w:rsidRPr="00F71CDF">
        <w:rPr>
          <w:i/>
          <w:lang w:val="en-US"/>
        </w:rPr>
        <w:t>vo</w:t>
      </w:r>
      <w:r w:rsidR="00BA0F00">
        <w:rPr>
          <w:i/>
          <w:lang w:val="en-US"/>
        </w:rPr>
        <w:t>cation</w:t>
      </w:r>
      <w:r w:rsidR="00231470" w:rsidRPr="00F71CDF">
        <w:rPr>
          <w:lang w:val="en-US"/>
        </w:rPr>
        <w:t>, as in the first scenario</w:t>
      </w:r>
      <w:r w:rsidR="00497235" w:rsidRPr="00F71CDF">
        <w:rPr>
          <w:lang w:val="en-US"/>
        </w:rPr>
        <w:t xml:space="preserve">. </w:t>
      </w:r>
      <w:r w:rsidR="001B2777" w:rsidRPr="00F71CDF">
        <w:rPr>
          <w:lang w:val="en-US"/>
        </w:rPr>
        <w:t xml:space="preserve">It is perfectly possible that </w:t>
      </w:r>
      <w:r w:rsidR="00DD37B3" w:rsidRPr="00F71CDF">
        <w:rPr>
          <w:lang w:val="en-US"/>
        </w:rPr>
        <w:t xml:space="preserve">some </w:t>
      </w:r>
      <w:r w:rsidR="001B2777" w:rsidRPr="00F71CDF">
        <w:rPr>
          <w:lang w:val="en-US"/>
        </w:rPr>
        <w:t xml:space="preserve">mathematician listening to </w:t>
      </w:r>
      <w:r w:rsidR="00CF6091" w:rsidRPr="00F71CDF">
        <w:rPr>
          <w:lang w:val="en-US"/>
        </w:rPr>
        <w:t xml:space="preserve">some rendering of a joke had </w:t>
      </w:r>
      <w:r w:rsidR="00323A3E" w:rsidRPr="00F71CDF">
        <w:rPr>
          <w:lang w:val="en-US"/>
        </w:rPr>
        <w:t xml:space="preserve">indeed </w:t>
      </w:r>
      <w:r w:rsidR="001B2777" w:rsidRPr="00F71CDF">
        <w:rPr>
          <w:lang w:val="en-US"/>
        </w:rPr>
        <w:t xml:space="preserve">never heard </w:t>
      </w:r>
      <w:r w:rsidR="00CF6091" w:rsidRPr="00F71CDF">
        <w:rPr>
          <w:lang w:val="en-US"/>
        </w:rPr>
        <w:t xml:space="preserve">it </w:t>
      </w:r>
      <w:r w:rsidR="001B2777" w:rsidRPr="00F71CDF">
        <w:rPr>
          <w:lang w:val="en-US"/>
        </w:rPr>
        <w:t>before.</w:t>
      </w:r>
      <w:r w:rsidR="00B869E9" w:rsidRPr="00F71CDF">
        <w:rPr>
          <w:lang w:val="en-US"/>
        </w:rPr>
        <w:t xml:space="preserve"> </w:t>
      </w:r>
    </w:p>
    <w:p w14:paraId="64290820" w14:textId="40428D28" w:rsidR="006F7544" w:rsidRPr="00F71CDF" w:rsidRDefault="005F1C71" w:rsidP="008C28C9">
      <w:pPr>
        <w:rPr>
          <w:lang w:val="en-US"/>
        </w:rPr>
      </w:pPr>
      <w:r w:rsidRPr="00F71CDF">
        <w:rPr>
          <w:lang w:val="en-US"/>
        </w:rPr>
        <w:t xml:space="preserve">Now </w:t>
      </w:r>
      <w:r w:rsidR="003E0E5C">
        <w:rPr>
          <w:lang w:val="en-US"/>
        </w:rPr>
        <w:t xml:space="preserve">I propose </w:t>
      </w:r>
      <w:r w:rsidRPr="00F71CDF">
        <w:rPr>
          <w:lang w:val="en-US"/>
        </w:rPr>
        <w:t xml:space="preserve">that we </w:t>
      </w:r>
      <w:r w:rsidR="00825D0B">
        <w:rPr>
          <w:lang w:val="en-US"/>
        </w:rPr>
        <w:t xml:space="preserve">can </w:t>
      </w:r>
      <w:r w:rsidRPr="00F71CDF">
        <w:rPr>
          <w:lang w:val="en-US"/>
        </w:rPr>
        <w:t xml:space="preserve">treat </w:t>
      </w:r>
      <w:r w:rsidR="004E10CD" w:rsidRPr="00F71CDF">
        <w:rPr>
          <w:lang w:val="en-US"/>
        </w:rPr>
        <w:t xml:space="preserve">the second </w:t>
      </w:r>
      <w:r w:rsidRPr="00F71CDF">
        <w:rPr>
          <w:lang w:val="en-US"/>
        </w:rPr>
        <w:t xml:space="preserve">system of communication, unlike the first, as a form of replication, despite </w:t>
      </w:r>
      <w:r w:rsidR="00EC7CC1" w:rsidRPr="00F71CDF">
        <w:rPr>
          <w:lang w:val="en-US"/>
        </w:rPr>
        <w:t xml:space="preserve">the fact that heavy </w:t>
      </w:r>
      <w:r w:rsidRPr="00F71CDF">
        <w:rPr>
          <w:lang w:val="en-US"/>
        </w:rPr>
        <w:t>reconstruction</w:t>
      </w:r>
      <w:r w:rsidR="00EC7CC1" w:rsidRPr="00F71CDF">
        <w:rPr>
          <w:lang w:val="en-US"/>
        </w:rPr>
        <w:t xml:space="preserve"> is involved</w:t>
      </w:r>
      <w:r w:rsidR="00A052C3">
        <w:rPr>
          <w:lang w:val="en-US"/>
        </w:rPr>
        <w:t xml:space="preserve">, and we </w:t>
      </w:r>
      <w:r w:rsidR="00A052C3" w:rsidRPr="00F71CDF">
        <w:rPr>
          <w:lang w:val="en-US"/>
        </w:rPr>
        <w:t xml:space="preserve">are not dealing with </w:t>
      </w:r>
      <w:r w:rsidR="00B22A94">
        <w:rPr>
          <w:lang w:val="en-US"/>
        </w:rPr>
        <w:t xml:space="preserve">anything like a </w:t>
      </w:r>
      <w:r w:rsidR="00A052C3" w:rsidRPr="00F71CDF">
        <w:rPr>
          <w:lang w:val="en-US"/>
        </w:rPr>
        <w:t>straightforward copying</w:t>
      </w:r>
      <w:r w:rsidR="00B22A94">
        <w:rPr>
          <w:lang w:val="en-US"/>
        </w:rPr>
        <w:t xml:space="preserve"> mechanism</w:t>
      </w:r>
      <w:r w:rsidRPr="00F71CDF">
        <w:rPr>
          <w:lang w:val="en-US"/>
        </w:rPr>
        <w:t xml:space="preserve">. </w:t>
      </w:r>
      <w:r w:rsidR="00584C22" w:rsidRPr="00F71CDF">
        <w:rPr>
          <w:lang w:val="en-US"/>
        </w:rPr>
        <w:t xml:space="preserve">If </w:t>
      </w:r>
      <w:r w:rsidRPr="00F71CDF">
        <w:rPr>
          <w:lang w:val="en-US"/>
        </w:rPr>
        <w:t xml:space="preserve">we are </w:t>
      </w:r>
      <w:r w:rsidR="008757E9" w:rsidRPr="00F71CDF">
        <w:rPr>
          <w:lang w:val="en-US"/>
        </w:rPr>
        <w:t xml:space="preserve">studying the dissemination of a certain joke in a population of mathematicians, then it </w:t>
      </w:r>
      <w:r w:rsidRPr="00F71CDF">
        <w:rPr>
          <w:lang w:val="en-US"/>
        </w:rPr>
        <w:t xml:space="preserve">does not really matter what </w:t>
      </w:r>
      <w:r w:rsidR="008757E9" w:rsidRPr="00F71CDF">
        <w:rPr>
          <w:lang w:val="en-US"/>
        </w:rPr>
        <w:t xml:space="preserve">communication </w:t>
      </w:r>
      <w:r w:rsidRPr="00F71CDF">
        <w:rPr>
          <w:lang w:val="en-US"/>
        </w:rPr>
        <w:t xml:space="preserve">system is </w:t>
      </w:r>
      <w:r w:rsidR="00A66068" w:rsidRPr="00F71CDF">
        <w:rPr>
          <w:lang w:val="en-US"/>
        </w:rPr>
        <w:t xml:space="preserve">being </w:t>
      </w:r>
      <w:r w:rsidRPr="00F71CDF">
        <w:rPr>
          <w:lang w:val="en-US"/>
        </w:rPr>
        <w:t xml:space="preserve">used in each transmission event. Whether </w:t>
      </w:r>
      <w:r w:rsidR="002D59F5">
        <w:rPr>
          <w:lang w:val="en-US"/>
        </w:rPr>
        <w:t xml:space="preserve">the jokers </w:t>
      </w:r>
      <w:r w:rsidRPr="00F71CDF">
        <w:rPr>
          <w:lang w:val="en-US"/>
        </w:rPr>
        <w:t xml:space="preserve">are spelling out the jokes in the usual way, or using some sort of elaborate code, </w:t>
      </w:r>
      <w:r w:rsidR="00A66068" w:rsidRPr="00F71CDF">
        <w:rPr>
          <w:lang w:val="en-US"/>
        </w:rPr>
        <w:t xml:space="preserve">we </w:t>
      </w:r>
      <w:r w:rsidR="00D45944" w:rsidRPr="00F71CDF">
        <w:rPr>
          <w:lang w:val="en-US"/>
        </w:rPr>
        <w:t>will observe</w:t>
      </w:r>
      <w:r w:rsidR="008757E9" w:rsidRPr="00F71CDF">
        <w:rPr>
          <w:lang w:val="en-US"/>
        </w:rPr>
        <w:t xml:space="preserve"> the same </w:t>
      </w:r>
      <w:r w:rsidR="00C56CAF" w:rsidRPr="00F71CDF">
        <w:rPr>
          <w:lang w:val="en-US"/>
        </w:rPr>
        <w:t>process of dissemination, mutation, formation</w:t>
      </w:r>
      <w:r w:rsidR="00494E98">
        <w:rPr>
          <w:lang w:val="en-US"/>
        </w:rPr>
        <w:t xml:space="preserve"> of lineages</w:t>
      </w:r>
      <w:r w:rsidR="00C56CAF" w:rsidRPr="00F71CDF">
        <w:rPr>
          <w:lang w:val="en-US"/>
        </w:rPr>
        <w:t xml:space="preserve">, </w:t>
      </w:r>
      <w:r w:rsidR="00C25D3D" w:rsidRPr="00F71CDF">
        <w:rPr>
          <w:lang w:val="en-US"/>
        </w:rPr>
        <w:t>etc</w:t>
      </w:r>
      <w:r w:rsidR="00D45944" w:rsidRPr="00F71CDF">
        <w:rPr>
          <w:lang w:val="en-US"/>
        </w:rPr>
        <w:t xml:space="preserve">. As long as the encryption system is faithful and reliable, </w:t>
      </w:r>
      <w:r w:rsidR="00C420A2" w:rsidRPr="00F71CDF">
        <w:rPr>
          <w:lang w:val="en-US"/>
        </w:rPr>
        <w:t xml:space="preserve">we can </w:t>
      </w:r>
      <w:r w:rsidR="008757E9" w:rsidRPr="00F71CDF">
        <w:rPr>
          <w:lang w:val="en-US"/>
        </w:rPr>
        <w:t xml:space="preserve">stand back and </w:t>
      </w:r>
      <w:r w:rsidR="00C420A2" w:rsidRPr="00F71CDF">
        <w:rPr>
          <w:lang w:val="en-US"/>
        </w:rPr>
        <w:t>abstract away from the precise mechanism</w:t>
      </w:r>
      <w:r w:rsidR="00CB5D0E" w:rsidRPr="00F71CDF">
        <w:rPr>
          <w:lang w:val="en-US"/>
        </w:rPr>
        <w:t xml:space="preserve">. Notice that we can </w:t>
      </w:r>
      <w:r w:rsidR="00CB5D0E" w:rsidRPr="00F71CDF">
        <w:rPr>
          <w:i/>
          <w:lang w:val="en-US"/>
        </w:rPr>
        <w:t>not</w:t>
      </w:r>
      <w:r w:rsidR="00CB5D0E" w:rsidRPr="00F71CDF">
        <w:rPr>
          <w:lang w:val="en-US"/>
        </w:rPr>
        <w:t xml:space="preserve"> do that </w:t>
      </w:r>
      <w:r w:rsidR="00A36CB9" w:rsidRPr="00F71CDF">
        <w:rPr>
          <w:lang w:val="en-US"/>
        </w:rPr>
        <w:t xml:space="preserve">with the </w:t>
      </w:r>
      <w:r w:rsidR="00A36CB9" w:rsidRPr="00F71CDF">
        <w:rPr>
          <w:lang w:val="en-US"/>
        </w:rPr>
        <w:lastRenderedPageBreak/>
        <w:t>jukeboxes</w:t>
      </w:r>
      <w:r w:rsidR="00CB5D0E" w:rsidRPr="00F71CDF">
        <w:rPr>
          <w:lang w:val="en-US"/>
        </w:rPr>
        <w:t xml:space="preserve">. If we </w:t>
      </w:r>
      <w:r w:rsidR="00130A41" w:rsidRPr="00F71CDF">
        <w:rPr>
          <w:lang w:val="en-US"/>
        </w:rPr>
        <w:t>blac</w:t>
      </w:r>
      <w:r w:rsidR="00E05608" w:rsidRPr="00F71CDF">
        <w:rPr>
          <w:lang w:val="en-US"/>
        </w:rPr>
        <w:t>k</w:t>
      </w:r>
      <w:r w:rsidR="00287723" w:rsidRPr="00F71CDF">
        <w:rPr>
          <w:lang w:val="en-US"/>
        </w:rPr>
        <w:t>-</w:t>
      </w:r>
      <w:r w:rsidR="00130A41" w:rsidRPr="00F71CDF">
        <w:rPr>
          <w:lang w:val="en-US"/>
        </w:rPr>
        <w:t>box the machines and treat them as tape</w:t>
      </w:r>
      <w:r w:rsidR="00DB1376" w:rsidRPr="00F71CDF">
        <w:rPr>
          <w:lang w:val="en-US"/>
        </w:rPr>
        <w:t xml:space="preserve"> </w:t>
      </w:r>
      <w:r w:rsidR="00130A41" w:rsidRPr="00F71CDF">
        <w:rPr>
          <w:lang w:val="en-US"/>
        </w:rPr>
        <w:t>recorders</w:t>
      </w:r>
      <w:r w:rsidR="000058D1">
        <w:rPr>
          <w:lang w:val="en-US"/>
        </w:rPr>
        <w:t xml:space="preserve"> replicating songs</w:t>
      </w:r>
      <w:r w:rsidR="00CB5D0E" w:rsidRPr="00F71CDF">
        <w:rPr>
          <w:lang w:val="en-US"/>
        </w:rPr>
        <w:t xml:space="preserve">, </w:t>
      </w:r>
      <w:r w:rsidR="004602B1" w:rsidRPr="00F71CDF">
        <w:rPr>
          <w:lang w:val="en-US"/>
        </w:rPr>
        <w:t xml:space="preserve">then </w:t>
      </w:r>
      <w:r w:rsidR="00CB5D0E" w:rsidRPr="00F71CDF">
        <w:rPr>
          <w:lang w:val="en-US"/>
        </w:rPr>
        <w:t xml:space="preserve">we are bound to </w:t>
      </w:r>
      <w:r w:rsidR="0076567E" w:rsidRPr="00F71CDF">
        <w:rPr>
          <w:lang w:val="en-US"/>
        </w:rPr>
        <w:t>go astra</w:t>
      </w:r>
      <w:r w:rsidR="008A6B58" w:rsidRPr="00F71CDF">
        <w:rPr>
          <w:lang w:val="en-US"/>
        </w:rPr>
        <w:t>y</w:t>
      </w:r>
      <w:r w:rsidR="00CB5D0E" w:rsidRPr="00F71CDF">
        <w:rPr>
          <w:lang w:val="en-US"/>
        </w:rPr>
        <w:t xml:space="preserve">. For instance, </w:t>
      </w:r>
      <w:r w:rsidR="00287723" w:rsidRPr="00F71CDF">
        <w:rPr>
          <w:lang w:val="en-US"/>
        </w:rPr>
        <w:t xml:space="preserve">a theorist might </w:t>
      </w:r>
      <w:r w:rsidR="00C82289">
        <w:rPr>
          <w:lang w:val="en-US"/>
        </w:rPr>
        <w:t xml:space="preserve">be led to </w:t>
      </w:r>
      <w:r w:rsidR="00E52E7B">
        <w:rPr>
          <w:lang w:val="en-US"/>
        </w:rPr>
        <w:t xml:space="preserve">the </w:t>
      </w:r>
      <w:r w:rsidR="00287723" w:rsidRPr="00F71CDF">
        <w:rPr>
          <w:lang w:val="en-US"/>
        </w:rPr>
        <w:t>predict</w:t>
      </w:r>
      <w:r w:rsidR="00E52E7B">
        <w:rPr>
          <w:lang w:val="en-US"/>
        </w:rPr>
        <w:t>ion</w:t>
      </w:r>
      <w:r w:rsidR="00287723" w:rsidRPr="00F71CDF">
        <w:rPr>
          <w:lang w:val="en-US"/>
        </w:rPr>
        <w:t xml:space="preserve"> </w:t>
      </w:r>
      <w:r w:rsidR="00CB5D0E" w:rsidRPr="00F71CDF">
        <w:rPr>
          <w:lang w:val="en-US"/>
        </w:rPr>
        <w:t xml:space="preserve">that </w:t>
      </w:r>
      <w:r w:rsidR="00BD2783" w:rsidRPr="00F71CDF">
        <w:rPr>
          <w:lang w:val="en-US"/>
        </w:rPr>
        <w:t xml:space="preserve">mutations </w:t>
      </w:r>
      <w:r w:rsidR="00604D59">
        <w:rPr>
          <w:lang w:val="en-US"/>
        </w:rPr>
        <w:t xml:space="preserve">and noise </w:t>
      </w:r>
      <w:r w:rsidR="00CB5D0E" w:rsidRPr="00F71CDF">
        <w:rPr>
          <w:lang w:val="en-US"/>
        </w:rPr>
        <w:t xml:space="preserve">in the </w:t>
      </w:r>
      <w:r w:rsidR="000B3EA1" w:rsidRPr="00F71CDF">
        <w:rPr>
          <w:lang w:val="en-US"/>
        </w:rPr>
        <w:t>“</w:t>
      </w:r>
      <w:r w:rsidR="00CB5D0E" w:rsidRPr="00F71CDF">
        <w:rPr>
          <w:lang w:val="en-US"/>
        </w:rPr>
        <w:t>transmission</w:t>
      </w:r>
      <w:r w:rsidR="000B3EA1" w:rsidRPr="00F71CDF">
        <w:rPr>
          <w:lang w:val="en-US"/>
        </w:rPr>
        <w:t>”</w:t>
      </w:r>
      <w:r w:rsidR="00CB5D0E" w:rsidRPr="00F71CDF">
        <w:rPr>
          <w:lang w:val="en-US"/>
        </w:rPr>
        <w:t xml:space="preserve"> chain will accumulate</w:t>
      </w:r>
      <w:r w:rsidR="000B3EA1" w:rsidRPr="00F71CDF">
        <w:rPr>
          <w:lang w:val="en-US"/>
        </w:rPr>
        <w:t xml:space="preserve"> over time</w:t>
      </w:r>
      <w:r w:rsidR="00CB5D0E" w:rsidRPr="00F71CDF">
        <w:rPr>
          <w:lang w:val="en-US"/>
        </w:rPr>
        <w:t xml:space="preserve">, and lineages </w:t>
      </w:r>
      <w:r w:rsidR="00BD2783" w:rsidRPr="00F71CDF">
        <w:rPr>
          <w:lang w:val="en-US"/>
        </w:rPr>
        <w:t xml:space="preserve">will </w:t>
      </w:r>
      <w:r w:rsidR="000B3EA1" w:rsidRPr="00F71CDF">
        <w:rPr>
          <w:lang w:val="en-US"/>
        </w:rPr>
        <w:t xml:space="preserve">start to </w:t>
      </w:r>
      <w:r w:rsidR="00CB5D0E" w:rsidRPr="00F71CDF">
        <w:rPr>
          <w:lang w:val="en-US"/>
        </w:rPr>
        <w:t>evolve. But this would be wrong</w:t>
      </w:r>
      <w:r w:rsidR="00BD2783" w:rsidRPr="00F71CDF">
        <w:rPr>
          <w:lang w:val="en-US"/>
        </w:rPr>
        <w:t>: the jukeboxes will keep playing the same song</w:t>
      </w:r>
      <w:r w:rsidR="002818AB" w:rsidRPr="00F71CDF">
        <w:rPr>
          <w:lang w:val="en-US"/>
        </w:rPr>
        <w:t xml:space="preserve"> over and over again</w:t>
      </w:r>
      <w:r w:rsidR="00BD2783" w:rsidRPr="00F71CDF">
        <w:rPr>
          <w:lang w:val="en-US"/>
        </w:rPr>
        <w:t>.</w:t>
      </w:r>
      <w:r w:rsidR="001C1C1B" w:rsidRPr="00F71CDF">
        <w:rPr>
          <w:lang w:val="en-US"/>
        </w:rPr>
        <w:t xml:space="preserve"> </w:t>
      </w:r>
    </w:p>
    <w:p w14:paraId="3BAF5C54" w14:textId="78216A57" w:rsidR="00587D86" w:rsidRPr="00F71CDF" w:rsidRDefault="00587D86" w:rsidP="00587D86">
      <w:pPr>
        <w:rPr>
          <w:lang w:val="en-US"/>
        </w:rPr>
      </w:pPr>
      <w:r w:rsidRPr="00F71CDF">
        <w:rPr>
          <w:lang w:val="en-US"/>
        </w:rPr>
        <w:t xml:space="preserve">As a real-life example of the second scenario, consider the famous Enigma code, used by </w:t>
      </w:r>
      <w:r w:rsidR="002A3FE6">
        <w:rPr>
          <w:lang w:val="en-US"/>
        </w:rPr>
        <w:t xml:space="preserve">Nazi </w:t>
      </w:r>
      <w:r w:rsidRPr="00F71CDF">
        <w:rPr>
          <w:lang w:val="en-US"/>
        </w:rPr>
        <w:t>German</w:t>
      </w:r>
      <w:r w:rsidR="002A3FE6">
        <w:rPr>
          <w:lang w:val="en-US"/>
        </w:rPr>
        <w:t>y</w:t>
      </w:r>
      <w:r w:rsidRPr="00F71CDF">
        <w:rPr>
          <w:lang w:val="en-US"/>
        </w:rPr>
        <w:t xml:space="preserve"> during the Second World War. Enigma encryption was based on </w:t>
      </w:r>
      <w:r w:rsidR="0072726B">
        <w:rPr>
          <w:lang w:val="en-US"/>
        </w:rPr>
        <w:t xml:space="preserve">a </w:t>
      </w:r>
      <w:r w:rsidRPr="00F71CDF">
        <w:rPr>
          <w:lang w:val="en-US"/>
        </w:rPr>
        <w:t>substitut</w:t>
      </w:r>
      <w:r w:rsidR="0072726B">
        <w:rPr>
          <w:lang w:val="en-US"/>
        </w:rPr>
        <w:t>ion scheme for</w:t>
      </w:r>
      <w:r w:rsidRPr="00F71CDF">
        <w:rPr>
          <w:lang w:val="en-US"/>
        </w:rPr>
        <w:t xml:space="preserve"> each individual letter in a message, </w:t>
      </w:r>
      <w:r w:rsidR="0072726B">
        <w:rPr>
          <w:lang w:val="en-US"/>
        </w:rPr>
        <w:t xml:space="preserve">carried out by </w:t>
      </w:r>
      <w:r w:rsidR="0072726B" w:rsidRPr="00F71CDF">
        <w:rPr>
          <w:lang w:val="en-US"/>
        </w:rPr>
        <w:t>an electro-mechanical cipher machine</w:t>
      </w:r>
      <w:r w:rsidR="00326184">
        <w:rPr>
          <w:lang w:val="en-US"/>
        </w:rPr>
        <w:t>, and coordinated</w:t>
      </w:r>
      <w:r w:rsidR="0072726B">
        <w:rPr>
          <w:lang w:val="en-US"/>
        </w:rPr>
        <w:t xml:space="preserve"> </w:t>
      </w:r>
      <w:r w:rsidRPr="00F71CDF">
        <w:rPr>
          <w:lang w:val="en-US"/>
        </w:rPr>
        <w:t xml:space="preserve">by </w:t>
      </w:r>
      <w:r w:rsidR="0072726B">
        <w:rPr>
          <w:lang w:val="en-US"/>
        </w:rPr>
        <w:t xml:space="preserve">an </w:t>
      </w:r>
      <w:r w:rsidRPr="00F71CDF">
        <w:rPr>
          <w:lang w:val="en-US"/>
        </w:rPr>
        <w:t xml:space="preserve">elaborate and constantly changing </w:t>
      </w:r>
      <w:r w:rsidR="00BF749F">
        <w:rPr>
          <w:lang w:val="en-US"/>
        </w:rPr>
        <w:t>routines</w:t>
      </w:r>
      <w:r w:rsidRPr="00F71CDF">
        <w:rPr>
          <w:lang w:val="en-US"/>
        </w:rPr>
        <w:t xml:space="preserve">. In order to extract the </w:t>
      </w:r>
      <w:r w:rsidR="00816073">
        <w:rPr>
          <w:lang w:val="en-US"/>
        </w:rPr>
        <w:t xml:space="preserve">intended </w:t>
      </w:r>
      <w:r w:rsidRPr="00F71CDF">
        <w:rPr>
          <w:lang w:val="en-US"/>
        </w:rPr>
        <w:t>message</w:t>
      </w:r>
      <w:r w:rsidR="00816073">
        <w:rPr>
          <w:lang w:val="en-US"/>
        </w:rPr>
        <w:t xml:space="preserve"> on the receiving end</w:t>
      </w:r>
      <w:r w:rsidRPr="00F71CDF">
        <w:rPr>
          <w:lang w:val="en-US"/>
        </w:rPr>
        <w:t xml:space="preserve">, </w:t>
      </w:r>
      <w:r w:rsidR="00AF49CB" w:rsidRPr="00F71CDF">
        <w:rPr>
          <w:lang w:val="en-US"/>
        </w:rPr>
        <w:t>substantial ‘knowledge’s is already presupposed. First of all, the receiver need</w:t>
      </w:r>
      <w:r w:rsidR="00B6707D" w:rsidRPr="00F71CDF">
        <w:rPr>
          <w:lang w:val="en-US"/>
        </w:rPr>
        <w:t>s</w:t>
      </w:r>
      <w:r w:rsidR="00AF49CB" w:rsidRPr="00F71CDF">
        <w:rPr>
          <w:lang w:val="en-US"/>
        </w:rPr>
        <w:t xml:space="preserve"> to have </w:t>
      </w:r>
      <w:r w:rsidRPr="00F71CDF">
        <w:rPr>
          <w:lang w:val="en-US"/>
        </w:rPr>
        <w:t>another Enigma machine</w:t>
      </w:r>
      <w:r w:rsidR="00B6707D" w:rsidRPr="00F71CDF">
        <w:rPr>
          <w:lang w:val="en-US"/>
        </w:rPr>
        <w:t xml:space="preserve"> to decipher to message</w:t>
      </w:r>
      <w:r w:rsidR="00AF49CB" w:rsidRPr="00F71CDF">
        <w:rPr>
          <w:lang w:val="en-US"/>
        </w:rPr>
        <w:t xml:space="preserve">, but </w:t>
      </w:r>
      <w:r w:rsidR="00BE3622" w:rsidRPr="00F71CDF">
        <w:rPr>
          <w:lang w:val="en-US"/>
        </w:rPr>
        <w:t xml:space="preserve">she </w:t>
      </w:r>
      <w:r w:rsidR="00AF49CB" w:rsidRPr="00F71CDF">
        <w:rPr>
          <w:lang w:val="en-US"/>
        </w:rPr>
        <w:t xml:space="preserve">also </w:t>
      </w:r>
      <w:r w:rsidR="00F04529" w:rsidRPr="00F71CDF">
        <w:rPr>
          <w:lang w:val="en-US"/>
        </w:rPr>
        <w:t>need</w:t>
      </w:r>
      <w:r w:rsidR="00A74426">
        <w:rPr>
          <w:lang w:val="en-US"/>
        </w:rPr>
        <w:t>s</w:t>
      </w:r>
      <w:r w:rsidR="00F04529" w:rsidRPr="00F71CDF">
        <w:rPr>
          <w:lang w:val="en-US"/>
        </w:rPr>
        <w:t xml:space="preserve"> to </w:t>
      </w:r>
      <w:r w:rsidR="00AF49CB" w:rsidRPr="00F71CDF">
        <w:rPr>
          <w:lang w:val="en-US"/>
        </w:rPr>
        <w:t xml:space="preserve">know the exact </w:t>
      </w:r>
      <w:r w:rsidR="00FF2115" w:rsidRPr="00F71CDF">
        <w:rPr>
          <w:lang w:val="en-US"/>
        </w:rPr>
        <w:t xml:space="preserve">instructions </w:t>
      </w:r>
      <w:r w:rsidR="00AF49CB" w:rsidRPr="00F71CDF">
        <w:rPr>
          <w:lang w:val="en-US"/>
        </w:rPr>
        <w:t>for</w:t>
      </w:r>
      <w:r w:rsidR="00FF2115" w:rsidRPr="00F71CDF">
        <w:rPr>
          <w:lang w:val="en-US"/>
        </w:rPr>
        <w:t xml:space="preserve"> setting it up, based on </w:t>
      </w:r>
      <w:r w:rsidR="0036698B">
        <w:rPr>
          <w:lang w:val="en-US"/>
        </w:rPr>
        <w:t xml:space="preserve">the </w:t>
      </w:r>
      <w:r w:rsidR="00FF2115" w:rsidRPr="00F71CDF">
        <w:rPr>
          <w:lang w:val="en-US"/>
        </w:rPr>
        <w:t xml:space="preserve">daily changing </w:t>
      </w:r>
      <w:r w:rsidR="0036698B">
        <w:rPr>
          <w:lang w:val="en-US"/>
        </w:rPr>
        <w:t>routine</w:t>
      </w:r>
      <w:r w:rsidR="00FF2115" w:rsidRPr="00F71CDF">
        <w:rPr>
          <w:lang w:val="en-US"/>
        </w:rPr>
        <w:t xml:space="preserve">. </w:t>
      </w:r>
      <w:r w:rsidRPr="00F71CDF">
        <w:rPr>
          <w:lang w:val="en-US"/>
        </w:rPr>
        <w:t xml:space="preserve">For the British intelligence agencies who intercepted the </w:t>
      </w:r>
      <w:r w:rsidR="00524C94" w:rsidRPr="00F71CDF">
        <w:rPr>
          <w:lang w:val="en-US"/>
        </w:rPr>
        <w:t xml:space="preserve">German </w:t>
      </w:r>
      <w:r w:rsidRPr="00F71CDF">
        <w:rPr>
          <w:lang w:val="en-US"/>
        </w:rPr>
        <w:t xml:space="preserve">messages, but who lacked such prior knowledge, </w:t>
      </w:r>
      <w:r w:rsidR="00D4197D" w:rsidRPr="00F71CDF">
        <w:rPr>
          <w:lang w:val="en-US"/>
        </w:rPr>
        <w:t xml:space="preserve">the </w:t>
      </w:r>
      <w:r w:rsidR="00EE53DD" w:rsidRPr="00F71CDF">
        <w:rPr>
          <w:lang w:val="en-US"/>
        </w:rPr>
        <w:t>messages were just gibberish. N</w:t>
      </w:r>
      <w:r w:rsidR="006B599F" w:rsidRPr="00F71CDF">
        <w:rPr>
          <w:lang w:val="en-US"/>
        </w:rPr>
        <w:t xml:space="preserve">o transmission (of the semantic content) was taking place. </w:t>
      </w:r>
    </w:p>
    <w:p w14:paraId="03C192D8" w14:textId="34F9782D" w:rsidR="00144D7E" w:rsidRPr="00F71CDF" w:rsidRDefault="00773DD4" w:rsidP="00144D7E">
      <w:pPr>
        <w:rPr>
          <w:lang w:val="en-US"/>
        </w:rPr>
      </w:pPr>
      <w:r w:rsidRPr="00F71CDF">
        <w:rPr>
          <w:lang w:val="en-US"/>
        </w:rPr>
        <w:t xml:space="preserve">Does the </w:t>
      </w:r>
      <w:r w:rsidR="00144D7E" w:rsidRPr="00F71CDF">
        <w:rPr>
          <w:lang w:val="en-US"/>
        </w:rPr>
        <w:t xml:space="preserve">Enigma system </w:t>
      </w:r>
      <w:r w:rsidRPr="00F71CDF">
        <w:rPr>
          <w:lang w:val="en-US"/>
        </w:rPr>
        <w:t xml:space="preserve">for communication amount to </w:t>
      </w:r>
      <w:r w:rsidR="00144D7E" w:rsidRPr="00F71CDF">
        <w:rPr>
          <w:lang w:val="en-US"/>
        </w:rPr>
        <w:t xml:space="preserve">a form of </w:t>
      </w:r>
      <w:r w:rsidR="00144D7E" w:rsidRPr="00F71CDF">
        <w:rPr>
          <w:i/>
          <w:lang w:val="en-US"/>
        </w:rPr>
        <w:t>replication</w:t>
      </w:r>
      <w:r w:rsidR="00144D7E" w:rsidRPr="00F71CDF">
        <w:rPr>
          <w:lang w:val="en-US"/>
        </w:rPr>
        <w:t xml:space="preserve">? </w:t>
      </w:r>
      <w:r w:rsidR="0060088C" w:rsidRPr="00F71CDF">
        <w:rPr>
          <w:lang w:val="en-US"/>
        </w:rPr>
        <w:t xml:space="preserve">Not if you see replication as a process of straightforward and simple copying. But still, in many respects, </w:t>
      </w:r>
      <w:r w:rsidR="00D71535" w:rsidRPr="00F71CDF">
        <w:rPr>
          <w:lang w:val="en-US"/>
        </w:rPr>
        <w:t xml:space="preserve">it </w:t>
      </w:r>
      <w:r w:rsidR="00144D7E" w:rsidRPr="00F71CDF">
        <w:rPr>
          <w:lang w:val="en-US"/>
        </w:rPr>
        <w:t xml:space="preserve">is behaviorally </w:t>
      </w:r>
      <w:r w:rsidR="00144D7E" w:rsidRPr="00F71CDF">
        <w:rPr>
          <w:i/>
          <w:lang w:val="en-US"/>
        </w:rPr>
        <w:t>indistinguishable</w:t>
      </w:r>
      <w:r w:rsidR="00144D7E" w:rsidRPr="00F71CDF">
        <w:rPr>
          <w:lang w:val="en-US"/>
        </w:rPr>
        <w:t xml:space="preserve"> from replication, as indeed it was designed to be</w:t>
      </w:r>
      <w:r w:rsidR="00A800B2" w:rsidRPr="00F71CDF">
        <w:rPr>
          <w:lang w:val="en-US"/>
        </w:rPr>
        <w:t xml:space="preserve"> by German cryptographers</w:t>
      </w:r>
      <w:r w:rsidR="00144D7E" w:rsidRPr="00F71CDF">
        <w:rPr>
          <w:lang w:val="en-US"/>
        </w:rPr>
        <w:t xml:space="preserve">. </w:t>
      </w:r>
      <w:r w:rsidR="005A6EE3" w:rsidRPr="00F71CDF">
        <w:rPr>
          <w:lang w:val="en-US"/>
        </w:rPr>
        <w:t xml:space="preserve">In the interest of </w:t>
      </w:r>
      <w:r w:rsidR="00144D7E" w:rsidRPr="00F71CDF">
        <w:rPr>
          <w:lang w:val="en-US"/>
        </w:rPr>
        <w:t xml:space="preserve">military coordination, the message </w:t>
      </w:r>
      <w:r w:rsidR="00A21433" w:rsidRPr="00F71CDF">
        <w:rPr>
          <w:lang w:val="en-US"/>
        </w:rPr>
        <w:t xml:space="preserve">coming out </w:t>
      </w:r>
      <w:r w:rsidR="00144D7E" w:rsidRPr="00F71CDF">
        <w:rPr>
          <w:lang w:val="en-US"/>
        </w:rPr>
        <w:t>at the receiving end had better be an exact copy of the original</w:t>
      </w:r>
      <w:r w:rsidR="00842C73" w:rsidRPr="00F71CDF">
        <w:rPr>
          <w:lang w:val="en-US"/>
        </w:rPr>
        <w:t xml:space="preserve">. What matters is that some semantic content (e.g. </w:t>
      </w:r>
      <w:r w:rsidR="00887CFE">
        <w:rPr>
          <w:lang w:val="en-US"/>
        </w:rPr>
        <w:t>plans</w:t>
      </w:r>
      <w:r w:rsidR="00ED32FD" w:rsidRPr="00F71CDF">
        <w:rPr>
          <w:lang w:val="en-US"/>
        </w:rPr>
        <w:t xml:space="preserve"> </w:t>
      </w:r>
      <w:r w:rsidR="00842C73" w:rsidRPr="00F71CDF">
        <w:rPr>
          <w:lang w:val="en-US"/>
        </w:rPr>
        <w:t>about a military maneuver) is faithfully transmitted from one location toe the next.</w:t>
      </w:r>
      <w:r w:rsidR="00144D7E" w:rsidRPr="00F71CDF">
        <w:rPr>
          <w:lang w:val="en-US"/>
        </w:rPr>
        <w:t xml:space="preserve"> </w:t>
      </w:r>
      <w:r w:rsidR="00931196" w:rsidRPr="00F71CDF">
        <w:rPr>
          <w:lang w:val="en-US"/>
        </w:rPr>
        <w:t>F</w:t>
      </w:r>
      <w:r w:rsidR="008A7C4D" w:rsidRPr="00F71CDF">
        <w:rPr>
          <w:lang w:val="en-US"/>
        </w:rPr>
        <w:t>or a theorist</w:t>
      </w:r>
      <w:r w:rsidR="00353678" w:rsidRPr="00F71CDF">
        <w:rPr>
          <w:lang w:val="en-US"/>
        </w:rPr>
        <w:t xml:space="preserve"> interested in </w:t>
      </w:r>
      <w:r w:rsidR="00112FFF" w:rsidRPr="00F71CDF">
        <w:rPr>
          <w:lang w:val="en-US"/>
        </w:rPr>
        <w:t xml:space="preserve">cultural </w:t>
      </w:r>
      <w:r w:rsidR="00353678" w:rsidRPr="00F71CDF">
        <w:rPr>
          <w:lang w:val="en-US"/>
        </w:rPr>
        <w:t xml:space="preserve">transmission chains, </w:t>
      </w:r>
      <w:r w:rsidR="00144D7E" w:rsidRPr="00F71CDF">
        <w:rPr>
          <w:lang w:val="en-US"/>
        </w:rPr>
        <w:t xml:space="preserve">it would have made no difference if the Germans had relayed un-coded messages (though of course it would </w:t>
      </w:r>
      <w:r w:rsidR="003B6E6A" w:rsidRPr="00F71CDF">
        <w:rPr>
          <w:lang w:val="en-US"/>
        </w:rPr>
        <w:t xml:space="preserve">have been </w:t>
      </w:r>
      <w:r w:rsidR="00144D7E" w:rsidRPr="00F71CDF">
        <w:rPr>
          <w:lang w:val="en-US"/>
        </w:rPr>
        <w:t xml:space="preserve">strategic folly). </w:t>
      </w:r>
    </w:p>
    <w:p w14:paraId="59ACA97B" w14:textId="4B5FA138" w:rsidR="00AE4CF1" w:rsidRPr="00F71CDF" w:rsidRDefault="00AE4CF1" w:rsidP="00AE4CF1">
      <w:pPr>
        <w:rPr>
          <w:lang w:val="en-US"/>
        </w:rPr>
      </w:pPr>
      <w:r w:rsidRPr="00F71CDF">
        <w:rPr>
          <w:lang w:val="en-US"/>
        </w:rPr>
        <w:t>If we are right that these are all instances of “replication”, then it seems that replication does not need to be simple and straightforward</w:t>
      </w:r>
      <w:r w:rsidR="002968AB">
        <w:rPr>
          <w:lang w:val="en-US"/>
        </w:rPr>
        <w:t xml:space="preserve">, and may well involve heavy </w:t>
      </w:r>
      <w:r w:rsidR="002968AB" w:rsidRPr="00F71CDF">
        <w:rPr>
          <w:lang w:val="en-US"/>
        </w:rPr>
        <w:t>reconstruction on the basis of prior knowledge</w:t>
      </w:r>
      <w:r w:rsidRPr="00F71CDF">
        <w:rPr>
          <w:lang w:val="en-US"/>
        </w:rPr>
        <w:t xml:space="preserve">. </w:t>
      </w:r>
      <w:r w:rsidR="008B7471" w:rsidRPr="00F71CDF">
        <w:rPr>
          <w:lang w:val="en-US"/>
        </w:rPr>
        <w:t>Even though</w:t>
      </w:r>
      <w:r w:rsidR="009F49A3">
        <w:rPr>
          <w:lang w:val="en-US"/>
        </w:rPr>
        <w:t>, in</w:t>
      </w:r>
      <w:r w:rsidR="00D84F82">
        <w:rPr>
          <w:lang w:val="en-US"/>
        </w:rPr>
        <w:t xml:space="preserve"> </w:t>
      </w:r>
      <w:r w:rsidR="00914DC9">
        <w:rPr>
          <w:lang w:val="en-US"/>
        </w:rPr>
        <w:t xml:space="preserve">the </w:t>
      </w:r>
      <w:r w:rsidR="0009533B">
        <w:rPr>
          <w:lang w:val="en-US"/>
        </w:rPr>
        <w:t>above cases</w:t>
      </w:r>
      <w:r w:rsidR="00DB3EC9">
        <w:rPr>
          <w:lang w:val="en-US"/>
        </w:rPr>
        <w:t xml:space="preserve">, </w:t>
      </w:r>
      <w:r w:rsidR="003E35D8">
        <w:rPr>
          <w:lang w:val="en-US"/>
        </w:rPr>
        <w:t xml:space="preserve">the </w:t>
      </w:r>
      <w:r w:rsidR="00461157">
        <w:rPr>
          <w:lang w:val="en-US"/>
        </w:rPr>
        <w:t xml:space="preserve">information of the stimulus </w:t>
      </w:r>
      <w:r w:rsidR="003E35D8">
        <w:rPr>
          <w:lang w:val="en-US"/>
        </w:rPr>
        <w:t xml:space="preserve">is </w:t>
      </w:r>
      <w:r w:rsidR="008B7471" w:rsidRPr="00F71CDF">
        <w:rPr>
          <w:lang w:val="en-US"/>
        </w:rPr>
        <w:t xml:space="preserve">“complemented with information already available in the system”, and the transmission system would fail completely without such prior information, both scenarios still fulfill Sperber’s third minimal condition of replication: “The process that generates B must obtain the information that makes B similar to A from A.” </w:t>
      </w:r>
      <w:r w:rsidR="008B7471" w:rsidRPr="00F71CDF">
        <w:rPr>
          <w:lang w:val="en-US"/>
        </w:rPr>
        <w:fldChar w:fldCharType="begin"/>
      </w:r>
      <w:r w:rsidR="008B7471" w:rsidRPr="00F71CDF">
        <w:rPr>
          <w:lang w:val="en-US"/>
        </w:rPr>
        <w:instrText xml:space="preserve"> ADDIN EN.CITE &lt;EndNote&gt;&lt;Cite&gt;&lt;Author&gt;Sperber&lt;/Author&gt;&lt;Year&gt;2000&lt;/Year&gt;&lt;IDText&gt;An objection to the memetic approach to culture&lt;/IDText&gt;&lt;Pages&gt;169&lt;/Pages&gt;&lt;DisplayText&gt;(Sperber, 2000, p. 169)&lt;/DisplayText&gt;&lt;record&gt;&lt;foreign-keys&gt;&lt;key app="EN" db-id="es9ttvsd1p2xatet5etpvexn02w99r5s0etd"&gt;902&lt;/key&gt;&lt;/foreign-keys&gt;&lt;titles&gt;&lt;title&gt;An objection to the memetic approach to culture&lt;/title&gt;&lt;secondary-title&gt;Darwinizing culture: The status of memetics as a science&lt;/secondary-title&gt;&lt;/titles&gt;&lt;pages&gt;163-173&lt;/pages&gt;&lt;contributors&gt;&lt;authors&gt;&lt;author&gt;Sperber, Dan&lt;/author&gt;&lt;/authors&gt;&lt;/contributors&gt;&lt;added-date format="utc"&gt;1374484614&lt;/added-date&gt;&lt;pub-location&gt;Oxford&lt;/pub-location&gt;&lt;ref-type name="Book Section"&gt;5&lt;/ref-type&gt;&lt;dates&gt;&lt;year&gt;2000&lt;/year&gt;&lt;/dates&gt;&lt;rec-number&gt;892&lt;/rec-number&gt;&lt;publisher&gt;Oxford University Press&lt;/publisher&gt;&lt;last-updated-date format="utc"&gt;1374484614&lt;/last-updated-date&gt;&lt;contributors&gt;&lt;secondary-authors&gt;&lt;author&gt;Aunger, Robert&lt;/author&gt;&lt;/secondary-authors&gt;&lt;/contributors&gt;&lt;/record&gt;&lt;/Cite&gt;&lt;/EndNote&gt;</w:instrText>
      </w:r>
      <w:r w:rsidR="008B7471" w:rsidRPr="00F71CDF">
        <w:rPr>
          <w:lang w:val="en-US"/>
        </w:rPr>
        <w:fldChar w:fldCharType="separate"/>
      </w:r>
      <w:r w:rsidR="008B7471" w:rsidRPr="00F71CDF">
        <w:rPr>
          <w:noProof/>
          <w:lang w:val="en-US"/>
        </w:rPr>
        <w:t>(Sperber, 2000, p. 169)</w:t>
      </w:r>
      <w:r w:rsidR="008B7471" w:rsidRPr="00F71CDF">
        <w:rPr>
          <w:lang w:val="en-US"/>
        </w:rPr>
        <w:fldChar w:fldCharType="end"/>
      </w:r>
      <w:r w:rsidR="00373002" w:rsidRPr="00F71CDF">
        <w:rPr>
          <w:lang w:val="en-US"/>
        </w:rPr>
        <w:t>.</w:t>
      </w:r>
      <w:r w:rsidR="00AB7D5A">
        <w:rPr>
          <w:rStyle w:val="Voetnootmarkering"/>
          <w:lang w:val="en-US"/>
        </w:rPr>
        <w:footnoteReference w:id="3"/>
      </w:r>
      <w:r w:rsidR="00373002" w:rsidRPr="00F71CDF">
        <w:rPr>
          <w:lang w:val="en-US"/>
        </w:rPr>
        <w:t xml:space="preserve"> </w:t>
      </w:r>
      <w:r w:rsidRPr="00F71CDF">
        <w:rPr>
          <w:lang w:val="en-US"/>
        </w:rPr>
        <w:t xml:space="preserve">Let us </w:t>
      </w:r>
      <w:r w:rsidR="00DE1DEC">
        <w:rPr>
          <w:lang w:val="en-US"/>
        </w:rPr>
        <w:t xml:space="preserve">therefore </w:t>
      </w:r>
      <w:r w:rsidRPr="00F71CDF">
        <w:rPr>
          <w:lang w:val="en-US"/>
        </w:rPr>
        <w:t xml:space="preserve">distinguish between </w:t>
      </w:r>
      <w:r w:rsidRPr="00F71CDF">
        <w:rPr>
          <w:i/>
          <w:lang w:val="en-US"/>
        </w:rPr>
        <w:t>evocation</w:t>
      </w:r>
      <w:r w:rsidRPr="00F71CDF">
        <w:rPr>
          <w:lang w:val="en-US"/>
        </w:rPr>
        <w:t xml:space="preserve"> and </w:t>
      </w:r>
      <w:r w:rsidRPr="00F71CDF">
        <w:rPr>
          <w:i/>
          <w:lang w:val="en-US"/>
        </w:rPr>
        <w:t>extraction</w:t>
      </w:r>
      <w:r w:rsidRPr="00F71CDF">
        <w:rPr>
          <w:lang w:val="en-US"/>
        </w:rPr>
        <w:t xml:space="preserve">. In </w:t>
      </w:r>
      <w:r w:rsidR="0044547D" w:rsidRPr="00F71CDF">
        <w:rPr>
          <w:lang w:val="en-US"/>
        </w:rPr>
        <w:t xml:space="preserve">the </w:t>
      </w:r>
      <w:r w:rsidRPr="00F71CDF">
        <w:rPr>
          <w:lang w:val="en-US"/>
        </w:rPr>
        <w:t xml:space="preserve">case of </w:t>
      </w:r>
      <w:r w:rsidRPr="00F71CDF">
        <w:rPr>
          <w:i/>
          <w:lang w:val="en-US"/>
        </w:rPr>
        <w:t>evocation</w:t>
      </w:r>
      <w:r w:rsidRPr="00F71CDF">
        <w:rPr>
          <w:lang w:val="en-US"/>
        </w:rPr>
        <w:t xml:space="preserve">, the </w:t>
      </w:r>
      <w:r w:rsidR="002F701A">
        <w:rPr>
          <w:lang w:val="en-US"/>
        </w:rPr>
        <w:t xml:space="preserve">final </w:t>
      </w:r>
      <w:r w:rsidRPr="00F71CDF">
        <w:rPr>
          <w:lang w:val="en-US"/>
        </w:rPr>
        <w:t>representation is already available to the receiver and is merely being triggered</w:t>
      </w:r>
      <w:r w:rsidR="00965496">
        <w:rPr>
          <w:lang w:val="en-US"/>
        </w:rPr>
        <w:t xml:space="preserve"> by some simple stimulus</w:t>
      </w:r>
      <w:r w:rsidRPr="00F71CDF">
        <w:rPr>
          <w:lang w:val="en-US"/>
        </w:rPr>
        <w:t xml:space="preserve">. No transmission is taking place, and thus </w:t>
      </w:r>
      <w:r w:rsidR="004C60E9">
        <w:rPr>
          <w:lang w:val="en-US"/>
        </w:rPr>
        <w:t xml:space="preserve">certainly </w:t>
      </w:r>
      <w:r w:rsidRPr="00F71CDF">
        <w:rPr>
          <w:lang w:val="en-US"/>
        </w:rPr>
        <w:t xml:space="preserve">no replication. In the case of </w:t>
      </w:r>
      <w:r w:rsidRPr="00F71CDF">
        <w:rPr>
          <w:i/>
          <w:lang w:val="en-US"/>
        </w:rPr>
        <w:t>extraction</w:t>
      </w:r>
      <w:r w:rsidRPr="00F71CDF">
        <w:rPr>
          <w:lang w:val="en-US"/>
        </w:rPr>
        <w:t xml:space="preserve">, prior knowledge </w:t>
      </w:r>
      <w:r w:rsidR="002C34C1" w:rsidRPr="00F71CDF">
        <w:rPr>
          <w:lang w:val="en-US"/>
        </w:rPr>
        <w:t xml:space="preserve">on the part of the receiver </w:t>
      </w:r>
      <w:r w:rsidR="003B540A" w:rsidRPr="00F71CDF">
        <w:rPr>
          <w:lang w:val="en-US"/>
        </w:rPr>
        <w:t xml:space="preserve">is needed to complement the information in the message, but </w:t>
      </w:r>
      <w:r w:rsidR="00C93759" w:rsidRPr="00F71CDF">
        <w:rPr>
          <w:lang w:val="en-US"/>
        </w:rPr>
        <w:t xml:space="preserve">this knowledge </w:t>
      </w:r>
      <w:r w:rsidRPr="00F71CDF">
        <w:rPr>
          <w:lang w:val="en-US"/>
        </w:rPr>
        <w:t xml:space="preserve">merely serves to </w:t>
      </w:r>
      <w:r w:rsidR="00D67BD9" w:rsidRPr="00F71CDF">
        <w:rPr>
          <w:i/>
          <w:lang w:val="en-US"/>
        </w:rPr>
        <w:t xml:space="preserve">extract </w:t>
      </w:r>
      <w:r w:rsidRPr="00F71CDF">
        <w:rPr>
          <w:lang w:val="en-US"/>
        </w:rPr>
        <w:t xml:space="preserve">the </w:t>
      </w:r>
      <w:r w:rsidR="000B6E72" w:rsidRPr="00F71CDF">
        <w:rPr>
          <w:lang w:val="en-US"/>
        </w:rPr>
        <w:t xml:space="preserve">target </w:t>
      </w:r>
      <w:r w:rsidRPr="00F71CDF">
        <w:rPr>
          <w:lang w:val="en-US"/>
        </w:rPr>
        <w:t>message</w:t>
      </w:r>
      <w:r w:rsidR="000B6E72" w:rsidRPr="00F71CDF">
        <w:rPr>
          <w:lang w:val="en-US"/>
        </w:rPr>
        <w:t xml:space="preserve">. That message itself is </w:t>
      </w:r>
      <w:r w:rsidRPr="00F71CDF">
        <w:rPr>
          <w:lang w:val="en-US"/>
        </w:rPr>
        <w:t>novel and surprising</w:t>
      </w:r>
      <w:r w:rsidR="000B6E72" w:rsidRPr="00F71CDF">
        <w:rPr>
          <w:lang w:val="en-US"/>
        </w:rPr>
        <w:t xml:space="preserve"> to the receiver, and </w:t>
      </w:r>
      <w:r w:rsidR="003A19DC" w:rsidRPr="00F71CDF">
        <w:rPr>
          <w:lang w:val="en-US"/>
        </w:rPr>
        <w:t xml:space="preserve">hence is </w:t>
      </w:r>
      <w:r w:rsidR="000B6E72" w:rsidRPr="00F71CDF">
        <w:rPr>
          <w:lang w:val="en-US"/>
        </w:rPr>
        <w:t>being transmitted</w:t>
      </w:r>
      <w:r w:rsidR="00E336A3">
        <w:rPr>
          <w:lang w:val="en-US"/>
        </w:rPr>
        <w:t xml:space="preserve"> wholesale</w:t>
      </w:r>
      <w:r w:rsidR="000B6E72" w:rsidRPr="00F71CDF">
        <w:rPr>
          <w:lang w:val="en-US"/>
        </w:rPr>
        <w:t>, just as in the case of straightforward replication</w:t>
      </w:r>
      <w:r w:rsidRPr="00F71CDF">
        <w:rPr>
          <w:lang w:val="en-US"/>
        </w:rPr>
        <w:t xml:space="preserve">. </w:t>
      </w:r>
    </w:p>
    <w:p w14:paraId="2F772263" w14:textId="788D4CA3" w:rsidR="00701F50" w:rsidRPr="00F71CDF" w:rsidRDefault="00701F50" w:rsidP="008C28C9">
      <w:pPr>
        <w:rPr>
          <w:b/>
          <w:lang w:val="en-US"/>
        </w:rPr>
      </w:pPr>
      <w:r w:rsidRPr="00F71CDF">
        <w:rPr>
          <w:b/>
          <w:lang w:val="en-US"/>
        </w:rPr>
        <w:t>Information</w:t>
      </w:r>
    </w:p>
    <w:p w14:paraId="7D6E20BA" w14:textId="017E79E7" w:rsidR="005E7230" w:rsidRPr="00F71CDF" w:rsidRDefault="006F7544" w:rsidP="008C28C9">
      <w:pPr>
        <w:rPr>
          <w:lang w:val="en-US"/>
        </w:rPr>
      </w:pPr>
      <w:r w:rsidRPr="00F71CDF">
        <w:rPr>
          <w:lang w:val="en-US"/>
        </w:rPr>
        <w:t xml:space="preserve">In our proposal, we rely on an abstract and information-theoretical conception of cultural representations. </w:t>
      </w:r>
      <w:r w:rsidR="008C28C9" w:rsidRPr="00F71CDF">
        <w:rPr>
          <w:lang w:val="en-US"/>
        </w:rPr>
        <w:t xml:space="preserve">In the second scenario, </w:t>
      </w:r>
      <w:r w:rsidR="00AC6B46" w:rsidRPr="00F71CDF">
        <w:rPr>
          <w:lang w:val="en-US"/>
        </w:rPr>
        <w:t xml:space="preserve">but not </w:t>
      </w:r>
      <w:r w:rsidR="008C28C9" w:rsidRPr="00F71CDF">
        <w:rPr>
          <w:lang w:val="en-US"/>
        </w:rPr>
        <w:t xml:space="preserve">in the first, there is a significant transfer of </w:t>
      </w:r>
      <w:r w:rsidR="008C28C9" w:rsidRPr="00F71CDF">
        <w:rPr>
          <w:lang w:val="en-US"/>
        </w:rPr>
        <w:lastRenderedPageBreak/>
        <w:t>information</w:t>
      </w:r>
      <w:r w:rsidR="000003CF" w:rsidRPr="00F71CDF">
        <w:rPr>
          <w:lang w:val="en-US"/>
        </w:rPr>
        <w:t>, in</w:t>
      </w:r>
      <w:r w:rsidR="00526B28" w:rsidRPr="00F71CDF">
        <w:rPr>
          <w:lang w:val="en-US"/>
        </w:rPr>
        <w:t xml:space="preserve"> line with</w:t>
      </w:r>
      <w:r w:rsidR="000003CF" w:rsidRPr="00F71CDF">
        <w:rPr>
          <w:lang w:val="en-US"/>
        </w:rPr>
        <w:t xml:space="preserve"> Shannon’s </w:t>
      </w:r>
      <w:r w:rsidR="00F71451" w:rsidRPr="00F71CDF">
        <w:rPr>
          <w:lang w:val="en-US"/>
        </w:rPr>
        <w:fldChar w:fldCharType="begin"/>
      </w:r>
      <w:r w:rsidR="00F71451" w:rsidRPr="00F71CDF">
        <w:rPr>
          <w:lang w:val="en-US"/>
        </w:rPr>
        <w:instrText xml:space="preserve"> ADDIN EN.CITE &lt;EndNote&gt;&lt;Cite ExcludeAuth="1"&gt;&lt;Author&gt;Shannon&lt;/Author&gt;&lt;Year&gt;2001&lt;/Year&gt;&lt;IDText&gt;A mathematical theory of communication&lt;/IDText&gt;&lt;DisplayText&gt;(2001)&lt;/DisplayText&gt;&lt;record&gt;&lt;isbn&gt;1559-1662&lt;/isbn&gt;&lt;titles&gt;&lt;title&gt;A mathematical theory of communication&lt;/title&gt;&lt;secondary-title&gt;ACM SIGMOBILE Mobile Computing and Communications Review&lt;/secondary-title&gt;&lt;/titles&gt;&lt;pages&gt;3-55&lt;/pages&gt;&lt;number&gt;1&lt;/number&gt;&lt;contributors&gt;&lt;authors&gt;&lt;author&gt;Shannon, Claude E.&lt;/author&gt;&lt;/authors&gt;&lt;/contributors&gt;&lt;added-date format="utc"&gt;1500196219&lt;/added-date&gt;&lt;ref-type name="Journal Article"&gt;17&lt;/ref-type&gt;&lt;dates&gt;&lt;year&gt;2001&lt;/year&gt;&lt;/dates&gt;&lt;rec-number&gt;3798&lt;/rec-number&gt;&lt;publisher&gt;ACM&lt;/publisher&gt;&lt;last-updated-date format="utc"&gt;1500196219&lt;/last-updated-date&gt;&lt;volume&gt;5&lt;/volume&gt;&lt;/record&gt;&lt;/Cite&gt;&lt;/EndNote&gt;</w:instrText>
      </w:r>
      <w:r w:rsidR="00F71451" w:rsidRPr="00F71CDF">
        <w:rPr>
          <w:lang w:val="en-US"/>
        </w:rPr>
        <w:fldChar w:fldCharType="separate"/>
      </w:r>
      <w:r w:rsidR="00F71451" w:rsidRPr="00F71CDF">
        <w:rPr>
          <w:noProof/>
          <w:lang w:val="en-US"/>
        </w:rPr>
        <w:t>(2001)</w:t>
      </w:r>
      <w:r w:rsidR="00F71451" w:rsidRPr="00F71CDF">
        <w:rPr>
          <w:lang w:val="en-US"/>
        </w:rPr>
        <w:fldChar w:fldCharType="end"/>
      </w:r>
      <w:r w:rsidR="00F71451" w:rsidRPr="00F71CDF">
        <w:rPr>
          <w:lang w:val="en-US"/>
        </w:rPr>
        <w:t xml:space="preserve"> </w:t>
      </w:r>
      <w:r w:rsidR="00F065F0" w:rsidRPr="00F71CDF">
        <w:rPr>
          <w:lang w:val="en-US"/>
        </w:rPr>
        <w:t xml:space="preserve">conception </w:t>
      </w:r>
      <w:r w:rsidR="000003CF" w:rsidRPr="00F71CDF">
        <w:rPr>
          <w:lang w:val="en-US"/>
        </w:rPr>
        <w:t>of information as a reduction of uncertainty</w:t>
      </w:r>
      <w:r w:rsidR="008C28C9" w:rsidRPr="00F71CDF">
        <w:rPr>
          <w:lang w:val="en-US"/>
        </w:rPr>
        <w:t xml:space="preserve">. The transmitted information is ‘surprising’ for the receiver, assuming he has not heard the joke before. In the first scenario, there is hardly any reduction of </w:t>
      </w:r>
      <w:r w:rsidR="00D2226F" w:rsidRPr="00F71CDF">
        <w:rPr>
          <w:lang w:val="en-US"/>
        </w:rPr>
        <w:t>surprise</w:t>
      </w:r>
      <w:r w:rsidR="008C28C9" w:rsidRPr="00F71CDF">
        <w:rPr>
          <w:lang w:val="en-US"/>
        </w:rPr>
        <w:t xml:space="preserve">, except for the </w:t>
      </w:r>
      <w:r w:rsidR="00B1206A" w:rsidRPr="00F71CDF">
        <w:rPr>
          <w:lang w:val="en-US"/>
        </w:rPr>
        <w:t xml:space="preserve">current </w:t>
      </w:r>
      <w:r w:rsidR="008C28C9" w:rsidRPr="00F71CDF">
        <w:rPr>
          <w:lang w:val="en-US"/>
        </w:rPr>
        <w:t xml:space="preserve">choice </w:t>
      </w:r>
      <w:r w:rsidR="003F05F7" w:rsidRPr="00F71CDF">
        <w:rPr>
          <w:lang w:val="en-US"/>
        </w:rPr>
        <w:t>from the repertoire</w:t>
      </w:r>
      <w:r w:rsidR="008C28C9" w:rsidRPr="00F71CDF">
        <w:rPr>
          <w:lang w:val="en-US"/>
        </w:rPr>
        <w:t xml:space="preserve">. </w:t>
      </w:r>
      <w:r w:rsidR="00D80930" w:rsidRPr="00F71CDF">
        <w:rPr>
          <w:lang w:val="en-US"/>
        </w:rPr>
        <w:t xml:space="preserve">This, of course, </w:t>
      </w:r>
      <w:r w:rsidR="008C28C9" w:rsidRPr="00F71CDF">
        <w:rPr>
          <w:lang w:val="en-US"/>
        </w:rPr>
        <w:t xml:space="preserve">will </w:t>
      </w:r>
      <w:r w:rsidR="00F42BC1" w:rsidRPr="00F71CDF">
        <w:rPr>
          <w:lang w:val="en-US"/>
        </w:rPr>
        <w:t xml:space="preserve">be reflected </w:t>
      </w:r>
      <w:r w:rsidR="003C356B" w:rsidRPr="00F71CDF">
        <w:rPr>
          <w:lang w:val="en-US"/>
        </w:rPr>
        <w:t xml:space="preserve">by </w:t>
      </w:r>
      <w:r w:rsidR="00F42BC1" w:rsidRPr="00F71CDF">
        <w:rPr>
          <w:lang w:val="en-US"/>
        </w:rPr>
        <w:t>the length of the numbers</w:t>
      </w:r>
      <w:r w:rsidR="00B32A99" w:rsidRPr="00F71CDF">
        <w:rPr>
          <w:lang w:val="en-US"/>
        </w:rPr>
        <w:t xml:space="preserve"> being called out</w:t>
      </w:r>
      <w:r w:rsidR="00F42BC1" w:rsidRPr="00F71CDF">
        <w:rPr>
          <w:lang w:val="en-US"/>
        </w:rPr>
        <w:t xml:space="preserve">. </w:t>
      </w:r>
      <w:r w:rsidR="009D4808" w:rsidRPr="00F71CDF">
        <w:rPr>
          <w:lang w:val="en-US"/>
        </w:rPr>
        <w:t xml:space="preserve">In the original situation, the </w:t>
      </w:r>
      <w:r w:rsidR="0075710C" w:rsidRPr="00F71CDF">
        <w:rPr>
          <w:lang w:val="en-US"/>
        </w:rPr>
        <w:t xml:space="preserve">listener </w:t>
      </w:r>
      <w:r w:rsidR="002F036E" w:rsidRPr="00F71CDF">
        <w:rPr>
          <w:lang w:val="en-US"/>
        </w:rPr>
        <w:t xml:space="preserve">only </w:t>
      </w:r>
      <w:r w:rsidR="0075710C" w:rsidRPr="00F71CDF">
        <w:rPr>
          <w:lang w:val="en-US"/>
        </w:rPr>
        <w:t xml:space="preserve">needs </w:t>
      </w:r>
      <w:r w:rsidR="002F036E" w:rsidRPr="00F71CDF">
        <w:rPr>
          <w:lang w:val="en-US"/>
        </w:rPr>
        <w:t>a few bits (</w:t>
      </w:r>
      <w:r w:rsidR="0075710C" w:rsidRPr="00F71CDF">
        <w:rPr>
          <w:lang w:val="en-US"/>
        </w:rPr>
        <w:t xml:space="preserve">i.e. </w:t>
      </w:r>
      <w:r w:rsidR="002F036E" w:rsidRPr="00F71CDF">
        <w:rPr>
          <w:lang w:val="en-US"/>
        </w:rPr>
        <w:t xml:space="preserve">the index number) to </w:t>
      </w:r>
      <w:r w:rsidR="002E08CA" w:rsidRPr="00F71CDF">
        <w:rPr>
          <w:lang w:val="en-US"/>
        </w:rPr>
        <w:t xml:space="preserve">“reconstruct” </w:t>
      </w:r>
      <w:r w:rsidR="00BE25B1" w:rsidRPr="00F71CDF">
        <w:rPr>
          <w:lang w:val="en-US"/>
        </w:rPr>
        <w:t xml:space="preserve">the </w:t>
      </w:r>
      <w:r w:rsidR="00792F6B" w:rsidRPr="00F71CDF">
        <w:rPr>
          <w:lang w:val="en-US"/>
        </w:rPr>
        <w:t xml:space="preserve">semantic content </w:t>
      </w:r>
      <w:r w:rsidR="00BC3841" w:rsidRPr="00F71CDF">
        <w:rPr>
          <w:lang w:val="en-US"/>
        </w:rPr>
        <w:t>of the joke</w:t>
      </w:r>
      <w:r w:rsidR="009D4808" w:rsidRPr="00F71CDF">
        <w:rPr>
          <w:lang w:val="en-US"/>
        </w:rPr>
        <w:t xml:space="preserve">. In the second scenario, however, the numbers </w:t>
      </w:r>
      <w:r w:rsidR="00787A59" w:rsidRPr="00F71CDF">
        <w:rPr>
          <w:lang w:val="en-US"/>
        </w:rPr>
        <w:t xml:space="preserve">need to be </w:t>
      </w:r>
      <w:r w:rsidR="009D4808" w:rsidRPr="00F71CDF">
        <w:rPr>
          <w:lang w:val="en-US"/>
        </w:rPr>
        <w:t>significantly</w:t>
      </w:r>
      <w:r w:rsidR="002A68F0" w:rsidRPr="00F71CDF">
        <w:rPr>
          <w:lang w:val="en-US"/>
        </w:rPr>
        <w:t xml:space="preserve"> longer</w:t>
      </w:r>
      <w:r w:rsidR="009D4808" w:rsidRPr="00F71CDF">
        <w:rPr>
          <w:lang w:val="en-US"/>
        </w:rPr>
        <w:t xml:space="preserve">, </w:t>
      </w:r>
      <w:r w:rsidR="00956C56" w:rsidRPr="00F71CDF">
        <w:rPr>
          <w:lang w:val="en-US"/>
        </w:rPr>
        <w:t xml:space="preserve">as the code is generative, and </w:t>
      </w:r>
      <w:r w:rsidR="00661C56" w:rsidRPr="00F71CDF">
        <w:rPr>
          <w:lang w:val="en-US"/>
        </w:rPr>
        <w:t xml:space="preserve">each </w:t>
      </w:r>
      <w:r w:rsidR="00D262F1" w:rsidRPr="00F71CDF">
        <w:rPr>
          <w:lang w:val="en-US"/>
        </w:rPr>
        <w:t xml:space="preserve">individual </w:t>
      </w:r>
      <w:r w:rsidR="00661C56" w:rsidRPr="00F71CDF">
        <w:rPr>
          <w:lang w:val="en-US"/>
        </w:rPr>
        <w:t xml:space="preserve">word </w:t>
      </w:r>
      <w:r w:rsidR="00421D39" w:rsidRPr="00F71CDF">
        <w:rPr>
          <w:lang w:val="en-US"/>
        </w:rPr>
        <w:t xml:space="preserve">in the joke </w:t>
      </w:r>
      <w:r w:rsidR="00661C56" w:rsidRPr="00F71CDF">
        <w:rPr>
          <w:lang w:val="en-US"/>
        </w:rPr>
        <w:t>need</w:t>
      </w:r>
      <w:r w:rsidR="00C23B98" w:rsidRPr="00F71CDF">
        <w:rPr>
          <w:lang w:val="en-US"/>
        </w:rPr>
        <w:t>s</w:t>
      </w:r>
      <w:r w:rsidR="00661C56" w:rsidRPr="00F71CDF">
        <w:rPr>
          <w:lang w:val="en-US"/>
        </w:rPr>
        <w:t xml:space="preserve"> to be </w:t>
      </w:r>
      <w:r w:rsidR="00223655" w:rsidRPr="00F71CDF">
        <w:rPr>
          <w:lang w:val="en-US"/>
        </w:rPr>
        <w:t>conveyed</w:t>
      </w:r>
      <w:r w:rsidR="009D4808" w:rsidRPr="00F71CDF">
        <w:rPr>
          <w:lang w:val="en-US"/>
        </w:rPr>
        <w:t xml:space="preserve">. </w:t>
      </w:r>
    </w:p>
    <w:p w14:paraId="58332D72" w14:textId="6C174CAF" w:rsidR="00071E38" w:rsidRPr="00F71CDF" w:rsidRDefault="00273B17" w:rsidP="00071E38">
      <w:pPr>
        <w:rPr>
          <w:lang w:val="en-US"/>
        </w:rPr>
      </w:pPr>
      <w:r w:rsidRPr="00F71CDF">
        <w:rPr>
          <w:lang w:val="en-US"/>
        </w:rPr>
        <w:t>Many cultural theorists resist this purely abstract approach to cultural representations in terms of information</w:t>
      </w:r>
      <w:r w:rsidR="00D56918" w:rsidRPr="00F71CDF">
        <w:rPr>
          <w:lang w:val="en-US"/>
        </w:rPr>
        <w:t>, and this is not inconsequential</w:t>
      </w:r>
      <w:r w:rsidRPr="00F71CDF">
        <w:rPr>
          <w:lang w:val="en-US"/>
        </w:rPr>
        <w:t>. They identify cultural representation not with information, but wi</w:t>
      </w:r>
      <w:r w:rsidR="00393501" w:rsidRPr="00F71CDF">
        <w:rPr>
          <w:lang w:val="en-US"/>
        </w:rPr>
        <w:t>th some sort of physical entity</w:t>
      </w:r>
      <w:r w:rsidRPr="00F71CDF">
        <w:rPr>
          <w:lang w:val="en-US"/>
        </w:rPr>
        <w:t xml:space="preserve"> (brain states, behaviors, tools, sound waves, tools)</w:t>
      </w:r>
      <w:r w:rsidR="00E266BE" w:rsidRPr="00F71CDF">
        <w:rPr>
          <w:lang w:val="en-US"/>
        </w:rPr>
        <w:t>.</w:t>
      </w:r>
      <w:r w:rsidRPr="00F71CDF">
        <w:rPr>
          <w:lang w:val="en-US"/>
        </w:rPr>
        <w:t xml:space="preserve"> Consequently, when they are talking about ‘replication’, they are thinking of some sort of straightforward physical mechanism for </w:t>
      </w:r>
      <w:r w:rsidR="00267B1A" w:rsidRPr="00F71CDF">
        <w:rPr>
          <w:lang w:val="en-US"/>
        </w:rPr>
        <w:t xml:space="preserve">duplicating </w:t>
      </w:r>
      <w:r w:rsidR="00203740" w:rsidRPr="00F71CDF">
        <w:rPr>
          <w:lang w:val="en-US"/>
        </w:rPr>
        <w:t>a</w:t>
      </w:r>
      <w:r w:rsidR="00E5684B" w:rsidRPr="00F71CDF">
        <w:rPr>
          <w:lang w:val="en-US"/>
        </w:rPr>
        <w:t xml:space="preserve"> physical </w:t>
      </w:r>
      <w:r w:rsidRPr="00F71CDF">
        <w:rPr>
          <w:lang w:val="en-US"/>
        </w:rPr>
        <w:t>object</w:t>
      </w:r>
      <w:r w:rsidR="00E5684B" w:rsidRPr="00F71CDF">
        <w:rPr>
          <w:lang w:val="en-US"/>
        </w:rPr>
        <w:t>,</w:t>
      </w:r>
      <w:r w:rsidR="00203740" w:rsidRPr="00F71CDF">
        <w:rPr>
          <w:lang w:val="en-US"/>
        </w:rPr>
        <w:t xml:space="preserve"> structure or</w:t>
      </w:r>
      <w:r w:rsidR="00E5684B" w:rsidRPr="00F71CDF">
        <w:rPr>
          <w:lang w:val="en-US"/>
        </w:rPr>
        <w:t xml:space="preserve"> pattern</w:t>
      </w:r>
      <w:r w:rsidRPr="00F71CDF">
        <w:rPr>
          <w:lang w:val="en-US"/>
        </w:rPr>
        <w:t xml:space="preserve">. </w:t>
      </w:r>
      <w:r w:rsidR="00071E38" w:rsidRPr="00F71CDF">
        <w:rPr>
          <w:lang w:val="en-US"/>
        </w:rPr>
        <w:t xml:space="preserve">Many of them </w:t>
      </w:r>
      <w:r w:rsidR="001A478B" w:rsidRPr="00F71CDF">
        <w:rPr>
          <w:lang w:val="en-US"/>
        </w:rPr>
        <w:t xml:space="preserve">see </w:t>
      </w:r>
      <w:r w:rsidR="00071E38" w:rsidRPr="00F71CDF">
        <w:rPr>
          <w:lang w:val="en-US"/>
        </w:rPr>
        <w:t xml:space="preserve">DNA replication as </w:t>
      </w:r>
      <w:r w:rsidR="001A478B" w:rsidRPr="00F71CDF">
        <w:rPr>
          <w:lang w:val="en-US"/>
        </w:rPr>
        <w:t xml:space="preserve">a paradigm case </w:t>
      </w:r>
      <w:r w:rsidR="00071E38" w:rsidRPr="00F71CDF">
        <w:rPr>
          <w:lang w:val="en-US"/>
        </w:rPr>
        <w:t>of ‘proper’ replication</w:t>
      </w:r>
      <w:r w:rsidR="00264B40" w:rsidRPr="00F71CDF">
        <w:rPr>
          <w:lang w:val="en-US"/>
        </w:rPr>
        <w:t>, because i</w:t>
      </w:r>
      <w:r w:rsidR="00071E38" w:rsidRPr="00F71CDF">
        <w:rPr>
          <w:lang w:val="en-US"/>
        </w:rPr>
        <w:t xml:space="preserve">t </w:t>
      </w:r>
      <w:r w:rsidR="00264B40" w:rsidRPr="00F71CDF">
        <w:rPr>
          <w:lang w:val="en-US"/>
        </w:rPr>
        <w:t xml:space="preserve">involves </w:t>
      </w:r>
      <w:r w:rsidR="00071E38" w:rsidRPr="00F71CDF">
        <w:rPr>
          <w:lang w:val="en-US"/>
        </w:rPr>
        <w:t xml:space="preserve">a </w:t>
      </w:r>
      <w:r w:rsidR="00264B40" w:rsidRPr="00F71CDF">
        <w:rPr>
          <w:lang w:val="en-US"/>
        </w:rPr>
        <w:t xml:space="preserve">simple and </w:t>
      </w:r>
      <w:r w:rsidR="00071E38" w:rsidRPr="00F71CDF">
        <w:rPr>
          <w:lang w:val="en-US"/>
        </w:rPr>
        <w:t>stra</w:t>
      </w:r>
      <w:r w:rsidR="006E23D3" w:rsidRPr="00F71CDF">
        <w:rPr>
          <w:lang w:val="en-US"/>
        </w:rPr>
        <w:t xml:space="preserve">ightforward copying mechanism. And as nothing </w:t>
      </w:r>
      <w:r w:rsidR="00393501" w:rsidRPr="00F71CDF">
        <w:rPr>
          <w:lang w:val="en-US"/>
        </w:rPr>
        <w:t xml:space="preserve">remotely </w:t>
      </w:r>
      <w:r w:rsidR="006E23D3" w:rsidRPr="00F71CDF">
        <w:rPr>
          <w:lang w:val="en-US"/>
        </w:rPr>
        <w:t xml:space="preserve">similar can be found in the cultural domain, </w:t>
      </w:r>
      <w:r w:rsidR="00DD29F2" w:rsidRPr="00F71CDF">
        <w:rPr>
          <w:lang w:val="en-US"/>
        </w:rPr>
        <w:t xml:space="preserve">they conclude that </w:t>
      </w:r>
      <w:r w:rsidR="006E23D3" w:rsidRPr="00F71CDF">
        <w:rPr>
          <w:lang w:val="en-US"/>
        </w:rPr>
        <w:t xml:space="preserve">cultural ‘replication’ does not exist. </w:t>
      </w:r>
    </w:p>
    <w:p w14:paraId="089B6AA0" w14:textId="79A480B0" w:rsidR="00EB16A0" w:rsidRPr="00F71CDF" w:rsidRDefault="008355C3" w:rsidP="00071E38">
      <w:pPr>
        <w:rPr>
          <w:lang w:val="en-US"/>
        </w:rPr>
      </w:pPr>
      <w:r w:rsidRPr="00F71CDF">
        <w:rPr>
          <w:lang w:val="en-US"/>
        </w:rPr>
        <w:t>O</w:t>
      </w:r>
      <w:r w:rsidR="00EB16A0" w:rsidRPr="00F71CDF">
        <w:rPr>
          <w:lang w:val="en-US"/>
        </w:rPr>
        <w:t>n the informational approach</w:t>
      </w:r>
      <w:r w:rsidRPr="00F71CDF">
        <w:rPr>
          <w:lang w:val="en-US"/>
        </w:rPr>
        <w:t xml:space="preserve"> we propose</w:t>
      </w:r>
      <w:r w:rsidR="00EB16A0" w:rsidRPr="00F71CDF">
        <w:rPr>
          <w:lang w:val="en-US"/>
        </w:rPr>
        <w:t xml:space="preserve">, </w:t>
      </w:r>
      <w:r w:rsidR="003E09D8" w:rsidRPr="00F71CDF">
        <w:rPr>
          <w:lang w:val="en-US"/>
        </w:rPr>
        <w:t>however</w:t>
      </w:r>
      <w:r w:rsidRPr="00F71CDF">
        <w:rPr>
          <w:lang w:val="en-US"/>
        </w:rPr>
        <w:t xml:space="preserve">, </w:t>
      </w:r>
      <w:r w:rsidR="00EB16A0" w:rsidRPr="00F71CDF">
        <w:rPr>
          <w:lang w:val="en-US"/>
        </w:rPr>
        <w:t>the situation is completely different. Genes should not be identified with physical molecules</w:t>
      </w:r>
      <w:r w:rsidR="00DD35B1" w:rsidRPr="00F71CDF">
        <w:rPr>
          <w:lang w:val="en-US"/>
        </w:rPr>
        <w:t>,</w:t>
      </w:r>
      <w:r w:rsidR="00A61B24" w:rsidRPr="00F71CDF">
        <w:rPr>
          <w:lang w:val="en-US"/>
        </w:rPr>
        <w:t xml:space="preserve"> but rather</w:t>
      </w:r>
      <w:r w:rsidR="00EB16A0" w:rsidRPr="00F71CDF">
        <w:rPr>
          <w:lang w:val="en-US"/>
        </w:rPr>
        <w:t xml:space="preserve">, as George Williams and others have argued, </w:t>
      </w:r>
      <w:r w:rsidR="00A109A8" w:rsidRPr="00F71CDF">
        <w:rPr>
          <w:lang w:val="en-US"/>
        </w:rPr>
        <w:t xml:space="preserve">with </w:t>
      </w:r>
      <w:r w:rsidR="00EB16A0" w:rsidRPr="00F71CDF">
        <w:rPr>
          <w:lang w:val="en-US"/>
        </w:rPr>
        <w:t xml:space="preserve">the </w:t>
      </w:r>
      <w:r w:rsidR="00EB16A0" w:rsidRPr="00F71CDF">
        <w:rPr>
          <w:i/>
          <w:lang w:val="en-US"/>
        </w:rPr>
        <w:t>information</w:t>
      </w:r>
      <w:r w:rsidR="00EB16A0" w:rsidRPr="00F71CDF">
        <w:rPr>
          <w:lang w:val="en-US"/>
        </w:rPr>
        <w:t xml:space="preserve"> </w:t>
      </w:r>
      <w:r w:rsidR="00774940" w:rsidRPr="00F71CDF">
        <w:rPr>
          <w:lang w:val="en-US"/>
        </w:rPr>
        <w:t xml:space="preserve">residing </w:t>
      </w:r>
      <w:r w:rsidR="00EB16A0" w:rsidRPr="00F71CDF">
        <w:rPr>
          <w:lang w:val="en-US"/>
        </w:rPr>
        <w:t xml:space="preserve">in those molecules. </w:t>
      </w:r>
      <w:r w:rsidR="00EB16A0" w:rsidRPr="00F71CDF">
        <w:rPr>
          <w:rFonts w:eastAsia="Calibri" w:cs="Times New Roman"/>
          <w:lang w:val="en-US"/>
        </w:rPr>
        <w:fldChar w:fldCharType="begin"/>
      </w:r>
      <w:r w:rsidR="00EB16A0" w:rsidRPr="00F71CDF">
        <w:rPr>
          <w:rFonts w:eastAsia="Calibri" w:cs="Times New Roman"/>
          <w:lang w:val="en-US"/>
        </w:rPr>
        <w:instrText xml:space="preserve"> ADDIN EN.CITE &lt;EndNote&gt;&lt;Cite&gt;&lt;Author&gt;Williams&lt;/Author&gt;&lt;Year&gt;1992&lt;/Year&gt;&lt;RecNum&gt;2520&lt;/RecNum&gt;&lt;DisplayText&gt;(Durham, 1991; Haig, 2007; Williams, 1992)&lt;/DisplayText&gt;&lt;record&gt;&lt;rec-number&gt;2520&lt;/rec-number&gt;&lt;foreign-keys&gt;&lt;key app="EN" db-id="es9ttvsd1p2xatet5etpvexn02w99r5s0etd" timestamp="1463008051"&gt;2520&lt;/key&gt;&lt;/foreign-keys&gt;&lt;ref-type name="Book"&gt;6&lt;/ref-type&gt;&lt;contributors&gt;&lt;authors&gt;&lt;author&gt;Williams, George C&lt;/author&gt;&lt;/authors&gt;&lt;/contributors&gt;&lt;titles&gt;&lt;title&gt;Natural selection&lt;/title&gt;&lt;/titles&gt;&lt;dates&gt;&lt;year&gt;1992&lt;/year&gt;&lt;/dates&gt;&lt;publisher&gt;Oxford University Press&lt;/publisher&gt;&lt;isbn&gt;0195361571&lt;/isbn&gt;&lt;/record&gt;&lt;/Cite&gt;&lt;Cite&gt;&lt;Author&gt;Durham&lt;/Author&gt;&lt;Year&gt;1991&lt;/Year&gt;&lt;RecNum&gt;2541&lt;/RecNum&gt;&lt;record&gt;&lt;rec-number&gt;2541&lt;/rec-number&gt;&lt;foreign-keys&gt;&lt;key app="EN" db-id="es9ttvsd1p2xatet5etpvexn02w99r5s0etd" timestamp="1464818988"&gt;2541&lt;/key&gt;&lt;/foreign-keys&gt;&lt;ref-type name="Book"&gt;6&lt;/ref-type&gt;&lt;contributors&gt;&lt;authors&gt;&lt;author&gt;Durham, William H&lt;/author&gt;&lt;/authors&gt;&lt;/contributors&gt;&lt;titles&gt;&lt;title&gt;Coevolution: Genes, culture, and human diversity&lt;/title&gt;&lt;/titles&gt;&lt;dates&gt;&lt;year&gt;1991&lt;/year&gt;&lt;/dates&gt;&lt;publisher&gt;Stanford University Press&lt;/publisher&gt;&lt;isbn&gt;0804721564&lt;/isbn&gt;&lt;/record&gt;&lt;/Cite&gt;&lt;Cite&gt;&lt;Author&gt;Haig&lt;/Author&gt;&lt;Year&gt;2007&lt;/Year&gt;&lt;RecNum&gt;2570&lt;/RecNum&gt;&lt;record&gt;&lt;rec-number&gt;2570&lt;/rec-number&gt;&lt;foreign-keys&gt;&lt;key app="EN" db-id="es9ttvsd1p2xatet5etpvexn02w99r5s0etd" timestamp="1470843133"&gt;2570&lt;/key&gt;&lt;/foreign-keys&gt;&lt;ref-type name="Book Section"&gt;5&lt;/ref-type&gt;&lt;contributors&gt;&lt;authors&gt;&lt;author&gt;Haig, David&lt;/author&gt;&lt;/authors&gt;&lt;secondary-authors&gt;&lt;author&gt;Ridley, Mark&lt;/author&gt;&lt;/secondary-authors&gt;&lt;/contributors&gt;&lt;titles&gt;&lt;title&gt;The gene meme&lt;/title&gt;&lt;secondary-title&gt;Richard Dawkins: How a Scientist Changed the Way We Think &lt;/secondary-title&gt;&lt;/titles&gt;&lt;pages&gt;50-65&lt;/pages&gt;&lt;dates&gt;&lt;year&gt;2007&lt;/year&gt;&lt;/dates&gt;&lt;/record&gt;&lt;/Cite&gt;&lt;/EndNote&gt;</w:instrText>
      </w:r>
      <w:r w:rsidR="00EB16A0" w:rsidRPr="00F71CDF">
        <w:rPr>
          <w:rFonts w:eastAsia="Calibri" w:cs="Times New Roman"/>
          <w:lang w:val="en-US"/>
        </w:rPr>
        <w:fldChar w:fldCharType="separate"/>
      </w:r>
      <w:r w:rsidR="00EB16A0" w:rsidRPr="00F71CDF">
        <w:rPr>
          <w:rFonts w:eastAsia="Calibri" w:cs="Times New Roman"/>
          <w:noProof/>
          <w:lang w:val="en-US"/>
        </w:rPr>
        <w:t>(Durham, 1991; Haig, 2007; Williams, 1992)</w:t>
      </w:r>
      <w:r w:rsidR="00EB16A0" w:rsidRPr="00F71CDF">
        <w:rPr>
          <w:rFonts w:eastAsia="Calibri" w:cs="Times New Roman"/>
          <w:lang w:val="en-US"/>
        </w:rPr>
        <w:fldChar w:fldCharType="end"/>
      </w:r>
      <w:r w:rsidR="00EB16A0" w:rsidRPr="00F71CDF">
        <w:rPr>
          <w:rFonts w:eastAsia="Calibri" w:cs="Times New Roman"/>
          <w:lang w:val="en-US"/>
        </w:rPr>
        <w:t xml:space="preserve">. Even though </w:t>
      </w:r>
      <w:r w:rsidR="00BD26FF" w:rsidRPr="00F71CDF">
        <w:rPr>
          <w:rFonts w:eastAsia="Calibri" w:cs="Times New Roman"/>
          <w:lang w:val="en-US"/>
        </w:rPr>
        <w:t xml:space="preserve">the </w:t>
      </w:r>
      <w:r w:rsidR="00EB16A0" w:rsidRPr="00F71CDF">
        <w:rPr>
          <w:rFonts w:eastAsia="Calibri" w:cs="Times New Roman"/>
          <w:lang w:val="en-US"/>
        </w:rPr>
        <w:t xml:space="preserve">mechanism </w:t>
      </w:r>
      <w:r w:rsidR="00F20B12" w:rsidRPr="00F71CDF">
        <w:rPr>
          <w:rFonts w:eastAsia="Calibri" w:cs="Times New Roman"/>
          <w:lang w:val="en-US"/>
        </w:rPr>
        <w:t xml:space="preserve">responsible for DNA </w:t>
      </w:r>
      <w:r w:rsidR="000035FE" w:rsidRPr="00F71CDF">
        <w:rPr>
          <w:rFonts w:eastAsia="Calibri" w:cs="Times New Roman"/>
          <w:lang w:val="en-US"/>
        </w:rPr>
        <w:t xml:space="preserve">replication </w:t>
      </w:r>
      <w:r w:rsidR="00EB16A0" w:rsidRPr="00F71CDF">
        <w:rPr>
          <w:rFonts w:eastAsia="Calibri" w:cs="Times New Roman"/>
          <w:lang w:val="en-US"/>
        </w:rPr>
        <w:t xml:space="preserve">is relatively straightforward and simple, this is not </w:t>
      </w:r>
      <w:r w:rsidR="00840E36">
        <w:rPr>
          <w:rFonts w:eastAsia="Calibri" w:cs="Times New Roman"/>
          <w:lang w:val="en-US"/>
        </w:rPr>
        <w:t xml:space="preserve">a necessary condition </w:t>
      </w:r>
      <w:r w:rsidR="00B91C05">
        <w:rPr>
          <w:rFonts w:eastAsia="Calibri" w:cs="Times New Roman"/>
          <w:lang w:val="en-US"/>
        </w:rPr>
        <w:t xml:space="preserve">to be able to talk about </w:t>
      </w:r>
      <w:r w:rsidR="00EB16A0" w:rsidRPr="00F71CDF">
        <w:rPr>
          <w:rFonts w:eastAsia="Calibri" w:cs="Times New Roman"/>
          <w:lang w:val="en-US"/>
        </w:rPr>
        <w:t xml:space="preserve">‘replication’. </w:t>
      </w:r>
      <w:r w:rsidR="00EB16A0" w:rsidRPr="00F71CDF">
        <w:rPr>
          <w:lang w:val="en-US"/>
        </w:rPr>
        <w:t xml:space="preserve">It is tempting to think that the entity being copied </w:t>
      </w:r>
      <w:r w:rsidR="0052588C">
        <w:rPr>
          <w:lang w:val="en-US"/>
        </w:rPr>
        <w:t xml:space="preserve">in a </w:t>
      </w:r>
      <w:r w:rsidR="00EB16A0" w:rsidRPr="00F71CDF">
        <w:rPr>
          <w:lang w:val="en-US"/>
        </w:rPr>
        <w:t xml:space="preserve">is the physical DNA molecule. </w:t>
      </w:r>
      <w:r w:rsidR="0070756B" w:rsidRPr="00F71CDF">
        <w:rPr>
          <w:lang w:val="en-US"/>
        </w:rPr>
        <w:t xml:space="preserve">DNA </w:t>
      </w:r>
      <w:r w:rsidR="00EB16A0" w:rsidRPr="00F71CDF">
        <w:rPr>
          <w:lang w:val="en-US"/>
        </w:rPr>
        <w:t>is, after all, a discrete and visible physical structure. But o</w:t>
      </w:r>
      <w:r w:rsidR="00EB16A0" w:rsidRPr="00F71CDF">
        <w:rPr>
          <w:rFonts w:eastAsia="Calibri" w:cs="Times New Roman"/>
          <w:lang w:val="en-US"/>
        </w:rPr>
        <w:t xml:space="preserve">n </w:t>
      </w:r>
      <w:r w:rsidR="000966EE" w:rsidRPr="00F71CDF">
        <w:rPr>
          <w:rFonts w:eastAsia="Calibri" w:cs="Times New Roman"/>
          <w:lang w:val="en-US"/>
        </w:rPr>
        <w:t xml:space="preserve">the </w:t>
      </w:r>
      <w:r w:rsidR="00EB16A0" w:rsidRPr="00F71CDF">
        <w:rPr>
          <w:rFonts w:eastAsia="Calibri" w:cs="Times New Roman"/>
          <w:lang w:val="en-US"/>
        </w:rPr>
        <w:t>informational approach, the only thi</w:t>
      </w:r>
      <w:r w:rsidR="0035411D" w:rsidRPr="00F71CDF">
        <w:rPr>
          <w:rFonts w:eastAsia="Calibri" w:cs="Times New Roman"/>
          <w:lang w:val="en-US"/>
        </w:rPr>
        <w:t>n</w:t>
      </w:r>
      <w:r w:rsidR="00EB16A0" w:rsidRPr="00F71CDF">
        <w:rPr>
          <w:rFonts w:eastAsia="Calibri" w:cs="Times New Roman"/>
          <w:lang w:val="en-US"/>
        </w:rPr>
        <w:t xml:space="preserve">g that matters is that some abstract information (a digital </w:t>
      </w:r>
      <w:r w:rsidR="00B2772F" w:rsidRPr="00F71CDF">
        <w:rPr>
          <w:rFonts w:eastAsia="Calibri" w:cs="Times New Roman"/>
          <w:lang w:val="en-US"/>
        </w:rPr>
        <w:t>sequence</w:t>
      </w:r>
      <w:r w:rsidR="00EB16A0" w:rsidRPr="00F71CDF">
        <w:rPr>
          <w:rFonts w:eastAsia="Calibri" w:cs="Times New Roman"/>
          <w:lang w:val="en-US"/>
        </w:rPr>
        <w:t xml:space="preserve">) is </w:t>
      </w:r>
      <w:r w:rsidR="00A4707E" w:rsidRPr="00F71CDF">
        <w:rPr>
          <w:rFonts w:eastAsia="Calibri" w:cs="Times New Roman"/>
          <w:lang w:val="en-US"/>
        </w:rPr>
        <w:t xml:space="preserve">recreated in a different </w:t>
      </w:r>
      <w:r w:rsidR="00EB16A0" w:rsidRPr="00F71CDF">
        <w:rPr>
          <w:rFonts w:eastAsia="Calibri" w:cs="Times New Roman"/>
          <w:lang w:val="en-US"/>
        </w:rPr>
        <w:t xml:space="preserve">physical </w:t>
      </w:r>
      <w:r w:rsidR="00FE506A">
        <w:rPr>
          <w:rFonts w:eastAsia="Calibri" w:cs="Times New Roman"/>
          <w:lang w:val="en-US"/>
        </w:rPr>
        <w:t>environment</w:t>
      </w:r>
      <w:r w:rsidR="00EB16A0" w:rsidRPr="00F71CDF">
        <w:rPr>
          <w:rFonts w:eastAsia="Calibri" w:cs="Times New Roman"/>
          <w:lang w:val="en-US"/>
        </w:rPr>
        <w:t>.</w:t>
      </w:r>
      <w:r w:rsidR="00A4707E" w:rsidRPr="00F71CDF">
        <w:rPr>
          <w:rFonts w:eastAsia="Calibri" w:cs="Times New Roman"/>
          <w:lang w:val="en-US"/>
        </w:rPr>
        <w:t xml:space="preserve"> </w:t>
      </w:r>
    </w:p>
    <w:p w14:paraId="78C38B26" w14:textId="7C73034D" w:rsidR="00D83273" w:rsidRPr="00F71CDF" w:rsidRDefault="00104C98" w:rsidP="00FA15C0">
      <w:pPr>
        <w:rPr>
          <w:lang w:val="en-US"/>
        </w:rPr>
      </w:pPr>
      <w:r w:rsidRPr="00F71CDF">
        <w:rPr>
          <w:lang w:val="en-US"/>
        </w:rPr>
        <w:t>A thought experiment will help to see this. I</w:t>
      </w:r>
      <w:r w:rsidR="00071E38" w:rsidRPr="00F71CDF">
        <w:rPr>
          <w:lang w:val="en-US"/>
        </w:rPr>
        <w:t xml:space="preserve">magine that </w:t>
      </w:r>
      <w:r w:rsidRPr="00F71CDF">
        <w:rPr>
          <w:lang w:val="en-US"/>
        </w:rPr>
        <w:t xml:space="preserve">the </w:t>
      </w:r>
      <w:r w:rsidR="00071E38" w:rsidRPr="00F71CDF">
        <w:rPr>
          <w:lang w:val="en-US"/>
        </w:rPr>
        <w:t xml:space="preserve">replication </w:t>
      </w:r>
      <w:r w:rsidRPr="00F71CDF">
        <w:rPr>
          <w:lang w:val="en-US"/>
        </w:rPr>
        <w:t xml:space="preserve">of genetic information </w:t>
      </w:r>
      <w:r w:rsidR="00071E38" w:rsidRPr="00F71CDF">
        <w:rPr>
          <w:lang w:val="en-US"/>
        </w:rPr>
        <w:t xml:space="preserve">in our bodies is carried out by </w:t>
      </w:r>
      <w:r w:rsidR="003975C6">
        <w:rPr>
          <w:lang w:val="en-US"/>
        </w:rPr>
        <w:t xml:space="preserve">a cohort of </w:t>
      </w:r>
      <w:r w:rsidR="00071E38" w:rsidRPr="00F71CDF">
        <w:rPr>
          <w:lang w:val="en-US"/>
        </w:rPr>
        <w:t xml:space="preserve">tiny agents. Let’s call them Redundancy Demons. During cell division, the demons unwind a DNA strand, communicate </w:t>
      </w:r>
      <w:r w:rsidR="002F4CDA" w:rsidRPr="00F71CDF">
        <w:rPr>
          <w:lang w:val="en-US"/>
        </w:rPr>
        <w:t xml:space="preserve">the sequence </w:t>
      </w:r>
      <w:r w:rsidR="00071E38" w:rsidRPr="00F71CDF">
        <w:rPr>
          <w:lang w:val="en-US"/>
        </w:rPr>
        <w:t>to each other, and then re-assemble a complement DNA string base pair by base pair</w:t>
      </w:r>
      <w:r w:rsidR="002F4CDA" w:rsidRPr="00F71CDF">
        <w:rPr>
          <w:lang w:val="en-US"/>
        </w:rPr>
        <w:t xml:space="preserve"> (as in the plastic toy model</w:t>
      </w:r>
      <w:r w:rsidR="00FF18C4">
        <w:rPr>
          <w:lang w:val="en-US"/>
        </w:rPr>
        <w:t>s</w:t>
      </w:r>
      <w:r w:rsidR="002F4CDA" w:rsidRPr="00F71CDF">
        <w:rPr>
          <w:lang w:val="en-US"/>
        </w:rPr>
        <w:t xml:space="preserve"> </w:t>
      </w:r>
      <w:r w:rsidR="00F55C7E" w:rsidRPr="00F71CDF">
        <w:rPr>
          <w:lang w:val="en-US"/>
        </w:rPr>
        <w:t>of</w:t>
      </w:r>
      <w:r w:rsidR="002F4CDA" w:rsidRPr="00F71CDF">
        <w:rPr>
          <w:lang w:val="en-US"/>
        </w:rPr>
        <w:t xml:space="preserve"> DNA used for educational purposes)</w:t>
      </w:r>
      <w:r w:rsidR="00071E38" w:rsidRPr="00F71CDF">
        <w:rPr>
          <w:lang w:val="en-US"/>
        </w:rPr>
        <w:t xml:space="preserve">. </w:t>
      </w:r>
      <w:r w:rsidR="00E429CB">
        <w:rPr>
          <w:lang w:val="en-US"/>
        </w:rPr>
        <w:t>The Redundancy Demons</w:t>
      </w:r>
      <w:r w:rsidR="00E429CB" w:rsidRPr="00F71CDF">
        <w:rPr>
          <w:lang w:val="en-US"/>
        </w:rPr>
        <w:t xml:space="preserve"> </w:t>
      </w:r>
      <w:r w:rsidR="00B448D6" w:rsidRPr="00F71CDF">
        <w:rPr>
          <w:lang w:val="en-US"/>
        </w:rPr>
        <w:t>are extremely diligent and achieve almost perfect fidelity, just as in the actual world</w:t>
      </w:r>
      <w:r w:rsidR="00353C62">
        <w:rPr>
          <w:lang w:val="en-US"/>
        </w:rPr>
        <w:t xml:space="preserve"> we live in</w:t>
      </w:r>
      <w:r w:rsidR="00B448D6" w:rsidRPr="00F71CDF">
        <w:rPr>
          <w:lang w:val="en-US"/>
        </w:rPr>
        <w:t xml:space="preserve">. </w:t>
      </w:r>
      <w:r w:rsidR="002F4CDA" w:rsidRPr="00F71CDF">
        <w:rPr>
          <w:lang w:val="en-US"/>
        </w:rPr>
        <w:t xml:space="preserve">Is this still replication? </w:t>
      </w:r>
      <w:r w:rsidR="002F4CDA" w:rsidRPr="00F71CDF">
        <w:rPr>
          <w:i/>
          <w:lang w:val="en-US"/>
        </w:rPr>
        <w:t>Ex hypothesi</w:t>
      </w:r>
      <w:r w:rsidR="002F4CDA" w:rsidRPr="00F71CDF">
        <w:rPr>
          <w:lang w:val="en-US"/>
        </w:rPr>
        <w:t>, the demons’ labor would be indistinguishable from “true</w:t>
      </w:r>
      <w:r w:rsidR="001E404B">
        <w:rPr>
          <w:lang w:val="en-US"/>
        </w:rPr>
        <w:t>”</w:t>
      </w:r>
      <w:r w:rsidR="002F4CDA" w:rsidRPr="00F71CDF">
        <w:rPr>
          <w:lang w:val="en-US"/>
        </w:rPr>
        <w:t xml:space="preserve"> replication. </w:t>
      </w:r>
      <w:r w:rsidR="00071E38" w:rsidRPr="00F71CDF">
        <w:rPr>
          <w:lang w:val="en-US"/>
        </w:rPr>
        <w:t xml:space="preserve">For all we know, such demons could be at work right now, in the same way that some liberal theologians </w:t>
      </w:r>
      <w:r w:rsidR="00B15FCB" w:rsidRPr="00F71CDF">
        <w:rPr>
          <w:lang w:val="en-US"/>
        </w:rPr>
        <w:t xml:space="preserve">have argued </w:t>
      </w:r>
      <w:r w:rsidR="00071E38" w:rsidRPr="00F71CDF">
        <w:rPr>
          <w:lang w:val="en-US"/>
        </w:rPr>
        <w:t xml:space="preserve">that God may be fiddling with our DNA, </w:t>
      </w:r>
      <w:r w:rsidR="00815E98" w:rsidRPr="00F71CDF">
        <w:rPr>
          <w:lang w:val="en-US"/>
        </w:rPr>
        <w:t xml:space="preserve">all the while </w:t>
      </w:r>
      <w:r w:rsidR="00071E38" w:rsidRPr="00F71CDF">
        <w:rPr>
          <w:lang w:val="en-US"/>
        </w:rPr>
        <w:t xml:space="preserve">making sure that His actions remain statistically undetectable </w:t>
      </w:r>
      <w:r w:rsidR="00071E38" w:rsidRPr="00F71CDF">
        <w:rPr>
          <w:lang w:val="en-US"/>
        </w:rPr>
        <w:fldChar w:fldCharType="begin"/>
      </w:r>
      <w:r w:rsidR="00D77CEC">
        <w:rPr>
          <w:lang w:val="en-US"/>
        </w:rPr>
        <w:instrText xml:space="preserve"> ADDIN EN.CITE &lt;EndNote&gt;&lt;Cite&gt;&lt;Author&gt;Haught&lt;/Author&gt;&lt;Year&gt;2000&lt;/Year&gt;&lt;IDText&gt;God after Darwin : a theology of evolution&lt;/IDText&gt;&lt;DisplayText&gt;(Haught, 2000; Miller, 2000)&lt;/DisplayText&gt;&lt;record&gt;&lt;foreign-keys&gt;&lt;key app="EN" db-id="es9ttvsd1p2xatet5etpvexn02w99r5s0etd"&gt;375&lt;/key&gt;&lt;/foreign-keys&gt;&lt;isbn&gt;0813367239&lt;/isbn&gt;&lt;titles&gt;&lt;title&gt;God after Darwin : a theology of evolution&lt;/title&gt;&lt;/titles&gt;&lt;pages&gt;XIII, 221&lt;/pages&gt;&lt;call-num&gt;L27.24F947&lt;/call-num&gt;&lt;contributors&gt;&lt;authors&gt;&lt;author&gt;Haught, John F.&lt;/author&gt;&lt;/authors&gt;&lt;/contributors&gt;&lt;added-date format="utc"&gt;1374484573&lt;/added-date&gt;&lt;pub-location&gt;Boulder (Colo.)&lt;/pub-location&gt;&lt;ref-type name="Book"&gt;6&lt;/ref-type&gt;&lt;dates&gt;&lt;year&gt;2000&lt;/year&gt;&lt;/dates&gt;&lt;rec-number&gt;470&lt;/rec-number&gt;&lt;publisher&gt;Westview press&lt;/publisher&gt;&lt;last-updated-date format="utc"&gt;1374484573&lt;/last-updated-date&gt;&lt;accession-num&gt;000656231&lt;/accession-num&gt;&lt;/record&gt;&lt;/Cite&gt;&lt;Cite&gt;&lt;Author&gt;Miller&lt;/Author&gt;&lt;Year&gt;2000&lt;/Year&gt;&lt;IDText&gt;Finding Darwin&amp;apos;s God : a scientist&amp;apos;s search for common ground between God and evolution&lt;/IDText&gt;&lt;record&gt;&lt;foreign-keys&gt;&lt;key app="EN" db-id="es9ttvsd1p2xatet5etpvexn02w99r5s0etd"&gt;245&lt;/key&gt;&lt;/foreign-keys&gt;&lt;isbn&gt;0060175931&lt;/isbn&gt;&lt;titles&gt;&lt;title&gt;Finding Darwin&amp;apos;s God : a scientist&amp;apos;s search for common ground between God and evolution&lt;/title&gt;&lt;secondary-title&gt;Cliff Street books&lt;/secondary-title&gt;&lt;/titles&gt;&lt;pages&gt;XIII, 338 ill.&lt;/pages&gt;&lt;contributors&gt;&lt;authors&gt;&lt;author&gt;Miller, Kenneth R.&lt;/author&gt;&lt;/authors&gt;&lt;/contributors&gt;&lt;added-date format="utc"&gt;1374484561&lt;/added-date&gt;&lt;pub-location&gt;New York (N.Y.)&lt;/pub-location&gt;&lt;ref-type name="Book"&gt;6&lt;/ref-type&gt;&lt;dates&gt;&lt;year&gt;2000&lt;/year&gt;&lt;/dates&gt;&lt;rec-number&gt;362&lt;/rec-number&gt;&lt;publisher&gt;HarperCollins&lt;/publisher&gt;&lt;last-updated-date format="utc"&gt;1374484561&lt;/last-updated-date&gt;&lt;accession-num&gt;000697453&lt;/accession-num&gt;&lt;/record&gt;&lt;/Cite&gt;&lt;/EndNote&gt;</w:instrText>
      </w:r>
      <w:r w:rsidR="00071E38" w:rsidRPr="00F71CDF">
        <w:rPr>
          <w:lang w:val="en-US"/>
        </w:rPr>
        <w:fldChar w:fldCharType="separate"/>
      </w:r>
      <w:r w:rsidR="00D77CEC">
        <w:rPr>
          <w:noProof/>
          <w:lang w:val="en-US"/>
        </w:rPr>
        <w:t>(Haught, 2000; Miller, 2000)</w:t>
      </w:r>
      <w:r w:rsidR="00071E38" w:rsidRPr="00F71CDF">
        <w:rPr>
          <w:lang w:val="en-US"/>
        </w:rPr>
        <w:fldChar w:fldCharType="end"/>
      </w:r>
      <w:r w:rsidR="00071E38" w:rsidRPr="00F71CDF">
        <w:rPr>
          <w:lang w:val="en-US"/>
        </w:rPr>
        <w:t>.</w:t>
      </w:r>
      <w:r w:rsidR="002F4CDA" w:rsidRPr="00F71CDF">
        <w:rPr>
          <w:lang w:val="en-US"/>
        </w:rPr>
        <w:t xml:space="preserve"> And what if </w:t>
      </w:r>
      <w:r w:rsidR="00D77CEC">
        <w:rPr>
          <w:lang w:val="en-US"/>
        </w:rPr>
        <w:t xml:space="preserve">it were discovered that </w:t>
      </w:r>
      <w:r w:rsidR="00EF58CE" w:rsidRPr="00F71CDF">
        <w:rPr>
          <w:lang w:val="en-US"/>
        </w:rPr>
        <w:t xml:space="preserve">Redundancy Demons </w:t>
      </w:r>
      <w:r w:rsidR="00FA15C0" w:rsidRPr="00F71CDF">
        <w:rPr>
          <w:lang w:val="en-US"/>
        </w:rPr>
        <w:t>use a range of different molecules for encrypting the genetic information</w:t>
      </w:r>
      <w:r w:rsidR="00065F5E">
        <w:rPr>
          <w:lang w:val="en-US"/>
        </w:rPr>
        <w:t xml:space="preserve">? That would not make any difference, as long as they make </w:t>
      </w:r>
      <w:r w:rsidR="00FA15C0" w:rsidRPr="00F71CDF">
        <w:rPr>
          <w:lang w:val="en-US"/>
        </w:rPr>
        <w:t xml:space="preserve">sure that the information </w:t>
      </w:r>
      <w:r w:rsidR="00065F5E">
        <w:rPr>
          <w:lang w:val="en-US"/>
        </w:rPr>
        <w:t xml:space="preserve">carried by the molecules of their choice </w:t>
      </w:r>
      <w:r w:rsidR="00FA15C0" w:rsidRPr="00F71CDF">
        <w:rPr>
          <w:lang w:val="en-US"/>
        </w:rPr>
        <w:t xml:space="preserve">is </w:t>
      </w:r>
      <w:r w:rsidR="00065F5E">
        <w:rPr>
          <w:lang w:val="en-US"/>
        </w:rPr>
        <w:t>eventually p</w:t>
      </w:r>
      <w:r w:rsidR="00FA15C0" w:rsidRPr="00F71CDF">
        <w:rPr>
          <w:lang w:val="en-US"/>
        </w:rPr>
        <w:t xml:space="preserve">roperly </w:t>
      </w:r>
      <w:r w:rsidR="00065F5E">
        <w:rPr>
          <w:lang w:val="en-US"/>
        </w:rPr>
        <w:t xml:space="preserve">and reliably </w:t>
      </w:r>
      <w:r w:rsidR="00FA15C0" w:rsidRPr="00F71CDF">
        <w:rPr>
          <w:lang w:val="en-US"/>
        </w:rPr>
        <w:t xml:space="preserve">transcribed to </w:t>
      </w:r>
      <w:r w:rsidR="009A176C">
        <w:rPr>
          <w:lang w:val="en-US"/>
        </w:rPr>
        <w:t>the right amino acid sequences</w:t>
      </w:r>
      <w:r w:rsidR="00065F5E">
        <w:rPr>
          <w:lang w:val="en-US"/>
        </w:rPr>
        <w:t>.</w:t>
      </w:r>
      <w:r w:rsidR="00FA15C0" w:rsidRPr="00F71CDF">
        <w:rPr>
          <w:lang w:val="en-US"/>
        </w:rPr>
        <w:t xml:space="preserve"> </w:t>
      </w:r>
      <w:r w:rsidR="0036720D">
        <w:rPr>
          <w:lang w:val="en-US"/>
        </w:rPr>
        <w:t xml:space="preserve">And what </w:t>
      </w:r>
      <w:r w:rsidR="00FA15C0" w:rsidRPr="00F71CDF">
        <w:rPr>
          <w:lang w:val="en-US"/>
        </w:rPr>
        <w:t xml:space="preserve">if they used tiny </w:t>
      </w:r>
      <w:r w:rsidR="002F4CDA" w:rsidRPr="00F71CDF">
        <w:rPr>
          <w:lang w:val="en-US"/>
        </w:rPr>
        <w:t>Enigma machines</w:t>
      </w:r>
      <w:r w:rsidR="008C7106">
        <w:rPr>
          <w:lang w:val="en-US"/>
        </w:rPr>
        <w:t xml:space="preserve"> for secrecy</w:t>
      </w:r>
      <w:r w:rsidR="002F4CDA" w:rsidRPr="00F71CDF">
        <w:rPr>
          <w:lang w:val="en-US"/>
        </w:rPr>
        <w:t xml:space="preserve">, decoding the information in each transmission event? </w:t>
      </w:r>
      <w:r w:rsidR="003335C5" w:rsidRPr="00F71CDF">
        <w:rPr>
          <w:lang w:val="en-US"/>
        </w:rPr>
        <w:t xml:space="preserve">None of these fanciful scenarios </w:t>
      </w:r>
      <w:r w:rsidR="00FE3C6A">
        <w:rPr>
          <w:lang w:val="en-US"/>
        </w:rPr>
        <w:t xml:space="preserve">would </w:t>
      </w:r>
      <w:r w:rsidR="00A27240">
        <w:rPr>
          <w:lang w:val="en-US"/>
        </w:rPr>
        <w:t>m</w:t>
      </w:r>
      <w:r w:rsidR="003335C5" w:rsidRPr="00F71CDF">
        <w:rPr>
          <w:lang w:val="en-US"/>
        </w:rPr>
        <w:t xml:space="preserve">ake </w:t>
      </w:r>
      <w:r w:rsidR="00FE3C6A">
        <w:rPr>
          <w:lang w:val="en-US"/>
        </w:rPr>
        <w:t xml:space="preserve">a </w:t>
      </w:r>
      <w:r w:rsidR="003335C5" w:rsidRPr="00F71CDF">
        <w:rPr>
          <w:lang w:val="en-US"/>
        </w:rPr>
        <w:t>differenc</w:t>
      </w:r>
      <w:r w:rsidR="00DB6565">
        <w:rPr>
          <w:lang w:val="en-US"/>
        </w:rPr>
        <w:t>e</w:t>
      </w:r>
      <w:r w:rsidR="000002D6">
        <w:rPr>
          <w:lang w:val="en-US"/>
        </w:rPr>
        <w:t xml:space="preserve"> to the algo</w:t>
      </w:r>
      <w:r w:rsidR="001E1B8E">
        <w:rPr>
          <w:lang w:val="en-US"/>
        </w:rPr>
        <w:t>rithm of variation and selection</w:t>
      </w:r>
      <w:r w:rsidR="00DB6565">
        <w:rPr>
          <w:lang w:val="en-US"/>
        </w:rPr>
        <w:t>: to all intents and purposes, what is going on is still “</w:t>
      </w:r>
      <w:r w:rsidR="003335C5" w:rsidRPr="00F71CDF">
        <w:rPr>
          <w:lang w:val="en-US"/>
        </w:rPr>
        <w:t>replication</w:t>
      </w:r>
      <w:r w:rsidR="00DB6565">
        <w:rPr>
          <w:lang w:val="en-US"/>
        </w:rPr>
        <w:t>”</w:t>
      </w:r>
      <w:r w:rsidR="003335C5" w:rsidRPr="00F71CDF">
        <w:rPr>
          <w:lang w:val="en-US"/>
        </w:rPr>
        <w:t>.</w:t>
      </w:r>
    </w:p>
    <w:p w14:paraId="7C572838" w14:textId="726E7070" w:rsidR="000C7DEC" w:rsidRPr="00F71CDF" w:rsidRDefault="000C7DEC" w:rsidP="00D51166">
      <w:pPr>
        <w:rPr>
          <w:b/>
          <w:lang w:val="en-US"/>
        </w:rPr>
      </w:pPr>
      <w:r w:rsidRPr="00F71CDF">
        <w:rPr>
          <w:b/>
          <w:lang w:val="en-US"/>
        </w:rPr>
        <w:t>Level of resolution</w:t>
      </w:r>
    </w:p>
    <w:p w14:paraId="0746D5B5" w14:textId="52BCE9EC" w:rsidR="006467B8" w:rsidRPr="00F71CDF" w:rsidRDefault="003A1839" w:rsidP="006B244C">
      <w:pPr>
        <w:rPr>
          <w:lang w:val="en-US"/>
        </w:rPr>
      </w:pPr>
      <w:r w:rsidRPr="00F71CDF">
        <w:rPr>
          <w:lang w:val="en-US"/>
        </w:rPr>
        <w:t>If you identify cultural representation with some sort of physical substrate</w:t>
      </w:r>
      <w:r w:rsidR="00F53107" w:rsidRPr="00F71CDF">
        <w:rPr>
          <w:lang w:val="en-US"/>
        </w:rPr>
        <w:t>,</w:t>
      </w:r>
      <w:r w:rsidRPr="00F71CDF">
        <w:rPr>
          <w:lang w:val="en-US"/>
        </w:rPr>
        <w:t xml:space="preserve"> you will look in vain for some kind of simple replication machinery that makes copies of those material entities, in the way that DNA strands unwind and assemble a replica. But on an informational approach, </w:t>
      </w:r>
      <w:r w:rsidR="003676C7">
        <w:rPr>
          <w:lang w:val="en-US"/>
        </w:rPr>
        <w:t xml:space="preserve">what </w:t>
      </w:r>
      <w:r w:rsidR="00A34877" w:rsidRPr="00F71CDF">
        <w:rPr>
          <w:lang w:val="en-US"/>
        </w:rPr>
        <w:t xml:space="preserve">matters is that some piece of information is somehow transmitted from one physical carrier to the next, no </w:t>
      </w:r>
      <w:r w:rsidR="00A34877" w:rsidRPr="00F71CDF">
        <w:rPr>
          <w:lang w:val="en-US"/>
        </w:rPr>
        <w:lastRenderedPageBreak/>
        <w:t>matter how roundabout and circuitous the mechanism</w:t>
      </w:r>
      <w:r w:rsidR="009C62DB" w:rsidRPr="00F71CDF">
        <w:rPr>
          <w:lang w:val="en-US"/>
        </w:rPr>
        <w:t>, and no matter how different the physical carrier</w:t>
      </w:r>
      <w:r w:rsidR="00F74909">
        <w:rPr>
          <w:lang w:val="en-US"/>
        </w:rPr>
        <w:t>s</w:t>
      </w:r>
      <w:r w:rsidR="00A34877" w:rsidRPr="00F71CDF">
        <w:rPr>
          <w:lang w:val="en-US"/>
        </w:rPr>
        <w:t xml:space="preserve">. </w:t>
      </w:r>
      <w:r w:rsidR="009C62DB" w:rsidRPr="00F71CDF">
        <w:rPr>
          <w:lang w:val="en-US"/>
        </w:rPr>
        <w:t xml:space="preserve">Importantly, abstract information can be identified at different levels of resolution. </w:t>
      </w:r>
      <w:r w:rsidR="002F2D5E" w:rsidRPr="00F71CDF">
        <w:rPr>
          <w:lang w:val="en-US"/>
        </w:rPr>
        <w:t>T</w:t>
      </w:r>
      <w:r w:rsidR="006B244C" w:rsidRPr="00F71CDF">
        <w:rPr>
          <w:lang w:val="en-US"/>
        </w:rPr>
        <w:t xml:space="preserve">ake our examples of jokes. </w:t>
      </w:r>
      <w:r w:rsidR="00736592" w:rsidRPr="00F71CDF">
        <w:rPr>
          <w:lang w:val="en-US"/>
        </w:rPr>
        <w:t xml:space="preserve">In virtue of what do we say, upon hearing someone telling a joke, that we have heard “it” before? Not in virtue of the specific wording, or acoustic qualities, or even the language it was spoken in. </w:t>
      </w:r>
      <w:r w:rsidR="006B244C" w:rsidRPr="00F71CDF">
        <w:rPr>
          <w:lang w:val="en-US"/>
        </w:rPr>
        <w:t xml:space="preserve">We recognize </w:t>
      </w:r>
      <w:r w:rsidR="00736592" w:rsidRPr="00F71CDF">
        <w:rPr>
          <w:lang w:val="en-US"/>
        </w:rPr>
        <w:t xml:space="preserve">two representations as instantiating the </w:t>
      </w:r>
      <w:r w:rsidR="00736592" w:rsidRPr="00F71CDF">
        <w:rPr>
          <w:i/>
          <w:lang w:val="en-US"/>
        </w:rPr>
        <w:t xml:space="preserve">same </w:t>
      </w:r>
      <w:r w:rsidR="006B244C" w:rsidRPr="00F71CDF">
        <w:rPr>
          <w:lang w:val="en-US"/>
        </w:rPr>
        <w:t>joke in virtue of some higher-level semantic similarities</w:t>
      </w:r>
      <w:r w:rsidR="00736592" w:rsidRPr="00F71CDF">
        <w:rPr>
          <w:lang w:val="en-US"/>
        </w:rPr>
        <w:t xml:space="preserve">. If we </w:t>
      </w:r>
      <w:r w:rsidR="00FE3A76">
        <w:rPr>
          <w:lang w:val="en-US"/>
        </w:rPr>
        <w:t xml:space="preserve">are the one </w:t>
      </w:r>
      <w:r w:rsidR="00736592" w:rsidRPr="00F71CDF">
        <w:rPr>
          <w:lang w:val="en-US"/>
        </w:rPr>
        <w:t>tell</w:t>
      </w:r>
      <w:r w:rsidR="00FE3A76">
        <w:rPr>
          <w:lang w:val="en-US"/>
        </w:rPr>
        <w:t>ing the</w:t>
      </w:r>
      <w:r w:rsidR="00736592" w:rsidRPr="00F71CDF">
        <w:rPr>
          <w:lang w:val="en-US"/>
        </w:rPr>
        <w:t xml:space="preserve"> joke, we are usually not 'replicating' the exact wording, but telling the story in our own words. </w:t>
      </w:r>
    </w:p>
    <w:p w14:paraId="0463A42D" w14:textId="3E9CFD7B" w:rsidR="006B244C" w:rsidRPr="00F71CDF" w:rsidRDefault="00C65404" w:rsidP="006B244C">
      <w:pPr>
        <w:rPr>
          <w:lang w:val="en-US"/>
        </w:rPr>
      </w:pPr>
      <w:r w:rsidRPr="00F71CDF">
        <w:rPr>
          <w:lang w:val="en-US"/>
        </w:rPr>
        <w:t xml:space="preserve">But replication </w:t>
      </w:r>
      <w:r w:rsidR="00C87A45" w:rsidRPr="00F71CDF">
        <w:rPr>
          <w:lang w:val="en-US"/>
        </w:rPr>
        <w:t xml:space="preserve">of a joke </w:t>
      </w:r>
      <w:r w:rsidR="006467B8" w:rsidRPr="00F71CDF">
        <w:rPr>
          <w:lang w:val="en-US"/>
        </w:rPr>
        <w:t xml:space="preserve">can </w:t>
      </w:r>
      <w:r w:rsidR="00C87A45" w:rsidRPr="00F71CDF">
        <w:rPr>
          <w:lang w:val="en-US"/>
        </w:rPr>
        <w:t xml:space="preserve">happen </w:t>
      </w:r>
      <w:r w:rsidRPr="00F71CDF">
        <w:rPr>
          <w:lang w:val="en-US"/>
        </w:rPr>
        <w:t xml:space="preserve">at different levels of resolution. </w:t>
      </w:r>
      <w:r w:rsidR="006B244C" w:rsidRPr="00F71CDF">
        <w:rPr>
          <w:lang w:val="en-US"/>
        </w:rPr>
        <w:t xml:space="preserve">The mnemonist Solomon Shereshevsky had such an astounding memory that he could repeat several pages of texts, verbatim, after having heard them once. If </w:t>
      </w:r>
      <w:r w:rsidR="00E04FC5" w:rsidRPr="00F71CDF">
        <w:rPr>
          <w:lang w:val="en-US"/>
        </w:rPr>
        <w:t xml:space="preserve">someone like </w:t>
      </w:r>
      <w:r w:rsidR="006B244C" w:rsidRPr="00F71CDF">
        <w:rPr>
          <w:lang w:val="en-US"/>
        </w:rPr>
        <w:t xml:space="preserve">Shereshevsky </w:t>
      </w:r>
      <w:r w:rsidR="00D3319C" w:rsidRPr="00F71CDF">
        <w:rPr>
          <w:lang w:val="en-US"/>
        </w:rPr>
        <w:t>recount</w:t>
      </w:r>
      <w:r w:rsidR="00E04FC5" w:rsidRPr="00F71CDF">
        <w:rPr>
          <w:lang w:val="en-US"/>
        </w:rPr>
        <w:t>s</w:t>
      </w:r>
      <w:r w:rsidR="00D3319C" w:rsidRPr="00F71CDF">
        <w:rPr>
          <w:lang w:val="en-US"/>
        </w:rPr>
        <w:t xml:space="preserve"> </w:t>
      </w:r>
      <w:r w:rsidR="006B244C" w:rsidRPr="00F71CDF">
        <w:rPr>
          <w:lang w:val="en-US"/>
        </w:rPr>
        <w:t xml:space="preserve">a joke he heard from someone else, he </w:t>
      </w:r>
      <w:r w:rsidR="00E04FC5" w:rsidRPr="00F71CDF">
        <w:rPr>
          <w:lang w:val="en-US"/>
        </w:rPr>
        <w:t xml:space="preserve">will </w:t>
      </w:r>
      <w:r w:rsidR="006B244C" w:rsidRPr="00F71CDF">
        <w:rPr>
          <w:lang w:val="en-US"/>
        </w:rPr>
        <w:t>‘replicate’ at the level of individual words and phrases.</w:t>
      </w:r>
      <w:r w:rsidR="006B244C" w:rsidRPr="00F71CDF">
        <w:rPr>
          <w:rStyle w:val="Voetnootmarkering"/>
          <w:lang w:val="en-US"/>
        </w:rPr>
        <w:footnoteReference w:id="4"/>
      </w:r>
      <w:r w:rsidR="006B244C" w:rsidRPr="00F71CDF">
        <w:rPr>
          <w:lang w:val="en-US"/>
        </w:rPr>
        <w:t xml:space="preserve"> And of course, finer-grained replication is still possible. Even Shereshevsky’s verbatim rendering of a joke abstracts away from lower-level details, for example the specific intonation, phrasing and pitch of the person who told it to him. </w:t>
      </w:r>
      <w:r w:rsidR="007B3ECE">
        <w:rPr>
          <w:lang w:val="en-US"/>
        </w:rPr>
        <w:t xml:space="preserve">Professional comedians care about the timing and delivery of a joke, and may tell it in exactly the same way across different performances. </w:t>
      </w:r>
    </w:p>
    <w:p w14:paraId="34DAFBD4" w14:textId="7F3EBE85" w:rsidR="0069612F" w:rsidRPr="00F71CDF" w:rsidRDefault="006B244C" w:rsidP="002F2D5E">
      <w:pPr>
        <w:rPr>
          <w:lang w:val="en-US"/>
        </w:rPr>
      </w:pPr>
      <w:r w:rsidRPr="00F71CDF">
        <w:rPr>
          <w:lang w:val="en-US"/>
        </w:rPr>
        <w:t>E</w:t>
      </w:r>
      <w:r w:rsidR="00D86EBC" w:rsidRPr="00F71CDF">
        <w:rPr>
          <w:lang w:val="en-US"/>
        </w:rPr>
        <w:t xml:space="preserve">ven </w:t>
      </w:r>
      <w:r w:rsidR="002B6076" w:rsidRPr="00F71CDF">
        <w:rPr>
          <w:lang w:val="en-US"/>
        </w:rPr>
        <w:t xml:space="preserve">in </w:t>
      </w:r>
      <w:r w:rsidR="002F2D5E" w:rsidRPr="00F71CDF">
        <w:rPr>
          <w:lang w:val="en-US"/>
        </w:rPr>
        <w:t>the paradigm</w:t>
      </w:r>
      <w:r w:rsidR="00CD7018" w:rsidRPr="00F71CDF">
        <w:rPr>
          <w:lang w:val="en-US"/>
        </w:rPr>
        <w:t xml:space="preserve"> case of replication</w:t>
      </w:r>
      <w:r w:rsidR="002F2D5E" w:rsidRPr="00F71CDF">
        <w:rPr>
          <w:lang w:val="en-US"/>
        </w:rPr>
        <w:t xml:space="preserve"> (DNA)</w:t>
      </w:r>
      <w:r w:rsidR="00CD7018" w:rsidRPr="00F71CDF">
        <w:rPr>
          <w:lang w:val="en-US"/>
        </w:rPr>
        <w:t xml:space="preserve">, </w:t>
      </w:r>
      <w:r w:rsidR="002F2D5E" w:rsidRPr="00F71CDF">
        <w:rPr>
          <w:lang w:val="en-US"/>
        </w:rPr>
        <w:t xml:space="preserve">we need to </w:t>
      </w:r>
      <w:r w:rsidR="009631D2">
        <w:rPr>
          <w:lang w:val="en-US"/>
        </w:rPr>
        <w:t>settle</w:t>
      </w:r>
      <w:r w:rsidR="009631D2" w:rsidRPr="00F71CDF">
        <w:rPr>
          <w:lang w:val="en-US"/>
        </w:rPr>
        <w:t xml:space="preserve"> </w:t>
      </w:r>
      <w:r w:rsidR="002F2D5E" w:rsidRPr="00F71CDF">
        <w:rPr>
          <w:lang w:val="en-US"/>
        </w:rPr>
        <w:t xml:space="preserve">on the right level of analysis. </w:t>
      </w:r>
      <w:r w:rsidR="00C972D1" w:rsidRPr="00F71CDF">
        <w:rPr>
          <w:lang w:val="en-US"/>
        </w:rPr>
        <w:t xml:space="preserve">If we say that </w:t>
      </w:r>
      <w:r w:rsidR="00615436">
        <w:rPr>
          <w:lang w:val="en-US"/>
        </w:rPr>
        <w:t xml:space="preserve">two </w:t>
      </w:r>
      <w:r w:rsidR="004A7EA1" w:rsidRPr="00F71CDF">
        <w:rPr>
          <w:lang w:val="en-US"/>
        </w:rPr>
        <w:t>chromosome</w:t>
      </w:r>
      <w:r w:rsidR="00615436">
        <w:rPr>
          <w:lang w:val="en-US"/>
        </w:rPr>
        <w:t xml:space="preserve"> in two different cells,</w:t>
      </w:r>
      <w:r w:rsidR="00615436" w:rsidRPr="00615436">
        <w:rPr>
          <w:lang w:val="en-US"/>
        </w:rPr>
        <w:t xml:space="preserve"> </w:t>
      </w:r>
      <w:r w:rsidR="00615436" w:rsidRPr="00F71CDF">
        <w:rPr>
          <w:lang w:val="en-US"/>
        </w:rPr>
        <w:t xml:space="preserve">after </w:t>
      </w:r>
      <w:r w:rsidR="00EE3B5A">
        <w:rPr>
          <w:lang w:val="en-US"/>
        </w:rPr>
        <w:t xml:space="preserve">the completion of </w:t>
      </w:r>
      <w:r w:rsidR="00615436" w:rsidRPr="00F71CDF">
        <w:rPr>
          <w:lang w:val="en-US"/>
        </w:rPr>
        <w:t xml:space="preserve">regular (mitotic) cell division, </w:t>
      </w:r>
      <w:r w:rsidR="00615436">
        <w:rPr>
          <w:lang w:val="en-US"/>
        </w:rPr>
        <w:t xml:space="preserve">are </w:t>
      </w:r>
      <w:r w:rsidR="00C972D1" w:rsidRPr="00F71CDF">
        <w:rPr>
          <w:lang w:val="en-US"/>
        </w:rPr>
        <w:t>replica</w:t>
      </w:r>
      <w:r w:rsidR="00615436">
        <w:rPr>
          <w:lang w:val="en-US"/>
        </w:rPr>
        <w:t>s</w:t>
      </w:r>
      <w:r w:rsidR="00C972D1" w:rsidRPr="00F71CDF">
        <w:rPr>
          <w:lang w:val="en-US"/>
        </w:rPr>
        <w:t xml:space="preserve"> of </w:t>
      </w:r>
      <w:r w:rsidR="00C8065E">
        <w:rPr>
          <w:lang w:val="en-US"/>
        </w:rPr>
        <w:t xml:space="preserve">one </w:t>
      </w:r>
      <w:r w:rsidR="00C972D1" w:rsidRPr="00F71CDF">
        <w:rPr>
          <w:lang w:val="en-US"/>
        </w:rPr>
        <w:t xml:space="preserve">another, we don’t mean </w:t>
      </w:r>
      <w:r w:rsidR="00FA7CBE">
        <w:rPr>
          <w:lang w:val="en-US"/>
        </w:rPr>
        <w:t xml:space="preserve">to say </w:t>
      </w:r>
      <w:r w:rsidR="00C972D1" w:rsidRPr="00F71CDF">
        <w:rPr>
          <w:lang w:val="en-US"/>
        </w:rPr>
        <w:t xml:space="preserve">that they are </w:t>
      </w:r>
      <w:r w:rsidR="004A7EA1" w:rsidRPr="00F71CDF">
        <w:rPr>
          <w:i/>
          <w:lang w:val="en-US"/>
        </w:rPr>
        <w:t xml:space="preserve">exactly </w:t>
      </w:r>
      <w:r w:rsidR="004A7EA1" w:rsidRPr="00F71CDF">
        <w:rPr>
          <w:lang w:val="en-US"/>
        </w:rPr>
        <w:t>alike</w:t>
      </w:r>
      <w:r w:rsidR="00296EB9">
        <w:rPr>
          <w:lang w:val="en-US"/>
        </w:rPr>
        <w:t xml:space="preserve">. In fact, </w:t>
      </w:r>
      <w:r w:rsidR="000820BA">
        <w:rPr>
          <w:lang w:val="en-US"/>
        </w:rPr>
        <w:t>there will be</w:t>
      </w:r>
      <w:r w:rsidR="000C0B1B">
        <w:rPr>
          <w:lang w:val="en-US"/>
        </w:rPr>
        <w:t xml:space="preserve"> </w:t>
      </w:r>
      <w:r w:rsidR="004E2C30">
        <w:rPr>
          <w:lang w:val="en-US"/>
        </w:rPr>
        <w:t>plenty of</w:t>
      </w:r>
      <w:r w:rsidR="00657B7A">
        <w:rPr>
          <w:lang w:val="en-US"/>
        </w:rPr>
        <w:t xml:space="preserve"> differences between them:</w:t>
      </w:r>
      <w:r w:rsidR="004A7EA1" w:rsidRPr="00F71CDF">
        <w:rPr>
          <w:lang w:val="en-US"/>
        </w:rPr>
        <w:t xml:space="preserve"> they </w:t>
      </w:r>
      <w:r w:rsidR="00657B7A">
        <w:rPr>
          <w:lang w:val="en-US"/>
        </w:rPr>
        <w:t xml:space="preserve">are </w:t>
      </w:r>
      <w:r w:rsidR="004A7EA1" w:rsidRPr="00F71CDF">
        <w:rPr>
          <w:lang w:val="en-US"/>
        </w:rPr>
        <w:t xml:space="preserve">wound up and folded in a different way, have a different spatial orientation, and </w:t>
      </w:r>
      <w:r w:rsidR="005A6987">
        <w:rPr>
          <w:lang w:val="en-US"/>
        </w:rPr>
        <w:t xml:space="preserve">their </w:t>
      </w:r>
      <w:r w:rsidR="004A7EA1" w:rsidRPr="00F71CDF">
        <w:rPr>
          <w:lang w:val="en-US"/>
        </w:rPr>
        <w:t xml:space="preserve">molecules </w:t>
      </w:r>
      <w:r w:rsidR="005A6987">
        <w:rPr>
          <w:lang w:val="en-US"/>
        </w:rPr>
        <w:t xml:space="preserve">are arranged </w:t>
      </w:r>
      <w:r w:rsidR="004A7EA1" w:rsidRPr="00F71CDF">
        <w:rPr>
          <w:lang w:val="en-US"/>
        </w:rPr>
        <w:t xml:space="preserve">in countless </w:t>
      </w:r>
      <w:r w:rsidR="005A6987">
        <w:rPr>
          <w:lang w:val="en-US"/>
        </w:rPr>
        <w:t xml:space="preserve">different </w:t>
      </w:r>
      <w:r w:rsidR="004A7EA1" w:rsidRPr="00F71CDF">
        <w:rPr>
          <w:lang w:val="en-US"/>
        </w:rPr>
        <w:t xml:space="preserve">ways. </w:t>
      </w:r>
      <w:r w:rsidR="00CB40D6">
        <w:rPr>
          <w:lang w:val="en-US"/>
        </w:rPr>
        <w:t>T</w:t>
      </w:r>
      <w:r w:rsidR="00657B7A">
        <w:rPr>
          <w:lang w:val="en-US"/>
        </w:rPr>
        <w:t>h</w:t>
      </w:r>
      <w:r w:rsidR="00CB40D6">
        <w:rPr>
          <w:lang w:val="en-US"/>
        </w:rPr>
        <w:t xml:space="preserve">is is how talk of physical entities rather than abstract information can lead us astray. </w:t>
      </w:r>
      <w:r w:rsidR="007D75E4" w:rsidRPr="00F71CDF">
        <w:rPr>
          <w:lang w:val="en-US"/>
        </w:rPr>
        <w:t xml:space="preserve">Two chromosomes </w:t>
      </w:r>
      <w:r w:rsidR="004A7EA1" w:rsidRPr="00F71CDF">
        <w:rPr>
          <w:lang w:val="en-US"/>
        </w:rPr>
        <w:t xml:space="preserve">are only </w:t>
      </w:r>
      <w:r w:rsidR="007D75E4" w:rsidRPr="00F71CDF">
        <w:rPr>
          <w:lang w:val="en-US"/>
        </w:rPr>
        <w:t>“</w:t>
      </w:r>
      <w:r w:rsidR="004A7EA1" w:rsidRPr="00F71CDF">
        <w:rPr>
          <w:lang w:val="en-US"/>
        </w:rPr>
        <w:t>replicas</w:t>
      </w:r>
      <w:r w:rsidR="007D75E4" w:rsidRPr="00F71CDF">
        <w:rPr>
          <w:lang w:val="en-US"/>
        </w:rPr>
        <w:t>”</w:t>
      </w:r>
      <w:r w:rsidR="004A7EA1" w:rsidRPr="00F71CDF">
        <w:rPr>
          <w:lang w:val="en-US"/>
        </w:rPr>
        <w:t xml:space="preserve"> of each other to the extent that both can be seen as embodying a certain amount of abstract information</w:t>
      </w:r>
      <w:r w:rsidR="009101D6">
        <w:rPr>
          <w:lang w:val="en-US"/>
        </w:rPr>
        <w:t xml:space="preserve"> </w:t>
      </w:r>
      <w:r w:rsidR="004A7EA1" w:rsidRPr="00F71CDF">
        <w:rPr>
          <w:lang w:val="en-US"/>
        </w:rPr>
        <w:t xml:space="preserve">in the way </w:t>
      </w:r>
      <w:r w:rsidR="00797EB4" w:rsidRPr="00F71CDF">
        <w:rPr>
          <w:lang w:val="en-US"/>
        </w:rPr>
        <w:t xml:space="preserve">their </w:t>
      </w:r>
      <w:r w:rsidR="004A7EA1" w:rsidRPr="00F71CDF">
        <w:rPr>
          <w:lang w:val="en-US"/>
        </w:rPr>
        <w:t>base pairs are arranged along the</w:t>
      </w:r>
      <w:r w:rsidR="005D6D83">
        <w:rPr>
          <w:lang w:val="en-US"/>
        </w:rPr>
        <w:t>ir</w:t>
      </w:r>
      <w:r w:rsidR="004A7EA1" w:rsidRPr="00F71CDF">
        <w:rPr>
          <w:lang w:val="en-US"/>
        </w:rPr>
        <w:t xml:space="preserve"> doubled helix</w:t>
      </w:r>
      <w:r w:rsidR="00D35825">
        <w:rPr>
          <w:lang w:val="en-US"/>
        </w:rPr>
        <w:t>, abstracting away from everything else</w:t>
      </w:r>
      <w:r w:rsidR="004A7EA1" w:rsidRPr="00F71CDF">
        <w:rPr>
          <w:lang w:val="en-US"/>
        </w:rPr>
        <w:t xml:space="preserve">. </w:t>
      </w:r>
      <w:r w:rsidR="00891E26">
        <w:rPr>
          <w:lang w:val="en-US"/>
        </w:rPr>
        <w:t xml:space="preserve">There is much more “information” in a chromosome than that which resides in the arrangement of their base pairs, but that information is </w:t>
      </w:r>
      <w:r w:rsidR="00A3039F" w:rsidRPr="00F71CDF">
        <w:rPr>
          <w:lang w:val="en-US"/>
        </w:rPr>
        <w:t>not preserved during</w:t>
      </w:r>
      <w:r w:rsidR="00E3035A">
        <w:rPr>
          <w:lang w:val="en-US"/>
        </w:rPr>
        <w:t xml:space="preserve"> </w:t>
      </w:r>
      <w:r w:rsidR="00F33813">
        <w:rPr>
          <w:lang w:val="en-US"/>
        </w:rPr>
        <w:t>dell division</w:t>
      </w:r>
      <w:r w:rsidR="00E3035A">
        <w:rPr>
          <w:lang w:val="en-US"/>
        </w:rPr>
        <w:t>, so we ignore it</w:t>
      </w:r>
      <w:r w:rsidR="00A3039F" w:rsidRPr="00F71CDF">
        <w:rPr>
          <w:lang w:val="en-US"/>
        </w:rPr>
        <w:t xml:space="preserve">. </w:t>
      </w:r>
      <w:r w:rsidR="00F124F9" w:rsidRPr="00F71CDF">
        <w:rPr>
          <w:lang w:val="en-US"/>
        </w:rPr>
        <w:t xml:space="preserve">It is a difference that doesn’t make a difference </w:t>
      </w:r>
      <w:r w:rsidR="00F124F9" w:rsidRPr="00F71CDF">
        <w:rPr>
          <w:lang w:val="en-US"/>
        </w:rPr>
        <w:fldChar w:fldCharType="begin"/>
      </w:r>
      <w:r w:rsidR="00F124F9" w:rsidRPr="00F71CDF">
        <w:rPr>
          <w:lang w:val="en-US"/>
        </w:rPr>
        <w:instrText xml:space="preserve"> ADDIN EN.CITE &lt;EndNote&gt;&lt;Cite&gt;&lt;Author&gt;Dennett&lt;/Author&gt;&lt;Year&gt;2017&lt;/Year&gt;&lt;IDText&gt;From Bacteria to Bach and Back: The Evolution of Minds&lt;/IDText&gt;&lt;DisplayText&gt;(Dennett, 2017)&lt;/DisplayText&gt;&lt;record&gt;&lt;urls&gt;&lt;related-urls&gt;&lt;url&gt;https://books.google.be/books?id=iHtEvgAACAAJ&lt;/url&gt;&lt;/related-urls&gt;&lt;/urls&gt;&lt;isbn&gt;9780241003565&lt;/isbn&gt;&lt;titles&gt;&lt;title&gt;From Bacteria to Bach and Back: The Evolution of Minds&lt;/title&gt;&lt;short-title&gt;From Bacteria to Bach and Back: The Evolution of Minds&lt;/short-title&gt;&lt;/titles&gt;&lt;contributors&gt;&lt;authors&gt;&lt;author&gt;Dennett, Daniel C.&lt;/author&gt;&lt;/authors&gt;&lt;/contributors&gt;&lt;added-date format="utc"&gt;1497975540&lt;/added-date&gt;&lt;ref-type name="Book"&gt;6&lt;/ref-type&gt;&lt;dates&gt;&lt;year&gt;2017&lt;/year&gt;&lt;/dates&gt;&lt;rec-number&gt;2251&lt;/rec-number&gt;&lt;publisher&gt;Penguin Books, Limited&lt;/publisher&gt;&lt;last-updated-date format="utc"&gt;1498056377&lt;/last-updated-date&gt;&lt;/record&gt;&lt;/Cite&gt;&lt;/EndNote&gt;</w:instrText>
      </w:r>
      <w:r w:rsidR="00F124F9" w:rsidRPr="00F71CDF">
        <w:rPr>
          <w:lang w:val="en-US"/>
        </w:rPr>
        <w:fldChar w:fldCharType="separate"/>
      </w:r>
      <w:r w:rsidR="00F124F9" w:rsidRPr="00F71CDF">
        <w:rPr>
          <w:noProof/>
          <w:lang w:val="en-US"/>
        </w:rPr>
        <w:t>(Dennett, 2017)</w:t>
      </w:r>
      <w:r w:rsidR="00F124F9" w:rsidRPr="00F71CDF">
        <w:rPr>
          <w:lang w:val="en-US"/>
        </w:rPr>
        <w:fldChar w:fldCharType="end"/>
      </w:r>
    </w:p>
    <w:p w14:paraId="0C9B3B16" w14:textId="5FED2389" w:rsidR="00DA3668" w:rsidRPr="00F71CDF" w:rsidRDefault="00DA3668" w:rsidP="0077172D">
      <w:pPr>
        <w:rPr>
          <w:b/>
          <w:lang w:val="en-US"/>
        </w:rPr>
      </w:pPr>
      <w:r w:rsidRPr="00F71CDF">
        <w:rPr>
          <w:b/>
          <w:lang w:val="en-US"/>
        </w:rPr>
        <w:t>Reconstruction Redux</w:t>
      </w:r>
    </w:p>
    <w:p w14:paraId="24446DB7" w14:textId="394C16D0" w:rsidR="00C70C61" w:rsidRPr="00F71CDF" w:rsidRDefault="00307391" w:rsidP="004578DA">
      <w:pPr>
        <w:rPr>
          <w:lang w:val="en-US"/>
        </w:rPr>
      </w:pPr>
      <w:r w:rsidRPr="00F71CDF">
        <w:rPr>
          <w:lang w:val="en-US"/>
        </w:rPr>
        <w:t xml:space="preserve">If we </w:t>
      </w:r>
      <w:r w:rsidR="00DA3668" w:rsidRPr="00F71CDF">
        <w:rPr>
          <w:lang w:val="en-US"/>
        </w:rPr>
        <w:t xml:space="preserve">now (1) adopt an abstract definition of information and (2) distinguish between different levels of abstraction, we </w:t>
      </w:r>
      <w:r w:rsidR="00FC7811" w:rsidRPr="00F71CDF">
        <w:rPr>
          <w:lang w:val="en-US"/>
        </w:rPr>
        <w:t xml:space="preserve">can </w:t>
      </w:r>
      <w:r w:rsidR="00DA3668" w:rsidRPr="00F71CDF">
        <w:rPr>
          <w:lang w:val="en-US"/>
        </w:rPr>
        <w:t xml:space="preserve">resolve the issues of evocation vs. extraction in the cultural realm. </w:t>
      </w:r>
      <w:r w:rsidRPr="00F71CDF">
        <w:rPr>
          <w:lang w:val="en-US"/>
        </w:rPr>
        <w:t xml:space="preserve">In several publications, Sperber has argued that replication </w:t>
      </w:r>
      <w:r w:rsidR="004B41F1" w:rsidRPr="00F71CDF">
        <w:rPr>
          <w:lang w:val="en-US"/>
        </w:rPr>
        <w:t xml:space="preserve">in the cultural domain </w:t>
      </w:r>
      <w:r w:rsidRPr="00F71CDF">
        <w:rPr>
          <w:lang w:val="en-US"/>
        </w:rPr>
        <w:t xml:space="preserve">is not impossible, but should be seen as a </w:t>
      </w:r>
      <w:r w:rsidRPr="00F71CDF">
        <w:rPr>
          <w:i/>
          <w:lang w:val="en-US"/>
        </w:rPr>
        <w:t>limiting case</w:t>
      </w:r>
      <w:r w:rsidRPr="00F71CDF">
        <w:rPr>
          <w:lang w:val="en-US"/>
        </w:rPr>
        <w:t xml:space="preserve"> of the more general mechanism of cultural attraction: “there are cases of actual memes, though much fewer than is often thought. Chain-letters, for instance, fit the definition.” </w:t>
      </w:r>
      <w:r w:rsidRPr="00F71CDF">
        <w:rPr>
          <w:lang w:val="en-US"/>
        </w:rPr>
        <w:fldChar w:fldCharType="begin"/>
      </w:r>
      <w:r w:rsidRPr="00F71CDF">
        <w:rPr>
          <w:lang w:val="en-US"/>
        </w:rPr>
        <w:instrText xml:space="preserve"> ADDIN EN.CITE &lt;EndNote&gt;&lt;Cite&gt;&lt;Author&gt;Sperber&lt;/Author&gt;&lt;Year&gt;2000&lt;/Year&gt;&lt;RecNum&gt;902&lt;/RecNum&gt;&lt;Pages&gt;163&lt;/Pages&gt;&lt;DisplayText&gt;(Sperber, 2000, p. 163)&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record&gt;&lt;/Cite&gt;&lt;/EndNote&gt;</w:instrText>
      </w:r>
      <w:r w:rsidRPr="00F71CDF">
        <w:rPr>
          <w:lang w:val="en-US"/>
        </w:rPr>
        <w:fldChar w:fldCharType="separate"/>
      </w:r>
      <w:r w:rsidRPr="00F71CDF">
        <w:rPr>
          <w:noProof/>
          <w:lang w:val="en-US"/>
        </w:rPr>
        <w:t>(Sperber, 2000, p. 163)</w:t>
      </w:r>
      <w:r w:rsidRPr="00F71CDF">
        <w:rPr>
          <w:lang w:val="en-US"/>
        </w:rPr>
        <w:fldChar w:fldCharType="end"/>
      </w:r>
      <w:r w:rsidRPr="00F71CDF">
        <w:rPr>
          <w:lang w:val="en-US"/>
        </w:rPr>
        <w:t xml:space="preserve">. </w:t>
      </w:r>
    </w:p>
    <w:p w14:paraId="439560F1" w14:textId="61873692" w:rsidR="00671EC1" w:rsidRPr="00F71CDF" w:rsidRDefault="00132F54" w:rsidP="000A1A79">
      <w:pPr>
        <w:rPr>
          <w:lang w:val="en-US"/>
        </w:rPr>
      </w:pPr>
      <w:r w:rsidRPr="00F71CDF">
        <w:rPr>
          <w:lang w:val="en-US"/>
        </w:rPr>
        <w:t>We agree that chain letters can be treated as ‘memes’ that replicate in a cultural environment.</w:t>
      </w:r>
      <w:r w:rsidR="00C70C61" w:rsidRPr="00F71CDF">
        <w:rPr>
          <w:lang w:val="en-US"/>
        </w:rPr>
        <w:t xml:space="preserve"> </w:t>
      </w:r>
      <w:r w:rsidR="00307391" w:rsidRPr="00F71CDF">
        <w:rPr>
          <w:lang w:val="en-US"/>
        </w:rPr>
        <w:t xml:space="preserve">But in virtue of what </w:t>
      </w:r>
      <w:r w:rsidR="003B4138" w:rsidRPr="00F71CDF">
        <w:rPr>
          <w:lang w:val="en-US"/>
        </w:rPr>
        <w:t xml:space="preserve">can </w:t>
      </w:r>
      <w:r w:rsidR="00307391" w:rsidRPr="00F71CDF">
        <w:rPr>
          <w:lang w:val="en-US"/>
        </w:rPr>
        <w:t xml:space="preserve">we treat one chain letter as a replica of another, as </w:t>
      </w:r>
      <w:r w:rsidR="00E06684" w:rsidRPr="00F71CDF">
        <w:rPr>
          <w:lang w:val="en-US"/>
        </w:rPr>
        <w:t xml:space="preserve">an </w:t>
      </w:r>
      <w:r w:rsidR="00307391" w:rsidRPr="00F71CDF">
        <w:rPr>
          <w:lang w:val="en-US"/>
        </w:rPr>
        <w:t xml:space="preserve">instantiation of the same ‘meme’? </w:t>
      </w:r>
      <w:r w:rsidR="00C023F4" w:rsidRPr="00F71CDF">
        <w:rPr>
          <w:lang w:val="en-US"/>
        </w:rPr>
        <w:t xml:space="preserve">Two </w:t>
      </w:r>
      <w:r w:rsidR="00F362DD">
        <w:rPr>
          <w:lang w:val="en-US"/>
        </w:rPr>
        <w:t xml:space="preserve">token </w:t>
      </w:r>
      <w:r w:rsidR="00C023F4" w:rsidRPr="00F71CDF">
        <w:rPr>
          <w:lang w:val="en-US"/>
        </w:rPr>
        <w:t>letters can be different in numerous ways, but still be regarded as instantiating the ‘same’ chain letter</w:t>
      </w:r>
      <w:r w:rsidR="005528E1" w:rsidRPr="00F71CDF">
        <w:rPr>
          <w:lang w:val="en-US"/>
        </w:rPr>
        <w:t>. Even in everyday talk</w:t>
      </w:r>
      <w:r w:rsidR="00921E28">
        <w:rPr>
          <w:lang w:val="en-US"/>
        </w:rPr>
        <w:t xml:space="preserve"> about chain letters</w:t>
      </w:r>
      <w:r w:rsidR="005528E1" w:rsidRPr="00F71CDF">
        <w:rPr>
          <w:lang w:val="en-US"/>
        </w:rPr>
        <w:t xml:space="preserve">, </w:t>
      </w:r>
      <w:r w:rsidR="00A15676">
        <w:rPr>
          <w:lang w:val="en-US"/>
        </w:rPr>
        <w:t xml:space="preserve">we </w:t>
      </w:r>
      <w:r w:rsidR="00FB0B9B" w:rsidRPr="00F71CDF">
        <w:rPr>
          <w:lang w:val="en-US"/>
        </w:rPr>
        <w:t xml:space="preserve">abstract away from </w:t>
      </w:r>
      <w:r w:rsidR="00C541E3" w:rsidRPr="00F71CDF">
        <w:rPr>
          <w:lang w:val="en-US"/>
        </w:rPr>
        <w:t>type of ink, font, letter spacing, quality of paper</w:t>
      </w:r>
      <w:r w:rsidR="00907926" w:rsidRPr="00F71CDF">
        <w:rPr>
          <w:lang w:val="en-US"/>
        </w:rPr>
        <w:t>, et</w:t>
      </w:r>
      <w:r w:rsidR="00F82084">
        <w:rPr>
          <w:lang w:val="en-US"/>
        </w:rPr>
        <w:t>c</w:t>
      </w:r>
      <w:r w:rsidR="00C541E3" w:rsidRPr="00F71CDF">
        <w:rPr>
          <w:lang w:val="en-US"/>
        </w:rPr>
        <w:t xml:space="preserve">. </w:t>
      </w:r>
      <w:r w:rsidR="00671EC1" w:rsidRPr="00F71CDF">
        <w:rPr>
          <w:lang w:val="en-US"/>
        </w:rPr>
        <w:t xml:space="preserve">In some contexts, we can move up to a higher level of abstraction: if I translate a chain letter to a different language, or rephrase it in my own wording, we would </w:t>
      </w:r>
      <w:r w:rsidR="00773D60">
        <w:rPr>
          <w:lang w:val="en-US"/>
        </w:rPr>
        <w:t xml:space="preserve">still </w:t>
      </w:r>
      <w:r w:rsidR="004A4E2A">
        <w:rPr>
          <w:lang w:val="en-US"/>
        </w:rPr>
        <w:t xml:space="preserve">arguably call it </w:t>
      </w:r>
      <w:r w:rsidR="00671EC1" w:rsidRPr="00F71CDF">
        <w:rPr>
          <w:lang w:val="en-US"/>
        </w:rPr>
        <w:t>the ‘same’ chain letter (for instance, because it threatens the reader with the same</w:t>
      </w:r>
      <w:r w:rsidR="00671EC1" w:rsidRPr="00F71CDF">
        <w:rPr>
          <w:lang w:val="en-GB"/>
        </w:rPr>
        <w:t xml:space="preserve"> evil curse)</w:t>
      </w:r>
      <w:r w:rsidR="00671EC1" w:rsidRPr="00F71CDF">
        <w:rPr>
          <w:lang w:val="en-US"/>
        </w:rPr>
        <w:t xml:space="preserve">. </w:t>
      </w:r>
    </w:p>
    <w:p w14:paraId="77871D82" w14:textId="4A7E19C5" w:rsidR="00C541E3" w:rsidRPr="00F71CDF" w:rsidRDefault="00A1050C" w:rsidP="00A1050C">
      <w:pPr>
        <w:rPr>
          <w:lang w:val="en-US"/>
        </w:rPr>
      </w:pPr>
      <w:r w:rsidRPr="00F71CDF">
        <w:rPr>
          <w:lang w:val="en-US"/>
        </w:rPr>
        <w:lastRenderedPageBreak/>
        <w:t xml:space="preserve">When thinking of the replication of the chain letter, we also abstract away from the exact physical </w:t>
      </w:r>
      <w:r w:rsidR="00836817">
        <w:rPr>
          <w:lang w:val="en-US"/>
        </w:rPr>
        <w:t xml:space="preserve">copying </w:t>
      </w:r>
      <w:r w:rsidRPr="00F71CDF">
        <w:rPr>
          <w:lang w:val="en-US"/>
        </w:rPr>
        <w:t>mechanism</w:t>
      </w:r>
      <w:r w:rsidR="000A1A79" w:rsidRPr="00F71CDF">
        <w:rPr>
          <w:lang w:val="en-US"/>
        </w:rPr>
        <w:t xml:space="preserve">. </w:t>
      </w:r>
      <w:r w:rsidR="00D04940" w:rsidRPr="00F71CDF">
        <w:rPr>
          <w:lang w:val="en-US"/>
        </w:rPr>
        <w:t xml:space="preserve">Many </w:t>
      </w:r>
      <w:r w:rsidR="000A1A79" w:rsidRPr="00F71CDF">
        <w:rPr>
          <w:lang w:val="en-US"/>
        </w:rPr>
        <w:t>chain letters contain explicit instruction</w:t>
      </w:r>
      <w:r w:rsidR="00E43652" w:rsidRPr="00F71CDF">
        <w:rPr>
          <w:lang w:val="en-US"/>
        </w:rPr>
        <w:t>s</w:t>
      </w:r>
      <w:r w:rsidR="000A1A79" w:rsidRPr="00F71CDF">
        <w:rPr>
          <w:lang w:val="en-US"/>
        </w:rPr>
        <w:t xml:space="preserve"> to ‘copy’ the letter and send it to a certain number of people, but </w:t>
      </w:r>
      <w:r w:rsidR="00734958" w:rsidRPr="00F71CDF">
        <w:rPr>
          <w:lang w:val="en-US"/>
        </w:rPr>
        <w:t xml:space="preserve">do </w:t>
      </w:r>
      <w:r w:rsidR="000A1A79" w:rsidRPr="00F71CDF">
        <w:rPr>
          <w:lang w:val="en-US"/>
        </w:rPr>
        <w:t xml:space="preserve">not specify the copying mechanism, </w:t>
      </w:r>
      <w:r w:rsidR="006B38C6" w:rsidRPr="00F71CDF">
        <w:rPr>
          <w:lang w:val="en-US"/>
        </w:rPr>
        <w:t>n</w:t>
      </w:r>
      <w:r w:rsidR="000A1A79" w:rsidRPr="00F71CDF">
        <w:rPr>
          <w:lang w:val="en-US"/>
        </w:rPr>
        <w:t xml:space="preserve">or the physical substrate to be used. </w:t>
      </w:r>
      <w:r w:rsidR="00143F1B">
        <w:rPr>
          <w:lang w:val="en-US"/>
        </w:rPr>
        <w:t>Chain letter memes do not “care”</w:t>
      </w:r>
      <w:r w:rsidR="004D5984">
        <w:rPr>
          <w:lang w:val="en-US"/>
        </w:rPr>
        <w:t xml:space="preserve"> about such trifles</w:t>
      </w:r>
      <w:r w:rsidR="00143F1B">
        <w:rPr>
          <w:lang w:val="en-US"/>
        </w:rPr>
        <w:t xml:space="preserve">, </w:t>
      </w:r>
      <w:r w:rsidR="003565CC">
        <w:rPr>
          <w:lang w:val="en-US"/>
        </w:rPr>
        <w:t xml:space="preserve">as long as they make it to the next generation. They </w:t>
      </w:r>
      <w:r w:rsidR="00143F1B">
        <w:rPr>
          <w:lang w:val="en-US"/>
        </w:rPr>
        <w:t xml:space="preserve">leave </w:t>
      </w:r>
      <w:r w:rsidR="003565CC">
        <w:rPr>
          <w:lang w:val="en-US"/>
        </w:rPr>
        <w:t xml:space="preserve"> the </w:t>
      </w:r>
      <w:r w:rsidR="003F5FEF">
        <w:rPr>
          <w:lang w:val="en-US"/>
        </w:rPr>
        <w:t xml:space="preserve">choice </w:t>
      </w:r>
      <w:r w:rsidR="0032673B">
        <w:rPr>
          <w:lang w:val="en-US"/>
        </w:rPr>
        <w:t xml:space="preserve">of </w:t>
      </w:r>
      <w:r w:rsidR="003565CC">
        <w:rPr>
          <w:lang w:val="en-US"/>
        </w:rPr>
        <w:t xml:space="preserve">copying mechanism </w:t>
      </w:r>
      <w:r w:rsidR="00143F1B">
        <w:rPr>
          <w:lang w:val="en-US"/>
        </w:rPr>
        <w:t xml:space="preserve">to </w:t>
      </w:r>
      <w:r w:rsidR="00EC6426">
        <w:rPr>
          <w:lang w:val="en-US"/>
        </w:rPr>
        <w:t xml:space="preserve">their </w:t>
      </w:r>
      <w:r w:rsidR="0032673B">
        <w:rPr>
          <w:lang w:val="en-US"/>
        </w:rPr>
        <w:t xml:space="preserve">helpful </w:t>
      </w:r>
      <w:r w:rsidR="00EC6426">
        <w:rPr>
          <w:lang w:val="en-US"/>
        </w:rPr>
        <w:t xml:space="preserve">vectors. </w:t>
      </w:r>
      <w:r w:rsidR="000A1A79" w:rsidRPr="00F71CDF">
        <w:rPr>
          <w:lang w:val="en-US"/>
        </w:rPr>
        <w:t xml:space="preserve">In </w:t>
      </w:r>
      <w:r w:rsidR="007366BB" w:rsidRPr="00F71CDF">
        <w:rPr>
          <w:lang w:val="en-US"/>
        </w:rPr>
        <w:t xml:space="preserve">earlier </w:t>
      </w:r>
      <w:r w:rsidR="000A1A79" w:rsidRPr="00F71CDF">
        <w:rPr>
          <w:lang w:val="en-US"/>
        </w:rPr>
        <w:t xml:space="preserve">days, people used </w:t>
      </w:r>
      <w:r w:rsidR="00C541E3" w:rsidRPr="00F71CDF">
        <w:rPr>
          <w:lang w:val="en-US"/>
        </w:rPr>
        <w:t>pen and paper</w:t>
      </w:r>
      <w:r w:rsidR="007366BB" w:rsidRPr="00F71CDF">
        <w:rPr>
          <w:lang w:val="en-US"/>
        </w:rPr>
        <w:t xml:space="preserve"> to copy chain letters</w:t>
      </w:r>
      <w:r w:rsidR="00671EC1" w:rsidRPr="00F71CDF">
        <w:rPr>
          <w:lang w:val="en-US"/>
        </w:rPr>
        <w:t>.</w:t>
      </w:r>
      <w:r w:rsidR="00307391" w:rsidRPr="00F71CDF">
        <w:rPr>
          <w:rStyle w:val="Voetnootmarkering"/>
          <w:lang w:val="en-US"/>
        </w:rPr>
        <w:footnoteReference w:id="5"/>
      </w:r>
      <w:r w:rsidR="00307391" w:rsidRPr="00F71CDF">
        <w:rPr>
          <w:lang w:val="en-US"/>
        </w:rPr>
        <w:t xml:space="preserve"> </w:t>
      </w:r>
      <w:r w:rsidR="00671EC1" w:rsidRPr="00F71CDF">
        <w:rPr>
          <w:lang w:val="en-US"/>
        </w:rPr>
        <w:t xml:space="preserve">Later on, some </w:t>
      </w:r>
      <w:r w:rsidR="000A1A79" w:rsidRPr="00F71CDF">
        <w:rPr>
          <w:lang w:val="en-US"/>
        </w:rPr>
        <w:t xml:space="preserve">mechanical procedures </w:t>
      </w:r>
      <w:r w:rsidR="00671EC1" w:rsidRPr="00F71CDF">
        <w:rPr>
          <w:lang w:val="en-US"/>
        </w:rPr>
        <w:t xml:space="preserve">were developed </w:t>
      </w:r>
      <w:r w:rsidR="000A1A79" w:rsidRPr="00F71CDF">
        <w:rPr>
          <w:lang w:val="en-US"/>
        </w:rPr>
        <w:t>to speed up the process, such as carbon paper and photocopy machine</w:t>
      </w:r>
      <w:r w:rsidR="00B176DC" w:rsidRPr="00F71CDF">
        <w:rPr>
          <w:lang w:val="en-US"/>
        </w:rPr>
        <w:t>s</w:t>
      </w:r>
      <w:r w:rsidR="000A1A79" w:rsidRPr="00F71CDF">
        <w:rPr>
          <w:lang w:val="en-US"/>
        </w:rPr>
        <w:t xml:space="preserve">, or the forward button on an e-mail service. </w:t>
      </w:r>
      <w:r w:rsidR="00671EC1" w:rsidRPr="00F71CDF">
        <w:rPr>
          <w:lang w:val="en-US"/>
        </w:rPr>
        <w:t xml:space="preserve">But </w:t>
      </w:r>
      <w:r w:rsidR="00B176DC" w:rsidRPr="00F71CDF">
        <w:rPr>
          <w:lang w:val="en-US"/>
        </w:rPr>
        <w:t xml:space="preserve">in any case, </w:t>
      </w:r>
      <w:r w:rsidR="00D87683">
        <w:rPr>
          <w:lang w:val="en-US"/>
        </w:rPr>
        <w:t xml:space="preserve">strictly speaking, </w:t>
      </w:r>
      <w:r w:rsidR="00671EC1" w:rsidRPr="00F71CDF">
        <w:rPr>
          <w:lang w:val="en-US"/>
        </w:rPr>
        <w:t>none of these mechanisms amount to straightforward replication</w:t>
      </w:r>
      <w:r w:rsidR="00E5477E">
        <w:rPr>
          <w:lang w:val="en-US"/>
        </w:rPr>
        <w:t xml:space="preserve">, not even photocopying machines. </w:t>
      </w:r>
      <w:r w:rsidR="00C41BE7">
        <w:rPr>
          <w:lang w:val="en-US"/>
        </w:rPr>
        <w:t>For one thing</w:t>
      </w:r>
      <w:r w:rsidR="000A1A79" w:rsidRPr="00F71CDF">
        <w:rPr>
          <w:lang w:val="en-US"/>
        </w:rPr>
        <w:t xml:space="preserve">, all </w:t>
      </w:r>
      <w:r w:rsidR="00641609">
        <w:rPr>
          <w:lang w:val="en-US"/>
        </w:rPr>
        <w:t xml:space="preserve">of </w:t>
      </w:r>
      <w:r w:rsidR="00671EC1" w:rsidRPr="00F71CDF">
        <w:rPr>
          <w:lang w:val="en-US"/>
        </w:rPr>
        <w:t>them</w:t>
      </w:r>
      <w:r w:rsidR="008331A0" w:rsidRPr="00F71CDF">
        <w:rPr>
          <w:lang w:val="en-US"/>
        </w:rPr>
        <w:t xml:space="preserve"> rely on </w:t>
      </w:r>
      <w:r w:rsidR="000A1A79" w:rsidRPr="00F71CDF">
        <w:rPr>
          <w:lang w:val="en-US"/>
        </w:rPr>
        <w:t>a complex intermediate step</w:t>
      </w:r>
      <w:r w:rsidR="00427860">
        <w:rPr>
          <w:lang w:val="en-US"/>
        </w:rPr>
        <w:t xml:space="preserve"> with heavy doses of Sperberian reconstruction</w:t>
      </w:r>
      <w:r w:rsidR="000A1A79" w:rsidRPr="00F71CDF">
        <w:rPr>
          <w:lang w:val="en-US"/>
        </w:rPr>
        <w:t xml:space="preserve">: </w:t>
      </w:r>
      <w:r w:rsidR="005B7929">
        <w:rPr>
          <w:lang w:val="en-US"/>
        </w:rPr>
        <w:t xml:space="preserve">reading. In particular, </w:t>
      </w:r>
      <w:r w:rsidR="0043232E">
        <w:rPr>
          <w:lang w:val="en-US"/>
        </w:rPr>
        <w:t xml:space="preserve">the meme </w:t>
      </w:r>
      <w:r w:rsidR="000A1A79" w:rsidRPr="00F71CDF">
        <w:rPr>
          <w:lang w:val="en-US"/>
        </w:rPr>
        <w:t xml:space="preserve">needs to wrestle its way into a human brain, </w:t>
      </w:r>
      <w:r w:rsidR="00E837C3">
        <w:rPr>
          <w:lang w:val="en-US"/>
        </w:rPr>
        <w:t xml:space="preserve">so as to </w:t>
      </w:r>
      <w:r w:rsidR="000A1A79" w:rsidRPr="00F71CDF">
        <w:rPr>
          <w:lang w:val="en-US"/>
        </w:rPr>
        <w:t xml:space="preserve">trigger the right disposition </w:t>
      </w:r>
      <w:r w:rsidR="00E837C3">
        <w:rPr>
          <w:lang w:val="en-US"/>
        </w:rPr>
        <w:t xml:space="preserve">and enlist </w:t>
      </w:r>
      <w:r w:rsidR="002E7777">
        <w:rPr>
          <w:lang w:val="en-US"/>
        </w:rPr>
        <w:t>it</w:t>
      </w:r>
      <w:r w:rsidR="00E837C3">
        <w:rPr>
          <w:lang w:val="en-US"/>
        </w:rPr>
        <w:t xml:space="preserve"> to the memetic cause </w:t>
      </w:r>
      <w:r w:rsidR="000A1A79" w:rsidRPr="00F71CDF">
        <w:rPr>
          <w:lang w:val="en-US"/>
        </w:rPr>
        <w:t>(fo</w:t>
      </w:r>
      <w:r w:rsidR="00EA5E2C" w:rsidRPr="00F71CDF">
        <w:rPr>
          <w:lang w:val="en-US"/>
        </w:rPr>
        <w:t xml:space="preserve">r example, </w:t>
      </w:r>
      <w:r w:rsidR="00E837C3">
        <w:rPr>
          <w:lang w:val="en-US"/>
        </w:rPr>
        <w:t xml:space="preserve">exploiting </w:t>
      </w:r>
      <w:r w:rsidR="00C232E4">
        <w:rPr>
          <w:lang w:val="en-US"/>
        </w:rPr>
        <w:t>its</w:t>
      </w:r>
      <w:r w:rsidR="00E837C3">
        <w:rPr>
          <w:lang w:val="en-US"/>
        </w:rPr>
        <w:t xml:space="preserve"> </w:t>
      </w:r>
      <w:r w:rsidR="00EA5E2C" w:rsidRPr="00F71CDF">
        <w:rPr>
          <w:lang w:val="en-US"/>
        </w:rPr>
        <w:t>superstitious fear</w:t>
      </w:r>
      <w:r w:rsidR="00E837C3">
        <w:rPr>
          <w:lang w:val="en-US"/>
        </w:rPr>
        <w:t>s</w:t>
      </w:r>
      <w:r w:rsidR="00EA5E2C" w:rsidRPr="00F71CDF">
        <w:rPr>
          <w:lang w:val="en-US"/>
        </w:rPr>
        <w:t>).</w:t>
      </w:r>
      <w:r w:rsidR="00E837C3">
        <w:rPr>
          <w:lang w:val="en-US"/>
        </w:rPr>
        <w:t xml:space="preserve"> </w:t>
      </w:r>
      <w:r w:rsidR="000B0AD1">
        <w:rPr>
          <w:lang w:val="en-US"/>
        </w:rPr>
        <w:t xml:space="preserve">Photocopy machines </w:t>
      </w:r>
      <w:r w:rsidR="006E2D12">
        <w:rPr>
          <w:lang w:val="en-US"/>
        </w:rPr>
        <w:t xml:space="preserve">are not superstitious, and </w:t>
      </w:r>
      <w:r w:rsidR="00B03B5E">
        <w:rPr>
          <w:lang w:val="en-US"/>
        </w:rPr>
        <w:t>do not c</w:t>
      </w:r>
      <w:r w:rsidR="000B0AD1">
        <w:rPr>
          <w:lang w:val="en-US"/>
        </w:rPr>
        <w:t>opy anything</w:t>
      </w:r>
      <w:r w:rsidR="006E2D12">
        <w:rPr>
          <w:lang w:val="en-US"/>
        </w:rPr>
        <w:t xml:space="preserve"> out of their own accor</w:t>
      </w:r>
      <w:r w:rsidR="00F52CE2">
        <w:rPr>
          <w:lang w:val="en-US"/>
        </w:rPr>
        <w:t>d</w:t>
      </w:r>
      <w:r w:rsidR="000B0AD1">
        <w:rPr>
          <w:lang w:val="en-US"/>
        </w:rPr>
        <w:t>.</w:t>
      </w:r>
    </w:p>
    <w:p w14:paraId="3E18DCD1" w14:textId="0AC028A0" w:rsidR="00BE0447" w:rsidRPr="00F71CDF" w:rsidRDefault="000844A0" w:rsidP="00506A67">
      <w:pPr>
        <w:rPr>
          <w:lang w:val="en-US"/>
        </w:rPr>
      </w:pPr>
      <w:r w:rsidRPr="00F71CDF">
        <w:rPr>
          <w:lang w:val="en-US"/>
        </w:rPr>
        <w:t>Now</w:t>
      </w:r>
      <w:r w:rsidR="00955D7D" w:rsidRPr="00F71CDF">
        <w:rPr>
          <w:lang w:val="en-US"/>
        </w:rPr>
        <w:t>,</w:t>
      </w:r>
      <w:r w:rsidRPr="00F71CDF">
        <w:rPr>
          <w:lang w:val="en-US"/>
        </w:rPr>
        <w:t xml:space="preserve"> how about the difference between evocation and extraction? </w:t>
      </w:r>
      <w:r w:rsidR="00820B95" w:rsidRPr="00F71CDF">
        <w:rPr>
          <w:lang w:val="en-US"/>
        </w:rPr>
        <w:t xml:space="preserve">If I </w:t>
      </w:r>
      <w:r w:rsidR="00004B49" w:rsidRPr="00F71CDF">
        <w:rPr>
          <w:lang w:val="en-US"/>
        </w:rPr>
        <w:t xml:space="preserve">copy a </w:t>
      </w:r>
      <w:r w:rsidR="00820B95" w:rsidRPr="00F71CDF">
        <w:rPr>
          <w:lang w:val="en-US"/>
        </w:rPr>
        <w:t xml:space="preserve">handwritten </w:t>
      </w:r>
      <w:r w:rsidR="000619AF" w:rsidRPr="00F71CDF">
        <w:rPr>
          <w:lang w:val="en-US"/>
        </w:rPr>
        <w:t xml:space="preserve">chain letter </w:t>
      </w:r>
      <w:r w:rsidR="00CA5D82" w:rsidRPr="00F71CDF">
        <w:rPr>
          <w:lang w:val="en-US"/>
        </w:rPr>
        <w:t>word by word</w:t>
      </w:r>
      <w:r w:rsidR="00947656" w:rsidRPr="00F71CDF">
        <w:rPr>
          <w:lang w:val="en-US"/>
        </w:rPr>
        <w:t xml:space="preserve">, </w:t>
      </w:r>
      <w:r w:rsidR="00677D78" w:rsidRPr="00F71CDF">
        <w:rPr>
          <w:lang w:val="en-US"/>
        </w:rPr>
        <w:t xml:space="preserve">using </w:t>
      </w:r>
      <w:r w:rsidR="00947656" w:rsidRPr="00F71CDF">
        <w:rPr>
          <w:lang w:val="en-US"/>
        </w:rPr>
        <w:t xml:space="preserve">pen and paper, I’m relying on </w:t>
      </w:r>
      <w:r w:rsidR="0033440B">
        <w:rPr>
          <w:lang w:val="en-US"/>
        </w:rPr>
        <w:t xml:space="preserve">plenty of </w:t>
      </w:r>
      <w:r w:rsidR="00947656" w:rsidRPr="00F71CDF">
        <w:rPr>
          <w:lang w:val="en-US"/>
        </w:rPr>
        <w:t>prior knowle</w:t>
      </w:r>
      <w:r w:rsidR="001E4406" w:rsidRPr="00F71CDF">
        <w:rPr>
          <w:lang w:val="en-US"/>
        </w:rPr>
        <w:t>dge</w:t>
      </w:r>
      <w:r w:rsidR="00820B95" w:rsidRPr="00F71CDF">
        <w:rPr>
          <w:lang w:val="en-US"/>
        </w:rPr>
        <w:t xml:space="preserve">: </w:t>
      </w:r>
      <w:r w:rsidR="001E4406" w:rsidRPr="00F71CDF">
        <w:rPr>
          <w:lang w:val="en-US"/>
        </w:rPr>
        <w:t>the shape of letters</w:t>
      </w:r>
      <w:r w:rsidR="00820B95" w:rsidRPr="00F71CDF">
        <w:rPr>
          <w:lang w:val="en-US"/>
        </w:rPr>
        <w:t xml:space="preserve"> in the roman alphabet, my English vocabulary, systems of punctuation, etc.</w:t>
      </w:r>
      <w:r w:rsidR="001E4406" w:rsidRPr="00F71CDF">
        <w:rPr>
          <w:lang w:val="en-US"/>
        </w:rPr>
        <w:t xml:space="preserve"> </w:t>
      </w:r>
      <w:r w:rsidR="00046BD3">
        <w:rPr>
          <w:lang w:val="en-US"/>
        </w:rPr>
        <w:t>(</w:t>
      </w:r>
      <w:r w:rsidR="009721BC">
        <w:rPr>
          <w:lang w:val="en-US"/>
        </w:rPr>
        <w:t xml:space="preserve">I </w:t>
      </w:r>
      <w:r w:rsidR="009F0E43">
        <w:rPr>
          <w:lang w:val="en-US"/>
        </w:rPr>
        <w:t xml:space="preserve">would </w:t>
      </w:r>
      <w:r w:rsidR="009721BC">
        <w:rPr>
          <w:lang w:val="en-US"/>
        </w:rPr>
        <w:t xml:space="preserve">not </w:t>
      </w:r>
      <w:r w:rsidR="009F0E43">
        <w:rPr>
          <w:lang w:val="en-US"/>
        </w:rPr>
        <w:t>be capable of copying</w:t>
      </w:r>
      <w:r w:rsidR="009721BC">
        <w:rPr>
          <w:lang w:val="en-US"/>
        </w:rPr>
        <w:t xml:space="preserve"> a handwritten </w:t>
      </w:r>
      <w:r w:rsidR="00E94587">
        <w:rPr>
          <w:lang w:val="en-US"/>
        </w:rPr>
        <w:t>Arabic</w:t>
      </w:r>
      <w:r w:rsidR="009721BC">
        <w:rPr>
          <w:lang w:val="en-US"/>
        </w:rPr>
        <w:t xml:space="preserve"> chain letter, exce</w:t>
      </w:r>
      <w:r w:rsidR="003633F7">
        <w:rPr>
          <w:lang w:val="en-US"/>
        </w:rPr>
        <w:t>pt by using a photocopy machine.</w:t>
      </w:r>
      <w:r w:rsidR="00046BD3">
        <w:rPr>
          <w:lang w:val="en-US"/>
        </w:rPr>
        <w:t>)</w:t>
      </w:r>
      <w:r w:rsidR="009721BC">
        <w:rPr>
          <w:lang w:val="en-US"/>
        </w:rPr>
        <w:t xml:space="preserve"> </w:t>
      </w:r>
      <w:r w:rsidR="00F06B6A" w:rsidRPr="00F71CDF">
        <w:rPr>
          <w:lang w:val="en-US"/>
        </w:rPr>
        <w:t xml:space="preserve">Every time I glance at the paper, </w:t>
      </w:r>
      <w:r w:rsidR="00252872" w:rsidRPr="00F71CDF">
        <w:rPr>
          <w:lang w:val="en-US"/>
        </w:rPr>
        <w:t xml:space="preserve">such </w:t>
      </w:r>
      <w:r w:rsidR="00F06B6A" w:rsidRPr="00F71CDF">
        <w:rPr>
          <w:lang w:val="en-US"/>
        </w:rPr>
        <w:t xml:space="preserve">prior knowledge is </w:t>
      </w:r>
      <w:r w:rsidR="00252872" w:rsidRPr="00F71CDF">
        <w:rPr>
          <w:lang w:val="en-US"/>
        </w:rPr>
        <w:t>retrieved from memory</w:t>
      </w:r>
      <w:r w:rsidR="00F06B6A" w:rsidRPr="00F71CDF">
        <w:rPr>
          <w:lang w:val="en-US"/>
        </w:rPr>
        <w:t>. In this sense, at the level of individuals letters</w:t>
      </w:r>
      <w:r w:rsidR="005A2489" w:rsidRPr="00F71CDF">
        <w:rPr>
          <w:lang w:val="en-US"/>
        </w:rPr>
        <w:t xml:space="preserve"> and words</w:t>
      </w:r>
      <w:r w:rsidR="00F06B6A" w:rsidRPr="00F71CDF">
        <w:rPr>
          <w:lang w:val="en-US"/>
        </w:rPr>
        <w:t xml:space="preserve">, we see a process of evocation. I don’t learn anything new </w:t>
      </w:r>
      <w:r w:rsidR="0087789A" w:rsidRPr="00F71CDF">
        <w:rPr>
          <w:lang w:val="en-US"/>
        </w:rPr>
        <w:t xml:space="preserve">about the </w:t>
      </w:r>
      <w:r w:rsidR="005A2489" w:rsidRPr="00F71CDF">
        <w:rPr>
          <w:lang w:val="en-US"/>
        </w:rPr>
        <w:t>letters and words out of which the chain letter is composed</w:t>
      </w:r>
      <w:r w:rsidR="00F06B6A" w:rsidRPr="00F71CDF">
        <w:rPr>
          <w:lang w:val="en-US"/>
        </w:rPr>
        <w:t xml:space="preserve">. Indeed, I </w:t>
      </w:r>
      <w:r w:rsidR="00C63393" w:rsidRPr="00F71CDF">
        <w:rPr>
          <w:lang w:val="en-US"/>
        </w:rPr>
        <w:t xml:space="preserve">rely </w:t>
      </w:r>
      <w:r w:rsidR="0081787F" w:rsidRPr="00F71CDF">
        <w:rPr>
          <w:lang w:val="en-US"/>
        </w:rPr>
        <w:t xml:space="preserve">heavily </w:t>
      </w:r>
      <w:r w:rsidR="00C63393" w:rsidRPr="00F71CDF">
        <w:rPr>
          <w:lang w:val="en-US"/>
        </w:rPr>
        <w:t xml:space="preserve">on </w:t>
      </w:r>
      <w:r w:rsidR="00F06B6A" w:rsidRPr="00F71CDF">
        <w:rPr>
          <w:lang w:val="en-US"/>
        </w:rPr>
        <w:t xml:space="preserve">my prior knowledge </w:t>
      </w:r>
      <w:r w:rsidR="00C63393" w:rsidRPr="00F71CDF">
        <w:rPr>
          <w:lang w:val="en-US"/>
        </w:rPr>
        <w:t xml:space="preserve">about </w:t>
      </w:r>
      <w:r w:rsidR="00153376">
        <w:rPr>
          <w:lang w:val="en-US"/>
        </w:rPr>
        <w:t>such</w:t>
      </w:r>
      <w:r w:rsidR="00153376" w:rsidRPr="00F71CDF">
        <w:rPr>
          <w:lang w:val="en-US"/>
        </w:rPr>
        <w:t xml:space="preserve"> </w:t>
      </w:r>
      <w:r w:rsidR="00C63393" w:rsidRPr="00F71CDF">
        <w:rPr>
          <w:lang w:val="en-US"/>
        </w:rPr>
        <w:t xml:space="preserve">things </w:t>
      </w:r>
      <w:r w:rsidR="00F06B6A" w:rsidRPr="00F71CDF">
        <w:rPr>
          <w:lang w:val="en-US"/>
        </w:rPr>
        <w:t>to normalize what I see on the paper</w:t>
      </w:r>
      <w:r w:rsidR="00E4604F" w:rsidRPr="00F71CDF">
        <w:rPr>
          <w:lang w:val="en-US"/>
        </w:rPr>
        <w:t xml:space="preserve">. </w:t>
      </w:r>
      <w:r w:rsidR="00506A67" w:rsidRPr="00F71CDF">
        <w:rPr>
          <w:lang w:val="en-US"/>
        </w:rPr>
        <w:t xml:space="preserve">I want to copy the message, not </w:t>
      </w:r>
      <w:r w:rsidR="008477ED">
        <w:rPr>
          <w:lang w:val="en-US"/>
        </w:rPr>
        <w:t xml:space="preserve">the physical arrangement of ink on the paper, down to the minutest </w:t>
      </w:r>
      <w:r w:rsidR="00AC3DB1" w:rsidRPr="00F71CDF">
        <w:rPr>
          <w:lang w:val="en-US"/>
        </w:rPr>
        <w:t>splotch</w:t>
      </w:r>
      <w:r w:rsidR="00E4604F" w:rsidRPr="00F71CDF">
        <w:rPr>
          <w:lang w:val="en-US"/>
        </w:rPr>
        <w:t xml:space="preserve">. </w:t>
      </w:r>
      <w:r w:rsidR="001C1717">
        <w:rPr>
          <w:lang w:val="en-US"/>
        </w:rPr>
        <w:t xml:space="preserve">Consequently, </w:t>
      </w:r>
      <w:r w:rsidR="00E4604F" w:rsidRPr="00F71CDF">
        <w:rPr>
          <w:lang w:val="en-US"/>
        </w:rPr>
        <w:t>I will correct misshaped letters,</w:t>
      </w:r>
      <w:r w:rsidR="00703739" w:rsidRPr="00F71CDF">
        <w:rPr>
          <w:lang w:val="en-US"/>
        </w:rPr>
        <w:t xml:space="preserve"> typos, crossed-out words</w:t>
      </w:r>
      <w:r w:rsidR="00BC4E48" w:rsidRPr="00F71CDF">
        <w:rPr>
          <w:lang w:val="en-US"/>
        </w:rPr>
        <w:t xml:space="preserve"> etc.</w:t>
      </w:r>
      <w:r w:rsidR="00F06B6A" w:rsidRPr="00F71CDF">
        <w:rPr>
          <w:lang w:val="en-US"/>
        </w:rPr>
        <w:t xml:space="preserve"> </w:t>
      </w:r>
    </w:p>
    <w:p w14:paraId="3E838D9B" w14:textId="1B18425B" w:rsidR="008172BD" w:rsidRPr="00F71CDF" w:rsidRDefault="007055BC" w:rsidP="00506A67">
      <w:pPr>
        <w:rPr>
          <w:lang w:val="en-US"/>
        </w:rPr>
      </w:pPr>
      <w:r w:rsidRPr="00F71CDF">
        <w:rPr>
          <w:lang w:val="en-US"/>
        </w:rPr>
        <w:t>To the extent that r</w:t>
      </w:r>
      <w:r w:rsidR="000E1DC8" w:rsidRPr="00F71CDF">
        <w:rPr>
          <w:lang w:val="en-US"/>
        </w:rPr>
        <w:t xml:space="preserve">eplication </w:t>
      </w:r>
      <w:r w:rsidRPr="00F71CDF">
        <w:rPr>
          <w:lang w:val="en-US"/>
        </w:rPr>
        <w:t>occurs</w:t>
      </w:r>
      <w:r w:rsidR="0020798B">
        <w:rPr>
          <w:lang w:val="en-US"/>
        </w:rPr>
        <w:t xml:space="preserve"> – as even Sperber seems to agree – </w:t>
      </w:r>
      <w:r w:rsidR="0054738A" w:rsidRPr="00F71CDF">
        <w:rPr>
          <w:lang w:val="en-US"/>
        </w:rPr>
        <w:t xml:space="preserve">it is only </w:t>
      </w:r>
      <w:r w:rsidR="009C5579" w:rsidRPr="00F71CDF">
        <w:rPr>
          <w:lang w:val="en-US"/>
        </w:rPr>
        <w:t xml:space="preserve">at </w:t>
      </w:r>
      <w:r w:rsidR="0054738A" w:rsidRPr="00F71CDF">
        <w:rPr>
          <w:lang w:val="en-US"/>
        </w:rPr>
        <w:t xml:space="preserve">a higher level of abstraction. </w:t>
      </w:r>
      <w:r w:rsidR="00221640" w:rsidRPr="00F71CDF">
        <w:rPr>
          <w:lang w:val="en-US"/>
        </w:rPr>
        <w:t>Each individual letter is being evoked</w:t>
      </w:r>
      <w:r w:rsidR="009C5579" w:rsidRPr="00F71CDF">
        <w:rPr>
          <w:lang w:val="en-US"/>
        </w:rPr>
        <w:t xml:space="preserve"> from memory</w:t>
      </w:r>
      <w:r w:rsidR="00221640" w:rsidRPr="00F71CDF">
        <w:rPr>
          <w:lang w:val="en-US"/>
        </w:rPr>
        <w:t xml:space="preserve">, but the specific sequence of letters that I observe on the page </w:t>
      </w:r>
      <w:r w:rsidR="009C5579" w:rsidRPr="00F71CDF">
        <w:rPr>
          <w:lang w:val="en-US"/>
        </w:rPr>
        <w:t xml:space="preserve">constitutes </w:t>
      </w:r>
      <w:r w:rsidR="00221640" w:rsidRPr="00F71CDF">
        <w:rPr>
          <w:lang w:val="en-US"/>
        </w:rPr>
        <w:t>novel information. It was not already present wholesale in the minds of the receiver.</w:t>
      </w:r>
      <w:r w:rsidR="00EA4859" w:rsidRPr="00F71CDF">
        <w:rPr>
          <w:lang w:val="en-US"/>
        </w:rPr>
        <w:t xml:space="preserve"> </w:t>
      </w:r>
      <w:r w:rsidR="00B37B87" w:rsidRPr="00F71CDF">
        <w:rPr>
          <w:lang w:val="en-US"/>
        </w:rPr>
        <w:t xml:space="preserve">Even </w:t>
      </w:r>
      <w:r w:rsidR="007E6E60">
        <w:rPr>
          <w:lang w:val="en-US"/>
        </w:rPr>
        <w:t xml:space="preserve">though </w:t>
      </w:r>
      <w:r w:rsidR="00B37B87" w:rsidRPr="00F71CDF">
        <w:rPr>
          <w:lang w:val="en-US"/>
        </w:rPr>
        <w:t>each individual building block (letter) is being evoked</w:t>
      </w:r>
      <w:r w:rsidR="001D5424" w:rsidRPr="00F71CDF">
        <w:rPr>
          <w:lang w:val="en-US"/>
        </w:rPr>
        <w:t xml:space="preserve"> rather than transmitted</w:t>
      </w:r>
      <w:r w:rsidR="00B37B87" w:rsidRPr="00F71CDF">
        <w:rPr>
          <w:lang w:val="en-US"/>
        </w:rPr>
        <w:t xml:space="preserve">, </w:t>
      </w:r>
      <w:r w:rsidR="001D5424" w:rsidRPr="00F71CDF">
        <w:rPr>
          <w:lang w:val="en-US"/>
        </w:rPr>
        <w:t xml:space="preserve">the specific </w:t>
      </w:r>
      <w:r w:rsidR="001D5424" w:rsidRPr="00F71CDF">
        <w:rPr>
          <w:i/>
          <w:lang w:val="en-US"/>
        </w:rPr>
        <w:t>arrangement</w:t>
      </w:r>
      <w:r w:rsidR="001D5424" w:rsidRPr="00F71CDF">
        <w:rPr>
          <w:lang w:val="en-US"/>
        </w:rPr>
        <w:t xml:space="preserve"> of building blocks </w:t>
      </w:r>
      <w:r w:rsidR="007E6E60">
        <w:rPr>
          <w:lang w:val="en-US"/>
        </w:rPr>
        <w:t xml:space="preserve">on a higher level </w:t>
      </w:r>
      <w:r w:rsidR="001D5424" w:rsidRPr="00F71CDF">
        <w:rPr>
          <w:lang w:val="en-US"/>
        </w:rPr>
        <w:t xml:space="preserve">is </w:t>
      </w:r>
      <w:r w:rsidR="007E6E60">
        <w:rPr>
          <w:lang w:val="en-US"/>
        </w:rPr>
        <w:t xml:space="preserve">being </w:t>
      </w:r>
      <w:r w:rsidR="007E6E60" w:rsidRPr="00F71CDF">
        <w:rPr>
          <w:i/>
          <w:lang w:val="en-US"/>
        </w:rPr>
        <w:t>extracted</w:t>
      </w:r>
      <w:r w:rsidR="007E6E60">
        <w:rPr>
          <w:lang w:val="en-US"/>
        </w:rPr>
        <w:t>.</w:t>
      </w:r>
      <w:r w:rsidR="00B37B87" w:rsidRPr="00F71CDF">
        <w:rPr>
          <w:lang w:val="en-US"/>
        </w:rPr>
        <w:t xml:space="preserve"> </w:t>
      </w:r>
    </w:p>
    <w:p w14:paraId="7E8FDCA9" w14:textId="6F6D69B2" w:rsidR="00720EF9" w:rsidRPr="00F71CDF" w:rsidRDefault="00806F4D" w:rsidP="00E21496">
      <w:pPr>
        <w:rPr>
          <w:lang w:val="en-US"/>
        </w:rPr>
      </w:pPr>
      <w:r w:rsidRPr="00F71CDF">
        <w:rPr>
          <w:lang w:val="en-US"/>
        </w:rPr>
        <w:t xml:space="preserve">But once we admit </w:t>
      </w:r>
      <w:r w:rsidR="008172BD" w:rsidRPr="00F71CDF">
        <w:rPr>
          <w:lang w:val="en-US"/>
        </w:rPr>
        <w:t>all of this</w:t>
      </w:r>
      <w:r w:rsidRPr="00F71CDF">
        <w:rPr>
          <w:lang w:val="en-US"/>
        </w:rPr>
        <w:t xml:space="preserve"> for </w:t>
      </w:r>
      <w:r w:rsidR="004E5871" w:rsidRPr="00F71CDF">
        <w:rPr>
          <w:lang w:val="en-US"/>
        </w:rPr>
        <w:t xml:space="preserve">the case of </w:t>
      </w:r>
      <w:r w:rsidRPr="00F71CDF">
        <w:rPr>
          <w:lang w:val="en-US"/>
        </w:rPr>
        <w:t xml:space="preserve">chain letters, we will see that there is much more replication in the cultural realm than Sperber admits. </w:t>
      </w:r>
      <w:r w:rsidR="004077E8">
        <w:rPr>
          <w:lang w:val="en-US"/>
        </w:rPr>
        <w:t xml:space="preserve">In his latest book, </w:t>
      </w:r>
      <w:r w:rsidR="006B7A8D">
        <w:rPr>
          <w:lang w:val="en-US"/>
        </w:rPr>
        <w:t xml:space="preserve">Dennett </w:t>
      </w:r>
      <w:r w:rsidR="006B7A8D">
        <w:rPr>
          <w:lang w:val="en-US"/>
        </w:rPr>
        <w:fldChar w:fldCharType="begin"/>
      </w:r>
      <w:r w:rsidR="006B7A8D">
        <w:rPr>
          <w:lang w:val="en-US"/>
        </w:rPr>
        <w:instrText xml:space="preserve"> ADDIN EN.CITE &lt;EndNote&gt;&lt;Cite ExcludeAuth="1"&gt;&lt;Author&gt;Dennett&lt;/Author&gt;&lt;Year&gt;2017&lt;/Year&gt;&lt;IDText&gt;From Bacteria to Bach and Back: The Evolution of Minds&lt;/IDText&gt;&lt;DisplayText&gt;(2017)&lt;/DisplayText&gt;&lt;record&gt;&lt;urls&gt;&lt;related-urls&gt;&lt;url&gt;https://books.google.be/books?id=iHtEvgAACAAJ&lt;/url&gt;&lt;/related-urls&gt;&lt;/urls&gt;&lt;isbn&gt;9780241003565&lt;/isbn&gt;&lt;titles&gt;&lt;title&gt;From Bacteria to Bach and Back: The Evolution of Minds&lt;/title&gt;&lt;short-title&gt;From Bacteria to Bach and Back: The Evolution of Minds&lt;/short-title&gt;&lt;/titles&gt;&lt;contributors&gt;&lt;authors&gt;&lt;author&gt;Dennett, Daniel C.&lt;/author&gt;&lt;/authors&gt;&lt;/contributors&gt;&lt;added-date format="utc"&gt;1497975540&lt;/added-date&gt;&lt;ref-type name="Book"&gt;6&lt;/ref-type&gt;&lt;dates&gt;&lt;year&gt;2017&lt;/year&gt;&lt;/dates&gt;&lt;rec-number&gt;2251&lt;/rec-number&gt;&lt;publisher&gt;Penguin Books, Limited&lt;/publisher&gt;&lt;last-updated-date format="utc"&gt;1498056377&lt;/last-updated-date&gt;&lt;/record&gt;&lt;/Cite&gt;&lt;/EndNote&gt;</w:instrText>
      </w:r>
      <w:r w:rsidR="006B7A8D">
        <w:rPr>
          <w:lang w:val="en-US"/>
        </w:rPr>
        <w:fldChar w:fldCharType="separate"/>
      </w:r>
      <w:r w:rsidR="006B7A8D">
        <w:rPr>
          <w:noProof/>
          <w:lang w:val="en-US"/>
        </w:rPr>
        <w:t>(2017)</w:t>
      </w:r>
      <w:r w:rsidR="006B7A8D">
        <w:rPr>
          <w:lang w:val="en-US"/>
        </w:rPr>
        <w:fldChar w:fldCharType="end"/>
      </w:r>
      <w:r w:rsidR="006B7A8D">
        <w:rPr>
          <w:lang w:val="en-US"/>
        </w:rPr>
        <w:t xml:space="preserve"> has discussed digitization schemes for dance, musical notation, </w:t>
      </w:r>
      <w:r w:rsidR="001F2A3D">
        <w:rPr>
          <w:lang w:val="en-US"/>
        </w:rPr>
        <w:t xml:space="preserve">weaving, </w:t>
      </w:r>
      <w:r w:rsidR="006B7A8D">
        <w:rPr>
          <w:lang w:val="en-US"/>
        </w:rPr>
        <w:t xml:space="preserve">and computer programming. An especially interesting case is </w:t>
      </w:r>
      <w:r w:rsidR="00261E3E" w:rsidRPr="00F71CDF">
        <w:rPr>
          <w:lang w:val="en-US"/>
        </w:rPr>
        <w:t xml:space="preserve">Dawkins’ </w:t>
      </w:r>
      <w:r w:rsidR="0045698F">
        <w:rPr>
          <w:lang w:val="en-US"/>
        </w:rPr>
        <w:fldChar w:fldCharType="begin"/>
      </w:r>
      <w:r w:rsidR="0045698F">
        <w:rPr>
          <w:lang w:val="en-US"/>
        </w:rPr>
        <w:instrText xml:space="preserve"> ADDIN EN.CITE &lt;EndNote&gt;&lt;Cite ExcludeAuth="1"&gt;&lt;Author&gt;Dawkins&lt;/Author&gt;&lt;Year&gt;1999&lt;/Year&gt;&lt;IDText&gt;Foreword to The Meme Machine by Susan Blackmore&lt;/IDText&gt;&lt;DisplayText&gt;(1999)&lt;/DisplayText&gt;&lt;record&gt;&lt;titles&gt;&lt;title&gt;Foreword to The Meme Machine by Susan Blackmore&lt;/title&gt;&lt;/titles&gt;&lt;contributors&gt;&lt;authors&gt;&lt;author&gt;Dawkins, Richard&lt;/author&gt;&lt;/authors&gt;&lt;/contributors&gt;&lt;added-date format="utc"&gt;1500197283&lt;/added-date&gt;&lt;ref-type name="Generic"&gt;13&lt;/ref-type&gt;&lt;dates&gt;&lt;year&gt;1999&lt;/year&gt;&lt;/dates&gt;&lt;rec-number&gt;3799&lt;/rec-number&gt;&lt;publisher&gt;New York: Oxford University Press&lt;/publisher&gt;&lt;last-updated-date format="utc"&gt;1500197283&lt;/last-updated-date&gt;&lt;/record&gt;&lt;/Cite&gt;&lt;/EndNote&gt;</w:instrText>
      </w:r>
      <w:r w:rsidR="0045698F">
        <w:rPr>
          <w:lang w:val="en-US"/>
        </w:rPr>
        <w:fldChar w:fldCharType="separate"/>
      </w:r>
      <w:r w:rsidR="0045698F">
        <w:rPr>
          <w:noProof/>
          <w:lang w:val="en-US"/>
        </w:rPr>
        <w:t>(1999)</w:t>
      </w:r>
      <w:r w:rsidR="0045698F">
        <w:rPr>
          <w:lang w:val="en-US"/>
        </w:rPr>
        <w:fldChar w:fldCharType="end"/>
      </w:r>
      <w:r w:rsidR="0045698F">
        <w:rPr>
          <w:lang w:val="en-US"/>
        </w:rPr>
        <w:t xml:space="preserve"> </w:t>
      </w:r>
      <w:r w:rsidR="00D962D6" w:rsidRPr="00F71CDF">
        <w:rPr>
          <w:lang w:val="en-US"/>
        </w:rPr>
        <w:t xml:space="preserve">example of </w:t>
      </w:r>
      <w:r w:rsidR="00C22984" w:rsidRPr="00F71CDF">
        <w:rPr>
          <w:lang w:val="en-US"/>
        </w:rPr>
        <w:t xml:space="preserve">origami folding, </w:t>
      </w:r>
      <w:r w:rsidR="00D962D6" w:rsidRPr="00F71CDF">
        <w:rPr>
          <w:lang w:val="en-US"/>
        </w:rPr>
        <w:t xml:space="preserve">in which a student </w:t>
      </w:r>
      <w:r w:rsidR="00AF7C1A" w:rsidRPr="00F71CDF">
        <w:rPr>
          <w:lang w:val="en-US"/>
        </w:rPr>
        <w:t>witnes</w:t>
      </w:r>
      <w:r w:rsidR="00D962D6" w:rsidRPr="00F71CDF">
        <w:rPr>
          <w:lang w:val="en-US"/>
        </w:rPr>
        <w:t>ses</w:t>
      </w:r>
      <w:r w:rsidR="00AF7C1A" w:rsidRPr="00F71CDF">
        <w:rPr>
          <w:lang w:val="en-US"/>
        </w:rPr>
        <w:t xml:space="preserve"> a folding demonstration by a teacher</w:t>
      </w:r>
      <w:r w:rsidR="002A0AD3" w:rsidRPr="00F71CDF">
        <w:rPr>
          <w:lang w:val="en-US"/>
        </w:rPr>
        <w:t xml:space="preserve">, and then </w:t>
      </w:r>
      <w:r w:rsidR="00D962D6" w:rsidRPr="00F71CDF">
        <w:rPr>
          <w:lang w:val="en-US"/>
        </w:rPr>
        <w:t xml:space="preserve">carries </w:t>
      </w:r>
      <w:r w:rsidR="002A0AD3" w:rsidRPr="00F71CDF">
        <w:rPr>
          <w:lang w:val="en-US"/>
        </w:rPr>
        <w:t xml:space="preserve">out the </w:t>
      </w:r>
      <w:r w:rsidR="00706731" w:rsidRPr="00F71CDF">
        <w:rPr>
          <w:lang w:val="en-US"/>
        </w:rPr>
        <w:t xml:space="preserve">steps </w:t>
      </w:r>
      <w:r w:rsidR="002A0AD3" w:rsidRPr="00F71CDF">
        <w:rPr>
          <w:lang w:val="en-US"/>
        </w:rPr>
        <w:t>herself</w:t>
      </w:r>
      <w:r w:rsidR="00AF7C1A" w:rsidRPr="00F71CDF">
        <w:rPr>
          <w:lang w:val="en-US"/>
        </w:rPr>
        <w:t>.</w:t>
      </w:r>
      <w:r w:rsidR="00706731" w:rsidRPr="00F71CDF">
        <w:rPr>
          <w:lang w:val="en-US"/>
        </w:rPr>
        <w:t xml:space="preserve"> </w:t>
      </w:r>
      <w:r w:rsidR="00863C81">
        <w:rPr>
          <w:lang w:val="en-US"/>
        </w:rPr>
        <w:t>Dawkins presented the example of origami folding as a solution to the problem of low copying fidelity</w:t>
      </w:r>
      <w:r w:rsidR="00375382">
        <w:rPr>
          <w:lang w:val="en-US"/>
        </w:rPr>
        <w:t xml:space="preserve"> in a cultural environment</w:t>
      </w:r>
      <w:r w:rsidR="00D27D1C">
        <w:rPr>
          <w:lang w:val="en-US"/>
        </w:rPr>
        <w:t xml:space="preserve">. In his account, </w:t>
      </w:r>
      <w:r w:rsidR="00863C81">
        <w:rPr>
          <w:lang w:val="en-US"/>
        </w:rPr>
        <w:t xml:space="preserve">the instructions in origami are “self-normalizing” </w:t>
      </w:r>
      <w:r w:rsidR="00863C81">
        <w:rPr>
          <w:lang w:val="en-US"/>
        </w:rPr>
        <w:fldChar w:fldCharType="begin"/>
      </w:r>
      <w:r w:rsidR="00FC191F">
        <w:rPr>
          <w:lang w:val="en-US"/>
        </w:rPr>
        <w:instrText xml:space="preserve"> ADDIN EN.CITE &lt;EndNote&gt;&lt;Cite&gt;&lt;Author&gt;Dawkins&lt;/Author&gt;&lt;Year&gt;1999&lt;/Year&gt;&lt;IDText&gt;Foreword to The Meme Machine by Susan Blackmore&lt;/IDText&gt;&lt;Pages&gt;xii&lt;/Pages&gt;&lt;DisplayText&gt;(Dawkins, 1999, p. xii)&lt;/DisplayText&gt;&lt;record&gt;&lt;titles&gt;&lt;title&gt;Foreword to The Meme Machine by Susan Blackmore&lt;/title&gt;&lt;/titles&gt;&lt;contributors&gt;&lt;authors&gt;&lt;author&gt;Dawkins, Richard&lt;/author&gt;&lt;/authors&gt;&lt;/contributors&gt;&lt;added-date format="utc"&gt;1500197283&lt;/added-date&gt;&lt;ref-type name="Generic"&gt;13&lt;/ref-type&gt;&lt;dates&gt;&lt;year&gt;1999&lt;/year&gt;&lt;/dates&gt;&lt;rec-number&gt;3799&lt;/rec-number&gt;&lt;publisher&gt;New York: Oxford University Press&lt;/publisher&gt;&lt;last-updated-date format="utc"&gt;1500197283&lt;/last-updated-date&gt;&lt;/record&gt;&lt;/Cite&gt;&lt;/EndNote&gt;</w:instrText>
      </w:r>
      <w:r w:rsidR="00863C81">
        <w:rPr>
          <w:lang w:val="en-US"/>
        </w:rPr>
        <w:fldChar w:fldCharType="separate"/>
      </w:r>
      <w:r w:rsidR="00FC191F">
        <w:rPr>
          <w:noProof/>
          <w:lang w:val="en-US"/>
        </w:rPr>
        <w:t>(Dawkins, 1999, p. xii)</w:t>
      </w:r>
      <w:r w:rsidR="00863C81">
        <w:rPr>
          <w:lang w:val="en-US"/>
        </w:rPr>
        <w:fldChar w:fldCharType="end"/>
      </w:r>
      <w:r w:rsidR="00D27D1C">
        <w:rPr>
          <w:lang w:val="en-US"/>
        </w:rPr>
        <w:t xml:space="preserve"> and therefore prevent degeneration and distortion</w:t>
      </w:r>
      <w:r w:rsidR="00E21496">
        <w:rPr>
          <w:lang w:val="en-US"/>
        </w:rPr>
        <w:t>.</w:t>
      </w:r>
      <w:r w:rsidR="00603E1B">
        <w:rPr>
          <w:lang w:val="en-US"/>
        </w:rPr>
        <w:t xml:space="preserve"> Imperfect demonstration and small errors will be corrected by the pupil, and </w:t>
      </w:r>
      <w:r w:rsidR="002C017A">
        <w:rPr>
          <w:lang w:val="en-US"/>
        </w:rPr>
        <w:t xml:space="preserve">will </w:t>
      </w:r>
      <w:r w:rsidR="00603E1B">
        <w:rPr>
          <w:lang w:val="en-US"/>
        </w:rPr>
        <w:t xml:space="preserve">not </w:t>
      </w:r>
      <w:r w:rsidR="002C017A">
        <w:rPr>
          <w:lang w:val="en-US"/>
        </w:rPr>
        <w:t xml:space="preserve">be </w:t>
      </w:r>
      <w:r w:rsidR="00603E1B">
        <w:rPr>
          <w:lang w:val="en-US"/>
        </w:rPr>
        <w:t>preserved in the next generation.</w:t>
      </w:r>
      <w:r w:rsidR="00E21496">
        <w:rPr>
          <w:lang w:val="en-US"/>
        </w:rPr>
        <w:t xml:space="preserve"> Sperber, on the other hand, </w:t>
      </w:r>
      <w:r w:rsidR="003702BB">
        <w:rPr>
          <w:lang w:val="en-US"/>
        </w:rPr>
        <w:t>turned</w:t>
      </w:r>
      <w:r w:rsidR="008A40E7">
        <w:rPr>
          <w:lang w:val="en-US"/>
        </w:rPr>
        <w:t xml:space="preserve"> the table </w:t>
      </w:r>
      <w:r w:rsidR="00E21496">
        <w:rPr>
          <w:lang w:val="en-US"/>
        </w:rPr>
        <w:t xml:space="preserve">on Dawkins, and uses the example of origami folding </w:t>
      </w:r>
      <w:r w:rsidR="00F07A16" w:rsidRPr="00F71CDF">
        <w:rPr>
          <w:lang w:val="en-US"/>
        </w:rPr>
        <w:t xml:space="preserve">to show </w:t>
      </w:r>
      <w:r w:rsidR="00D962D6" w:rsidRPr="00F71CDF">
        <w:rPr>
          <w:lang w:val="en-US"/>
        </w:rPr>
        <w:t xml:space="preserve">that cultural transmission generally does </w:t>
      </w:r>
      <w:r w:rsidR="00D962D6" w:rsidRPr="006370F2">
        <w:rPr>
          <w:i/>
          <w:lang w:val="en-US"/>
        </w:rPr>
        <w:t>not</w:t>
      </w:r>
      <w:r w:rsidR="00D962D6" w:rsidRPr="00F71CDF">
        <w:rPr>
          <w:lang w:val="en-US"/>
        </w:rPr>
        <w:t xml:space="preserve"> involve replication. </w:t>
      </w:r>
      <w:r w:rsidR="007E2D24" w:rsidRPr="00F71CDF">
        <w:rPr>
          <w:lang w:val="en-US"/>
        </w:rPr>
        <w:t>The student</w:t>
      </w:r>
      <w:r w:rsidR="00600046" w:rsidRPr="00F71CDF">
        <w:rPr>
          <w:lang w:val="en-US"/>
        </w:rPr>
        <w:t>, Sperber argues,</w:t>
      </w:r>
      <w:r w:rsidR="007E2D24" w:rsidRPr="00F71CDF">
        <w:rPr>
          <w:lang w:val="en-US"/>
        </w:rPr>
        <w:t xml:space="preserve"> is not trying to imitate each and every gesture of the teacher. She is </w:t>
      </w:r>
      <w:r w:rsidR="009A16AD" w:rsidRPr="00F71CDF">
        <w:rPr>
          <w:lang w:val="en-US"/>
        </w:rPr>
        <w:t>reconstructing a set of instructions</w:t>
      </w:r>
      <w:r w:rsidR="00EB3F0B">
        <w:rPr>
          <w:lang w:val="en-US"/>
        </w:rPr>
        <w:t xml:space="preserve">, </w:t>
      </w:r>
      <w:r w:rsidR="00E40DE9">
        <w:rPr>
          <w:lang w:val="en-US"/>
        </w:rPr>
        <w:t xml:space="preserve">by </w:t>
      </w:r>
      <w:r w:rsidR="00185330">
        <w:rPr>
          <w:lang w:val="en-US"/>
        </w:rPr>
        <w:t>drawing</w:t>
      </w:r>
      <w:r w:rsidR="00EB3F0B">
        <w:rPr>
          <w:lang w:val="en-US"/>
        </w:rPr>
        <w:t xml:space="preserve"> inferences about the plausible intentions of the instructor</w:t>
      </w:r>
      <w:r w:rsidR="007E2D24" w:rsidRPr="00F71CDF">
        <w:rPr>
          <w:lang w:val="en-US"/>
        </w:rPr>
        <w:t xml:space="preserve">. In order to identify the </w:t>
      </w:r>
      <w:r w:rsidR="009A3E24">
        <w:rPr>
          <w:lang w:val="en-US"/>
        </w:rPr>
        <w:t xml:space="preserve">quasi-digital </w:t>
      </w:r>
      <w:r w:rsidR="007E2D24" w:rsidRPr="00F71CDF">
        <w:rPr>
          <w:lang w:val="en-US"/>
        </w:rPr>
        <w:t>steps</w:t>
      </w:r>
      <w:r w:rsidR="009A3E24">
        <w:rPr>
          <w:lang w:val="en-US"/>
        </w:rPr>
        <w:t xml:space="preserve"> in the sequence</w:t>
      </w:r>
      <w:r w:rsidR="007E2D24" w:rsidRPr="00F71CDF">
        <w:rPr>
          <w:lang w:val="en-US"/>
        </w:rPr>
        <w:t xml:space="preserve">, the student is </w:t>
      </w:r>
      <w:r w:rsidR="00AF7C1A" w:rsidRPr="00F71CDF">
        <w:rPr>
          <w:lang w:val="en-US"/>
        </w:rPr>
        <w:t>normaliz</w:t>
      </w:r>
      <w:r w:rsidR="007E2D24" w:rsidRPr="00F71CDF">
        <w:rPr>
          <w:lang w:val="en-US"/>
        </w:rPr>
        <w:t>ing</w:t>
      </w:r>
      <w:r w:rsidR="00AF7C1A" w:rsidRPr="00F71CDF">
        <w:rPr>
          <w:lang w:val="en-US"/>
        </w:rPr>
        <w:t xml:space="preserve"> </w:t>
      </w:r>
      <w:r w:rsidR="000C0259" w:rsidRPr="00F71CDF">
        <w:rPr>
          <w:lang w:val="en-US"/>
        </w:rPr>
        <w:t>the behavior displayed by the teach</w:t>
      </w:r>
      <w:r w:rsidR="001E5F64" w:rsidRPr="00F71CDF">
        <w:rPr>
          <w:lang w:val="en-US"/>
        </w:rPr>
        <w:t>er</w:t>
      </w:r>
      <w:r w:rsidR="000C0259" w:rsidRPr="00F71CDF">
        <w:rPr>
          <w:lang w:val="en-US"/>
        </w:rPr>
        <w:t xml:space="preserve">, </w:t>
      </w:r>
      <w:r w:rsidR="00AF7C1A" w:rsidRPr="00F71CDF">
        <w:rPr>
          <w:lang w:val="en-US"/>
        </w:rPr>
        <w:t xml:space="preserve">parsing </w:t>
      </w:r>
      <w:r w:rsidR="00D40822">
        <w:rPr>
          <w:lang w:val="en-US"/>
        </w:rPr>
        <w:t xml:space="preserve">it </w:t>
      </w:r>
      <w:r w:rsidR="00AF7C1A" w:rsidRPr="00F71CDF">
        <w:rPr>
          <w:lang w:val="en-US"/>
        </w:rPr>
        <w:t xml:space="preserve">into </w:t>
      </w:r>
      <w:r w:rsidR="000C0259" w:rsidRPr="00F71CDF">
        <w:rPr>
          <w:lang w:val="en-US"/>
        </w:rPr>
        <w:t xml:space="preserve">discrete </w:t>
      </w:r>
      <w:r w:rsidR="00AF7C1A" w:rsidRPr="00F71CDF">
        <w:rPr>
          <w:lang w:val="en-US"/>
        </w:rPr>
        <w:t>steps (</w:t>
      </w:r>
      <w:r w:rsidR="0031343C">
        <w:rPr>
          <w:lang w:val="en-US"/>
        </w:rPr>
        <w:t xml:space="preserve">e.g. </w:t>
      </w:r>
      <w:r w:rsidR="00AF7C1A" w:rsidRPr="00F71CDF">
        <w:rPr>
          <w:lang w:val="en-US"/>
        </w:rPr>
        <w:lastRenderedPageBreak/>
        <w:t>“</w:t>
      </w:r>
      <w:r w:rsidR="0031343C">
        <w:rPr>
          <w:lang w:val="en-US"/>
        </w:rPr>
        <w:t>fo</w:t>
      </w:r>
      <w:r w:rsidR="00AF7C1A" w:rsidRPr="00F71CDF">
        <w:rPr>
          <w:lang w:val="en-US"/>
        </w:rPr>
        <w:t xml:space="preserve">ld the </w:t>
      </w:r>
      <w:r w:rsidR="003632A3">
        <w:rPr>
          <w:lang w:val="en-US"/>
        </w:rPr>
        <w:t xml:space="preserve">four </w:t>
      </w:r>
      <w:r w:rsidR="00AF7C1A" w:rsidRPr="00F71CDF">
        <w:rPr>
          <w:lang w:val="en-US"/>
        </w:rPr>
        <w:t xml:space="preserve">corners into the </w:t>
      </w:r>
      <w:r w:rsidR="003632A3">
        <w:rPr>
          <w:lang w:val="en-US"/>
        </w:rPr>
        <w:t>middle of the page</w:t>
      </w:r>
      <w:r w:rsidR="00AF7C1A" w:rsidRPr="00F71CDF">
        <w:rPr>
          <w:lang w:val="en-US"/>
        </w:rPr>
        <w:t xml:space="preserve">”). </w:t>
      </w:r>
      <w:r w:rsidR="00EF4E64">
        <w:rPr>
          <w:lang w:val="en-US"/>
        </w:rPr>
        <w:t>But in order to do so</w:t>
      </w:r>
      <w:r w:rsidR="002C0897" w:rsidRPr="00F71CDF">
        <w:rPr>
          <w:lang w:val="en-US"/>
        </w:rPr>
        <w:t xml:space="preserve">, </w:t>
      </w:r>
      <w:r w:rsidR="007700D8">
        <w:rPr>
          <w:lang w:val="en-US"/>
        </w:rPr>
        <w:t xml:space="preserve">the pupil already needs to possess </w:t>
      </w:r>
      <w:r w:rsidR="002C0897" w:rsidRPr="00F71CDF">
        <w:rPr>
          <w:lang w:val="en-US"/>
        </w:rPr>
        <w:t xml:space="preserve">substantial </w:t>
      </w:r>
      <w:r w:rsidR="00B1373E" w:rsidRPr="00F71CDF">
        <w:rPr>
          <w:lang w:val="en-US"/>
        </w:rPr>
        <w:t xml:space="preserve">prior </w:t>
      </w:r>
      <w:r w:rsidR="002C0897" w:rsidRPr="00F71CDF">
        <w:rPr>
          <w:lang w:val="en-US"/>
        </w:rPr>
        <w:t>knowledge</w:t>
      </w:r>
      <w:r w:rsidR="00ED247E" w:rsidRPr="00F71CDF">
        <w:rPr>
          <w:lang w:val="en-US"/>
        </w:rPr>
        <w:t>:</w:t>
      </w:r>
    </w:p>
    <w:p w14:paraId="10D12A6D" w14:textId="661A73F7" w:rsidR="00720EF9" w:rsidRPr="00F71CDF" w:rsidRDefault="00720EF9" w:rsidP="00110474">
      <w:pPr>
        <w:ind w:left="708"/>
        <w:rPr>
          <w:lang w:val="en-US"/>
        </w:rPr>
      </w:pPr>
      <w:r w:rsidRPr="00F71CDF">
        <w:rPr>
          <w:lang w:val="en-US"/>
        </w:rPr>
        <w:t xml:space="preserve">Thus the normalisation of the instructions results precisely from the fact that something other than copying is taking place. It results from the fact that the information provided by the stimulus is complemented with information already available in the system. </w:t>
      </w:r>
      <w:r w:rsidRPr="00F71CDF">
        <w:rPr>
          <w:lang w:val="en-US"/>
        </w:rPr>
        <w:fldChar w:fldCharType="begin"/>
      </w:r>
      <w:r w:rsidR="00C869C4" w:rsidRPr="00F71CDF">
        <w:rPr>
          <w:lang w:val="en-US"/>
        </w:rPr>
        <w:instrText xml:space="preserve"> ADDIN EN.CITE &lt;EndNote&gt;&lt;Cite&gt;&lt;Author&gt;Sperber&lt;/Author&gt;&lt;Year&gt;2000&lt;/Year&gt;&lt;RecNum&gt;902&lt;/RecNum&gt;&lt;Pages&gt;171&lt;/Pages&gt;&lt;DisplayText&gt;(Sperber, 2000, p. 171)&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record&gt;&lt;/Cite&gt;&lt;/EndNote&gt;</w:instrText>
      </w:r>
      <w:r w:rsidRPr="00F71CDF">
        <w:rPr>
          <w:lang w:val="en-US"/>
        </w:rPr>
        <w:fldChar w:fldCharType="separate"/>
      </w:r>
      <w:r w:rsidR="00C869C4" w:rsidRPr="00F71CDF">
        <w:rPr>
          <w:noProof/>
          <w:lang w:val="en-US"/>
        </w:rPr>
        <w:t>(Sperber, 2000, p. 171)</w:t>
      </w:r>
      <w:r w:rsidRPr="00F71CDF">
        <w:rPr>
          <w:lang w:val="en-US"/>
        </w:rPr>
        <w:fldChar w:fldCharType="end"/>
      </w:r>
    </w:p>
    <w:p w14:paraId="30F28C04" w14:textId="4152CF02" w:rsidR="00FC7771" w:rsidRPr="00F71CDF" w:rsidRDefault="00C1261B" w:rsidP="00EF286C">
      <w:pPr>
        <w:rPr>
          <w:lang w:val="en-US"/>
        </w:rPr>
      </w:pPr>
      <w:r w:rsidRPr="00F71CDF">
        <w:rPr>
          <w:lang w:val="en-US"/>
        </w:rPr>
        <w:t xml:space="preserve">This is true, but it </w:t>
      </w:r>
      <w:r w:rsidR="00FB6915" w:rsidRPr="00F71CDF">
        <w:rPr>
          <w:lang w:val="en-US"/>
        </w:rPr>
        <w:t xml:space="preserve">is not </w:t>
      </w:r>
      <w:r w:rsidR="002C0897" w:rsidRPr="00F71CDF">
        <w:rPr>
          <w:lang w:val="en-US"/>
        </w:rPr>
        <w:t xml:space="preserve">very </w:t>
      </w:r>
      <w:r w:rsidR="00FB6915" w:rsidRPr="00F71CDF">
        <w:rPr>
          <w:lang w:val="en-US"/>
        </w:rPr>
        <w:t>different from the example of chain letters, whic</w:t>
      </w:r>
      <w:r w:rsidR="0028701A" w:rsidRPr="00F71CDF">
        <w:rPr>
          <w:lang w:val="en-US"/>
        </w:rPr>
        <w:t xml:space="preserve">h Sperber already admitted </w:t>
      </w:r>
      <w:r w:rsidR="00F8495E">
        <w:rPr>
          <w:lang w:val="en-US"/>
        </w:rPr>
        <w:t xml:space="preserve">as </w:t>
      </w:r>
      <w:r w:rsidR="00F8495E" w:rsidRPr="00F71CDF">
        <w:rPr>
          <w:lang w:val="en-US"/>
        </w:rPr>
        <w:t xml:space="preserve"> </w:t>
      </w:r>
      <w:r w:rsidR="0028701A" w:rsidRPr="00F71CDF">
        <w:rPr>
          <w:lang w:val="en-US"/>
        </w:rPr>
        <w:t xml:space="preserve">an instance of </w:t>
      </w:r>
      <w:r w:rsidR="00A90BA1">
        <w:rPr>
          <w:lang w:val="en-US"/>
        </w:rPr>
        <w:t xml:space="preserve">memetic </w:t>
      </w:r>
      <w:r w:rsidR="00FB6915" w:rsidRPr="00F71CDF">
        <w:rPr>
          <w:lang w:val="en-US"/>
        </w:rPr>
        <w:t xml:space="preserve">replication. </w:t>
      </w:r>
      <w:r w:rsidR="00DD2257" w:rsidRPr="00F71CDF">
        <w:rPr>
          <w:lang w:val="en-US"/>
        </w:rPr>
        <w:t>At a lower level of resolution</w:t>
      </w:r>
      <w:r w:rsidR="00E81FD6" w:rsidRPr="00F71CDF">
        <w:rPr>
          <w:lang w:val="en-US"/>
        </w:rPr>
        <w:t xml:space="preserve">, </w:t>
      </w:r>
      <w:r w:rsidR="00300A91" w:rsidRPr="00F71CDF">
        <w:rPr>
          <w:lang w:val="en-US"/>
        </w:rPr>
        <w:t xml:space="preserve">what we see is mostly </w:t>
      </w:r>
      <w:r w:rsidR="00620535" w:rsidRPr="00F71CDF">
        <w:rPr>
          <w:lang w:val="en-US"/>
        </w:rPr>
        <w:t xml:space="preserve">evocation. </w:t>
      </w:r>
      <w:r w:rsidR="0010051D" w:rsidRPr="00F71CDF">
        <w:rPr>
          <w:lang w:val="en-US"/>
        </w:rPr>
        <w:t xml:space="preserve">The student already possesses </w:t>
      </w:r>
      <w:r w:rsidR="00A46BF6" w:rsidRPr="00F71CDF">
        <w:rPr>
          <w:lang w:val="en-US"/>
        </w:rPr>
        <w:t xml:space="preserve">substantial </w:t>
      </w:r>
      <w:r w:rsidR="0010051D" w:rsidRPr="00F71CDF">
        <w:rPr>
          <w:lang w:val="en-US"/>
        </w:rPr>
        <w:t xml:space="preserve">knowledge </w:t>
      </w:r>
      <w:r w:rsidR="00620535" w:rsidRPr="00F71CDF">
        <w:rPr>
          <w:lang w:val="en-US"/>
        </w:rPr>
        <w:t xml:space="preserve">about geometric </w:t>
      </w:r>
      <w:r w:rsidR="00580361">
        <w:rPr>
          <w:lang w:val="en-US"/>
        </w:rPr>
        <w:t>figures</w:t>
      </w:r>
      <w:r w:rsidR="00620535" w:rsidRPr="00F71CDF">
        <w:rPr>
          <w:lang w:val="en-US"/>
        </w:rPr>
        <w:t xml:space="preserve">, </w:t>
      </w:r>
      <w:r w:rsidR="0010051D" w:rsidRPr="00F71CDF">
        <w:rPr>
          <w:lang w:val="en-US"/>
        </w:rPr>
        <w:t>about the general philosophy of origami, and the typical steps out of which origami instructions are composed</w:t>
      </w:r>
      <w:r w:rsidR="00064C8A">
        <w:rPr>
          <w:lang w:val="en-US"/>
        </w:rPr>
        <w:t xml:space="preserve"> (</w:t>
      </w:r>
      <w:r w:rsidR="00064C8A" w:rsidRPr="00F71CDF">
        <w:rPr>
          <w:lang w:val="en-US"/>
        </w:rPr>
        <w:t>fold / upper half / diagonal / turn over / opposite corners</w:t>
      </w:r>
      <w:r w:rsidR="00064C8A">
        <w:rPr>
          <w:lang w:val="en-US"/>
        </w:rPr>
        <w:t>)</w:t>
      </w:r>
      <w:r w:rsidR="0010051D" w:rsidRPr="00F71CDF">
        <w:rPr>
          <w:lang w:val="en-US"/>
        </w:rPr>
        <w:t xml:space="preserve">. </w:t>
      </w:r>
      <w:r w:rsidR="00D90C01" w:rsidRPr="00F71CDF">
        <w:rPr>
          <w:lang w:val="en-US"/>
        </w:rPr>
        <w:t>They are the building block</w:t>
      </w:r>
      <w:r w:rsidR="00B00BDE" w:rsidRPr="00F71CDF">
        <w:rPr>
          <w:lang w:val="en-US"/>
        </w:rPr>
        <w:t>s</w:t>
      </w:r>
      <w:r w:rsidR="00D90C01" w:rsidRPr="00F71CDF">
        <w:rPr>
          <w:lang w:val="en-US"/>
        </w:rPr>
        <w:t xml:space="preserve"> of origami</w:t>
      </w:r>
      <w:r w:rsidR="00AF447E">
        <w:rPr>
          <w:lang w:val="en-US"/>
        </w:rPr>
        <w:t xml:space="preserve"> folding</w:t>
      </w:r>
      <w:r w:rsidR="00D90C01" w:rsidRPr="00F71CDF">
        <w:rPr>
          <w:lang w:val="en-US"/>
        </w:rPr>
        <w:t xml:space="preserve">, just as the letters of </w:t>
      </w:r>
      <w:r w:rsidR="006807DC">
        <w:rPr>
          <w:lang w:val="en-US"/>
        </w:rPr>
        <w:t>the roman</w:t>
      </w:r>
      <w:r w:rsidR="00D90C01" w:rsidRPr="00F71CDF">
        <w:rPr>
          <w:lang w:val="en-US"/>
        </w:rPr>
        <w:t xml:space="preserve"> alphabet (and the words in the English language) are the building blocks out of which chain letters are composed. A</w:t>
      </w:r>
      <w:r w:rsidR="00FF05C3" w:rsidRPr="00F71CDF">
        <w:rPr>
          <w:lang w:val="en-US"/>
        </w:rPr>
        <w:t xml:space="preserve">ided by inferences about goals and intentions, </w:t>
      </w:r>
      <w:r w:rsidR="00D90C01" w:rsidRPr="00F71CDF">
        <w:rPr>
          <w:lang w:val="en-US"/>
        </w:rPr>
        <w:t xml:space="preserve">the pupil identifies the building blocks </w:t>
      </w:r>
      <w:r w:rsidR="00296D1D" w:rsidRPr="00F71CDF">
        <w:rPr>
          <w:lang w:val="en-US"/>
        </w:rPr>
        <w:t xml:space="preserve">that </w:t>
      </w:r>
      <w:r w:rsidR="00D90C01" w:rsidRPr="00F71CDF">
        <w:rPr>
          <w:lang w:val="en-US"/>
        </w:rPr>
        <w:t xml:space="preserve">she is already familiar with, and </w:t>
      </w:r>
      <w:r w:rsidR="00FF05C3" w:rsidRPr="00F71CDF">
        <w:rPr>
          <w:lang w:val="en-US"/>
        </w:rPr>
        <w:t>ignore</w:t>
      </w:r>
      <w:r w:rsidR="00D90C01" w:rsidRPr="00F71CDF">
        <w:rPr>
          <w:lang w:val="en-US"/>
        </w:rPr>
        <w:t xml:space="preserve">s </w:t>
      </w:r>
      <w:r w:rsidR="00766488">
        <w:rPr>
          <w:lang w:val="en-US"/>
        </w:rPr>
        <w:t xml:space="preserve">the </w:t>
      </w:r>
      <w:r w:rsidR="00FF05C3" w:rsidRPr="00F71CDF">
        <w:rPr>
          <w:lang w:val="en-US"/>
        </w:rPr>
        <w:t xml:space="preserve">noise </w:t>
      </w:r>
      <w:r w:rsidR="001D7B05">
        <w:rPr>
          <w:lang w:val="en-US"/>
        </w:rPr>
        <w:t xml:space="preserve">and the errors </w:t>
      </w:r>
      <w:r w:rsidR="00FF05C3" w:rsidRPr="00F71CDF">
        <w:rPr>
          <w:lang w:val="en-US"/>
        </w:rPr>
        <w:t>in the demonstration.</w:t>
      </w:r>
      <w:r w:rsidR="00266283" w:rsidRPr="00F71CDF">
        <w:rPr>
          <w:lang w:val="en-US"/>
        </w:rPr>
        <w:t xml:space="preserve"> In that sense, lower-level knowledge about </w:t>
      </w:r>
      <w:r w:rsidR="008134F4">
        <w:rPr>
          <w:lang w:val="en-US"/>
        </w:rPr>
        <w:t>geometric figures</w:t>
      </w:r>
      <w:r w:rsidR="008134F4" w:rsidRPr="00F71CDF">
        <w:rPr>
          <w:lang w:val="en-US"/>
        </w:rPr>
        <w:t xml:space="preserve"> </w:t>
      </w:r>
      <w:r w:rsidR="00266283" w:rsidRPr="00F71CDF">
        <w:rPr>
          <w:lang w:val="en-US"/>
        </w:rPr>
        <w:t xml:space="preserve">is merely evoked by the demonstration, not transmitted by it. </w:t>
      </w:r>
      <w:r w:rsidR="00FC7771" w:rsidRPr="00F71CDF">
        <w:rPr>
          <w:lang w:val="en-US"/>
        </w:rPr>
        <w:t xml:space="preserve">For example, when the student observes something approximating a rectangle, she infers that the teacher intends to make a rectangle, </w:t>
      </w:r>
      <w:r w:rsidR="00725AE9" w:rsidRPr="00F71CDF">
        <w:rPr>
          <w:lang w:val="en-US"/>
        </w:rPr>
        <w:t>an</w:t>
      </w:r>
      <w:r w:rsidR="005B57C4" w:rsidRPr="00F71CDF">
        <w:rPr>
          <w:lang w:val="en-US"/>
        </w:rPr>
        <w:t>d</w:t>
      </w:r>
      <w:r w:rsidR="00725AE9" w:rsidRPr="00F71CDF">
        <w:rPr>
          <w:lang w:val="en-US"/>
        </w:rPr>
        <w:t xml:space="preserve"> </w:t>
      </w:r>
      <w:r w:rsidR="00C8433A">
        <w:rPr>
          <w:lang w:val="en-US"/>
        </w:rPr>
        <w:t xml:space="preserve">then </w:t>
      </w:r>
      <w:r w:rsidR="00725AE9" w:rsidRPr="00F71CDF">
        <w:rPr>
          <w:lang w:val="en-US"/>
        </w:rPr>
        <w:t>retrieves this representation from memory</w:t>
      </w:r>
      <w:r w:rsidR="00FA1F79">
        <w:rPr>
          <w:lang w:val="en-US"/>
        </w:rPr>
        <w:t xml:space="preserve">, rather than copying the slightly skewed figure </w:t>
      </w:r>
      <w:r w:rsidR="00410F93">
        <w:rPr>
          <w:lang w:val="en-US"/>
        </w:rPr>
        <w:t>displayed</w:t>
      </w:r>
      <w:r w:rsidR="00FA1F79">
        <w:rPr>
          <w:lang w:val="en-US"/>
        </w:rPr>
        <w:t xml:space="preserve"> by the instructor. </w:t>
      </w:r>
    </w:p>
    <w:p w14:paraId="2C15B6A4" w14:textId="41BEEA43" w:rsidR="0058315A" w:rsidRPr="00F71CDF" w:rsidRDefault="00F46092" w:rsidP="00F00A0E">
      <w:pPr>
        <w:rPr>
          <w:lang w:val="en-US"/>
        </w:rPr>
      </w:pPr>
      <w:r w:rsidRPr="00F71CDF">
        <w:rPr>
          <w:lang w:val="en-US"/>
        </w:rPr>
        <w:t xml:space="preserve">Nevertheless, </w:t>
      </w:r>
      <w:r w:rsidR="00A76C27" w:rsidRPr="00F71CDF">
        <w:rPr>
          <w:lang w:val="en-US"/>
        </w:rPr>
        <w:t xml:space="preserve">when we move </w:t>
      </w:r>
      <w:r w:rsidR="00554083" w:rsidRPr="00F71CDF">
        <w:rPr>
          <w:lang w:val="en-US"/>
        </w:rPr>
        <w:t xml:space="preserve">up </w:t>
      </w:r>
      <w:r w:rsidR="00A76C27" w:rsidRPr="00F71CDF">
        <w:rPr>
          <w:lang w:val="en-US"/>
        </w:rPr>
        <w:t xml:space="preserve">to </w:t>
      </w:r>
      <w:r w:rsidR="00D22BE7" w:rsidRPr="00F71CDF">
        <w:rPr>
          <w:lang w:val="en-US"/>
        </w:rPr>
        <w:t xml:space="preserve">a higher level of </w:t>
      </w:r>
      <w:r w:rsidR="001C7080" w:rsidRPr="00F71CDF">
        <w:rPr>
          <w:lang w:val="en-US"/>
        </w:rPr>
        <w:t>abstraction</w:t>
      </w:r>
      <w:r w:rsidR="00D22BE7" w:rsidRPr="00F71CDF">
        <w:rPr>
          <w:lang w:val="en-US"/>
        </w:rPr>
        <w:t xml:space="preserve">, </w:t>
      </w:r>
      <w:r w:rsidR="00A76C27" w:rsidRPr="00F71CDF">
        <w:rPr>
          <w:lang w:val="en-US"/>
        </w:rPr>
        <w:t xml:space="preserve">we see that </w:t>
      </w:r>
      <w:r w:rsidR="00A80945" w:rsidRPr="00F71CDF">
        <w:rPr>
          <w:lang w:val="en-US"/>
        </w:rPr>
        <w:t xml:space="preserve">discrete </w:t>
      </w:r>
      <w:r w:rsidR="009537BA" w:rsidRPr="00F71CDF">
        <w:rPr>
          <w:lang w:val="en-US"/>
        </w:rPr>
        <w:t xml:space="preserve">pieces </w:t>
      </w:r>
      <w:r w:rsidRPr="00F71CDF">
        <w:rPr>
          <w:lang w:val="en-US"/>
        </w:rPr>
        <w:t xml:space="preserve">information </w:t>
      </w:r>
      <w:r w:rsidR="009537BA" w:rsidRPr="00F71CDF">
        <w:rPr>
          <w:lang w:val="en-US"/>
        </w:rPr>
        <w:t xml:space="preserve">are </w:t>
      </w:r>
      <w:r w:rsidRPr="00F71CDF">
        <w:rPr>
          <w:lang w:val="en-US"/>
        </w:rPr>
        <w:t>being transmitted</w:t>
      </w:r>
      <w:r w:rsidR="00D22BE7" w:rsidRPr="00F71CDF">
        <w:rPr>
          <w:lang w:val="en-US"/>
        </w:rPr>
        <w:t xml:space="preserve"> from the teacher to the pupil</w:t>
      </w:r>
      <w:r w:rsidR="00300D00" w:rsidRPr="00F71CDF">
        <w:rPr>
          <w:lang w:val="en-US"/>
        </w:rPr>
        <w:t xml:space="preserve">. </w:t>
      </w:r>
      <w:r w:rsidR="0057781C" w:rsidRPr="00F71CDF">
        <w:rPr>
          <w:lang w:val="en-US"/>
        </w:rPr>
        <w:t xml:space="preserve">If the </w:t>
      </w:r>
      <w:r w:rsidR="00842411" w:rsidRPr="00F71CDF">
        <w:rPr>
          <w:lang w:val="en-US"/>
        </w:rPr>
        <w:t xml:space="preserve">teaching moment </w:t>
      </w:r>
      <w:r w:rsidR="0057781C" w:rsidRPr="00F71CDF">
        <w:rPr>
          <w:lang w:val="en-US"/>
        </w:rPr>
        <w:t>is to be successful, t</w:t>
      </w:r>
      <w:r w:rsidR="00E86E4A" w:rsidRPr="00F71CDF">
        <w:rPr>
          <w:lang w:val="en-US"/>
        </w:rPr>
        <w:t xml:space="preserve">he specific sequence </w:t>
      </w:r>
      <w:r w:rsidR="0057781C" w:rsidRPr="00F71CDF">
        <w:rPr>
          <w:lang w:val="en-US"/>
        </w:rPr>
        <w:t xml:space="preserve">of steps </w:t>
      </w:r>
      <w:r w:rsidR="00260468" w:rsidRPr="00F71CDF">
        <w:rPr>
          <w:lang w:val="en-US"/>
        </w:rPr>
        <w:t xml:space="preserve">(building blocks) </w:t>
      </w:r>
      <w:r w:rsidR="0057781C" w:rsidRPr="00F71CDF">
        <w:rPr>
          <w:lang w:val="en-US"/>
        </w:rPr>
        <w:t>must be reproduced by the pupil</w:t>
      </w:r>
      <w:r w:rsidR="00A662F5" w:rsidRPr="00F71CDF">
        <w:rPr>
          <w:lang w:val="en-US"/>
        </w:rPr>
        <w:t>, in the right order</w:t>
      </w:r>
      <w:r w:rsidR="00A61F4D" w:rsidRPr="00F71CDF">
        <w:rPr>
          <w:lang w:val="en-US"/>
        </w:rPr>
        <w:t xml:space="preserve">. </w:t>
      </w:r>
      <w:r w:rsidR="00DC754E" w:rsidRPr="00F71CDF">
        <w:rPr>
          <w:lang w:val="en-US"/>
        </w:rPr>
        <w:t xml:space="preserve">Now </w:t>
      </w:r>
      <w:r w:rsidR="00DC754E" w:rsidRPr="00F71CDF">
        <w:rPr>
          <w:i/>
          <w:lang w:val="en-US"/>
        </w:rPr>
        <w:t xml:space="preserve">this </w:t>
      </w:r>
      <w:r w:rsidR="00A61F4D" w:rsidRPr="00F71CDF">
        <w:rPr>
          <w:lang w:val="en-US"/>
        </w:rPr>
        <w:t>sequence of steps</w:t>
      </w:r>
      <w:r w:rsidR="00E04226" w:rsidRPr="00F71CDF">
        <w:rPr>
          <w:lang w:val="en-US"/>
        </w:rPr>
        <w:t xml:space="preserve">, </w:t>
      </w:r>
      <w:r w:rsidR="00A61F4D" w:rsidRPr="00F71CDF">
        <w:rPr>
          <w:lang w:val="en-US"/>
        </w:rPr>
        <w:t xml:space="preserve">unlike </w:t>
      </w:r>
      <w:r w:rsidR="00E04226" w:rsidRPr="00F71CDF">
        <w:rPr>
          <w:lang w:val="en-US"/>
        </w:rPr>
        <w:t xml:space="preserve">underlying </w:t>
      </w:r>
      <w:r w:rsidR="00A61F4D" w:rsidRPr="00F71CDF">
        <w:rPr>
          <w:lang w:val="en-US"/>
        </w:rPr>
        <w:t xml:space="preserve">knowledge about triangles and folding lines, </w:t>
      </w:r>
      <w:r w:rsidR="00DC754E" w:rsidRPr="00F71CDF">
        <w:rPr>
          <w:lang w:val="en-US"/>
        </w:rPr>
        <w:t xml:space="preserve">is not merely being evoked. It </w:t>
      </w:r>
      <w:r w:rsidR="008F4900" w:rsidRPr="00F71CDF">
        <w:rPr>
          <w:lang w:val="en-US"/>
        </w:rPr>
        <w:t xml:space="preserve">contains </w:t>
      </w:r>
      <w:r w:rsidR="00DC754E" w:rsidRPr="00F71CDF">
        <w:rPr>
          <w:lang w:val="en-US"/>
        </w:rPr>
        <w:t xml:space="preserve">information that is </w:t>
      </w:r>
      <w:r w:rsidR="008F4900" w:rsidRPr="00F71CDF">
        <w:rPr>
          <w:lang w:val="en-US"/>
        </w:rPr>
        <w:t xml:space="preserve">novel and surprising </w:t>
      </w:r>
      <w:r w:rsidR="00DC754E" w:rsidRPr="00F71CDF">
        <w:rPr>
          <w:lang w:val="en-US"/>
        </w:rPr>
        <w:t xml:space="preserve">to the </w:t>
      </w:r>
      <w:r w:rsidR="00A61F4D" w:rsidRPr="00F71CDF">
        <w:rPr>
          <w:lang w:val="en-US"/>
        </w:rPr>
        <w:t>pupil</w:t>
      </w:r>
      <w:r w:rsidR="00DC754E" w:rsidRPr="00F71CDF">
        <w:rPr>
          <w:lang w:val="en-US"/>
        </w:rPr>
        <w:t>, and cannot be retrieved from memory</w:t>
      </w:r>
      <w:r w:rsidR="00692DAF" w:rsidRPr="00F71CDF">
        <w:rPr>
          <w:lang w:val="en-US"/>
        </w:rPr>
        <w:t xml:space="preserve">. </w:t>
      </w:r>
      <w:r w:rsidR="00162F20" w:rsidRPr="00F71CDF">
        <w:rPr>
          <w:lang w:val="en-US"/>
        </w:rPr>
        <w:t xml:space="preserve">To be sure, </w:t>
      </w:r>
      <w:r w:rsidR="00E519CE" w:rsidRPr="00F71CDF">
        <w:rPr>
          <w:lang w:val="en-US"/>
        </w:rPr>
        <w:t xml:space="preserve">as Sperber points out, </w:t>
      </w:r>
      <w:r w:rsidR="00162F20" w:rsidRPr="00F71CDF">
        <w:rPr>
          <w:lang w:val="en-US"/>
        </w:rPr>
        <w:t xml:space="preserve">there is no straightforward copying mechanism. </w:t>
      </w:r>
      <w:r w:rsidR="00E519CE" w:rsidRPr="00F71CDF">
        <w:rPr>
          <w:lang w:val="en-US"/>
        </w:rPr>
        <w:t>But neither is there in the case of chain letters. In both cases, t</w:t>
      </w:r>
      <w:r w:rsidR="00162F20" w:rsidRPr="00F71CDF">
        <w:rPr>
          <w:lang w:val="en-US"/>
        </w:rPr>
        <w:t xml:space="preserve">he information is being </w:t>
      </w:r>
      <w:r w:rsidR="00E00F94" w:rsidRPr="00F71CDF">
        <w:rPr>
          <w:i/>
          <w:lang w:val="en-US"/>
        </w:rPr>
        <w:t>extracted</w:t>
      </w:r>
      <w:r w:rsidR="00E00F94" w:rsidRPr="00F71CDF">
        <w:rPr>
          <w:lang w:val="en-US"/>
        </w:rPr>
        <w:t xml:space="preserve"> from the stimulus</w:t>
      </w:r>
      <w:r w:rsidR="00E00F94" w:rsidRPr="00F71CDF" w:rsidDel="00E00F94">
        <w:rPr>
          <w:i/>
          <w:lang w:val="en-US"/>
        </w:rPr>
        <w:t xml:space="preserve"> </w:t>
      </w:r>
      <w:r w:rsidR="00DC754E" w:rsidRPr="00F71CDF">
        <w:rPr>
          <w:lang w:val="en-US"/>
        </w:rPr>
        <w:t xml:space="preserve">on the basis of </w:t>
      </w:r>
      <w:r w:rsidR="008964E2" w:rsidRPr="006370F2">
        <w:rPr>
          <w:lang w:val="en-GB"/>
        </w:rPr>
        <w:t>certain</w:t>
      </w:r>
      <w:r w:rsidR="00CA6906">
        <w:rPr>
          <w:lang w:val="en-GB"/>
        </w:rPr>
        <w:t xml:space="preserve"> </w:t>
      </w:r>
      <w:r w:rsidR="00E519CE" w:rsidRPr="006370F2">
        <w:rPr>
          <w:lang w:val="en-GB"/>
        </w:rPr>
        <w:t>perceptual</w:t>
      </w:r>
      <w:r w:rsidR="00E519CE" w:rsidRPr="00F71CDF">
        <w:rPr>
          <w:lang w:val="en-US"/>
        </w:rPr>
        <w:t xml:space="preserve"> </w:t>
      </w:r>
      <w:r w:rsidR="00DC754E" w:rsidRPr="00F71CDF">
        <w:rPr>
          <w:lang w:val="en-US"/>
        </w:rPr>
        <w:t xml:space="preserve">clues, </w:t>
      </w:r>
      <w:r w:rsidR="00AE0D67">
        <w:rPr>
          <w:lang w:val="en-US"/>
        </w:rPr>
        <w:t xml:space="preserve">in conjunction with </w:t>
      </w:r>
      <w:r w:rsidR="00FB0C32" w:rsidRPr="00F71CDF">
        <w:rPr>
          <w:lang w:val="en-US"/>
        </w:rPr>
        <w:t xml:space="preserve">background knowledge </w:t>
      </w:r>
      <w:r w:rsidR="00162F20" w:rsidRPr="00F71CDF">
        <w:rPr>
          <w:lang w:val="en-US"/>
        </w:rPr>
        <w:t xml:space="preserve">about </w:t>
      </w:r>
      <w:r w:rsidR="00FB0C32" w:rsidRPr="00F71CDF">
        <w:rPr>
          <w:lang w:val="en-US"/>
        </w:rPr>
        <w:t>lower-level building blocks</w:t>
      </w:r>
      <w:r w:rsidR="00604A27">
        <w:rPr>
          <w:lang w:val="en-US"/>
        </w:rPr>
        <w:t xml:space="preserve">, and </w:t>
      </w:r>
      <w:r w:rsidR="00E12DDF">
        <w:rPr>
          <w:lang w:val="en-US"/>
        </w:rPr>
        <w:t xml:space="preserve">possibly also </w:t>
      </w:r>
      <w:r w:rsidR="00604A27">
        <w:rPr>
          <w:lang w:val="en-US"/>
        </w:rPr>
        <w:t xml:space="preserve">higher-order </w:t>
      </w:r>
      <w:r w:rsidR="00E12DDF">
        <w:rPr>
          <w:lang w:val="en-US"/>
        </w:rPr>
        <w:t xml:space="preserve">contextual </w:t>
      </w:r>
      <w:r w:rsidR="00604A27">
        <w:rPr>
          <w:lang w:val="en-US"/>
        </w:rPr>
        <w:t>knowledg</w:t>
      </w:r>
      <w:r w:rsidR="00133AD7">
        <w:rPr>
          <w:lang w:val="en-US"/>
        </w:rPr>
        <w:t>e</w:t>
      </w:r>
      <w:r w:rsidR="00FB0C32" w:rsidRPr="00F71CDF">
        <w:rPr>
          <w:lang w:val="en-US"/>
        </w:rPr>
        <w:t>.</w:t>
      </w:r>
      <w:r w:rsidR="00C2278F">
        <w:rPr>
          <w:lang w:val="en-US"/>
        </w:rPr>
        <w:t xml:space="preserve"> </w:t>
      </w:r>
      <w:r w:rsidR="0058315A" w:rsidRPr="00F71CDF">
        <w:rPr>
          <w:lang w:val="en-US"/>
        </w:rPr>
        <w:t>I</w:t>
      </w:r>
      <w:r w:rsidR="00396EB9" w:rsidRPr="00F71CDF">
        <w:rPr>
          <w:lang w:val="en-US"/>
        </w:rPr>
        <w:t xml:space="preserve">n the case of the </w:t>
      </w:r>
      <w:r w:rsidR="0058315A" w:rsidRPr="00F71CDF">
        <w:rPr>
          <w:lang w:val="en-US"/>
        </w:rPr>
        <w:t xml:space="preserve">original joke about the </w:t>
      </w:r>
      <w:r w:rsidR="00396EB9" w:rsidRPr="00F71CDF">
        <w:rPr>
          <w:lang w:val="en-US"/>
        </w:rPr>
        <w:t xml:space="preserve">mathematicians, by contrast, the information is being evoked </w:t>
      </w:r>
      <w:r w:rsidR="00396EB9" w:rsidRPr="00F71CDF">
        <w:rPr>
          <w:i/>
          <w:lang w:val="en-US"/>
        </w:rPr>
        <w:t>wholesale</w:t>
      </w:r>
      <w:r w:rsidR="00396EB9" w:rsidRPr="00F71CDF">
        <w:rPr>
          <w:lang w:val="en-US"/>
        </w:rPr>
        <w:t xml:space="preserve">, at the highest </w:t>
      </w:r>
      <w:r w:rsidR="00AC51B3">
        <w:rPr>
          <w:lang w:val="en-US"/>
        </w:rPr>
        <w:t xml:space="preserve">possible </w:t>
      </w:r>
      <w:r w:rsidR="00396EB9" w:rsidRPr="00F71CDF">
        <w:rPr>
          <w:lang w:val="en-US"/>
        </w:rPr>
        <w:t xml:space="preserve">level of abstraction. </w:t>
      </w:r>
      <w:r w:rsidR="000A0296" w:rsidRPr="00F71CDF">
        <w:rPr>
          <w:lang w:val="en-US"/>
        </w:rPr>
        <w:t xml:space="preserve">There are no building block out of which the target representation is composed. Or in fact, </w:t>
      </w:r>
      <w:r w:rsidR="00101337" w:rsidRPr="00F71CDF">
        <w:rPr>
          <w:lang w:val="en-US"/>
        </w:rPr>
        <w:t xml:space="preserve">there is only </w:t>
      </w:r>
      <w:r w:rsidR="000A0296" w:rsidRPr="00F71CDF">
        <w:rPr>
          <w:lang w:val="en-US"/>
        </w:rPr>
        <w:t xml:space="preserve">one </w:t>
      </w:r>
      <w:r w:rsidR="00101337" w:rsidRPr="00F71CDF">
        <w:rPr>
          <w:lang w:val="en-US"/>
        </w:rPr>
        <w:t xml:space="preserve">building block, </w:t>
      </w:r>
      <w:r w:rsidR="000A0296" w:rsidRPr="00F71CDF">
        <w:rPr>
          <w:lang w:val="en-US"/>
        </w:rPr>
        <w:t>which is the complete joke</w:t>
      </w:r>
      <w:r w:rsidR="0058315A" w:rsidRPr="00F71CDF">
        <w:rPr>
          <w:lang w:val="en-US"/>
        </w:rPr>
        <w:t xml:space="preserve"> </w:t>
      </w:r>
      <w:r w:rsidR="000A0296" w:rsidRPr="00F71CDF">
        <w:rPr>
          <w:lang w:val="en-US"/>
        </w:rPr>
        <w:t>itself</w:t>
      </w:r>
      <w:r w:rsidR="00101337" w:rsidRPr="00F71CDF">
        <w:rPr>
          <w:lang w:val="en-US"/>
        </w:rPr>
        <w:t xml:space="preserve">. </w:t>
      </w:r>
    </w:p>
    <w:p w14:paraId="5B58EACB" w14:textId="65BF2246" w:rsidR="00F46092" w:rsidRDefault="000348CA" w:rsidP="00F00A0E">
      <w:pPr>
        <w:rPr>
          <w:lang w:val="en-US"/>
        </w:rPr>
      </w:pPr>
      <w:r w:rsidRPr="00F71CDF">
        <w:rPr>
          <w:lang w:val="en-US"/>
        </w:rPr>
        <w:t xml:space="preserve">This analysis in terms of extraction vs. evocation, on different levels of analysis, can be applied to a range of different cultural phenomena. </w:t>
      </w:r>
      <w:r w:rsidR="00DA3668" w:rsidRPr="00F71CDF">
        <w:rPr>
          <w:lang w:val="en-US"/>
        </w:rPr>
        <w:t xml:space="preserve">Claidière et al. </w:t>
      </w:r>
      <w:r w:rsidR="00EA03CC" w:rsidRPr="00F71CDF">
        <w:rPr>
          <w:lang w:val="en-US"/>
        </w:rPr>
        <w:fldChar w:fldCharType="begin"/>
      </w:r>
      <w:r w:rsidR="00DA3668" w:rsidRPr="00F71CDF">
        <w:rPr>
          <w:lang w:val="en-US"/>
        </w:rPr>
        <w:instrText xml:space="preserve"> ADDIN EN.CITE &lt;EndNote&gt;&lt;Cite ExcludeAuth="1"&gt;&lt;Author&gt;Claidière&lt;/Author&gt;&lt;Year&gt;2014&lt;/Year&gt;&lt;RecNum&gt;2546&lt;/RecNum&gt;&lt;Pages&gt;5&lt;/Pages&gt;&lt;DisplayText&gt;(2014, p. 5)&lt;/DisplayText&gt;&lt;record&gt;&lt;rec-number&gt;2546&lt;/rec-number&gt;&lt;foreign-keys&gt;&lt;key app="EN" db-id="es9ttvsd1p2xatet5etpvexn02w99r5s0etd" timestamp="1466638919"&gt;2546&lt;/key&gt;&lt;/foreign-keys&gt;&lt;ref-type name="Journal Article"&gt;17&lt;/ref-type&gt;&lt;contributors&gt;&lt;authors&gt;&lt;author&gt;Claidière, Nicolas&lt;/author&gt;&lt;author&gt;Scott-Phillips, Thomas C&lt;/author&gt;&lt;author&gt;Sperber, Dan&lt;/author&gt;&lt;/authors&gt;&lt;/contributors&gt;&lt;titles&gt;&lt;title&gt;How Darwinian is cultural evolution?&lt;/title&gt;&lt;secondary-title&gt;Phil. Trans. R. Soc. B&lt;/secondary-title&gt;&lt;/titles&gt;&lt;periodical&gt;&lt;full-title&gt;Phil. Trans. R. Soc. B&lt;/full-title&gt;&lt;/periodical&gt;&lt;pages&gt;20130368&lt;/pages&gt;&lt;volume&gt;369&lt;/volume&gt;&lt;number&gt;1642&lt;/number&gt;&lt;dates&gt;&lt;year&gt;2014&lt;/year&gt;&lt;/dates&gt;&lt;isbn&gt;0962-8436&lt;/isbn&gt;&lt;/record&gt;&lt;/Cite&gt;&lt;/EndNote&gt;</w:instrText>
      </w:r>
      <w:r w:rsidR="00EA03CC" w:rsidRPr="00F71CDF">
        <w:rPr>
          <w:lang w:val="en-US"/>
        </w:rPr>
        <w:fldChar w:fldCharType="separate"/>
      </w:r>
      <w:r w:rsidR="00DA3668" w:rsidRPr="00F71CDF">
        <w:rPr>
          <w:noProof/>
          <w:lang w:val="en-US"/>
        </w:rPr>
        <w:t>(2014, p. 5)</w:t>
      </w:r>
      <w:r w:rsidR="00EA03CC" w:rsidRPr="00F71CDF">
        <w:rPr>
          <w:lang w:val="en-US"/>
        </w:rPr>
        <w:fldChar w:fldCharType="end"/>
      </w:r>
      <w:r w:rsidR="00EA03CC" w:rsidRPr="00F71CDF">
        <w:rPr>
          <w:lang w:val="en-US"/>
        </w:rPr>
        <w:t xml:space="preserve"> </w:t>
      </w:r>
      <w:r w:rsidR="00446F8C" w:rsidRPr="00F71CDF">
        <w:rPr>
          <w:lang w:val="en-US"/>
        </w:rPr>
        <w:t xml:space="preserve">discuss </w:t>
      </w:r>
      <w:r w:rsidR="00EA03CC" w:rsidRPr="00F71CDF">
        <w:rPr>
          <w:lang w:val="en-US"/>
        </w:rPr>
        <w:t>the example of a student correct</w:t>
      </w:r>
      <w:r w:rsidR="005B57C4" w:rsidRPr="00F71CDF">
        <w:rPr>
          <w:lang w:val="en-US"/>
        </w:rPr>
        <w:t>ing</w:t>
      </w:r>
      <w:r w:rsidR="00EA03CC" w:rsidRPr="00F71CDF">
        <w:rPr>
          <w:lang w:val="en-US"/>
        </w:rPr>
        <w:t xml:space="preserve"> writing errors made by the lecturer, while taking notes. </w:t>
      </w:r>
      <w:r w:rsidR="00787737" w:rsidRPr="00F71CDF">
        <w:rPr>
          <w:lang w:val="en-US"/>
        </w:rPr>
        <w:t xml:space="preserve">This is not replication, according to Claidière et al., because the </w:t>
      </w:r>
      <w:r w:rsidR="00EA03CC" w:rsidRPr="00F71CDF">
        <w:rPr>
          <w:lang w:val="en-US"/>
        </w:rPr>
        <w:t>student complement</w:t>
      </w:r>
      <w:r w:rsidR="00787737" w:rsidRPr="00F71CDF">
        <w:rPr>
          <w:lang w:val="en-US"/>
        </w:rPr>
        <w:t>s</w:t>
      </w:r>
      <w:r w:rsidR="00EA03CC" w:rsidRPr="00F71CDF">
        <w:rPr>
          <w:lang w:val="en-US"/>
        </w:rPr>
        <w:t xml:space="preserve"> the information written on the blackboard with knowledge about the spelling of words that she already possesses.</w:t>
      </w:r>
      <w:r w:rsidR="00EB3121" w:rsidRPr="00F71CDF">
        <w:rPr>
          <w:lang w:val="en-US"/>
        </w:rPr>
        <w:t xml:space="preserve"> </w:t>
      </w:r>
      <w:r w:rsidR="00023B53" w:rsidRPr="00F71CDF">
        <w:rPr>
          <w:lang w:val="en-US"/>
        </w:rPr>
        <w:t>But e</w:t>
      </w:r>
      <w:r w:rsidR="00F46092" w:rsidRPr="00F71CDF">
        <w:rPr>
          <w:lang w:val="en-US"/>
        </w:rPr>
        <w:t xml:space="preserve">ven though the student already knows how to spell, she did not know the content of what the teacher is writing on the blackboard. </w:t>
      </w:r>
      <w:r w:rsidR="00DF78A8" w:rsidRPr="00F71CDF">
        <w:rPr>
          <w:lang w:val="en-US"/>
        </w:rPr>
        <w:t xml:space="preserve">Evocation </w:t>
      </w:r>
      <w:r w:rsidR="00F5213C" w:rsidRPr="00F71CDF">
        <w:rPr>
          <w:lang w:val="en-US"/>
        </w:rPr>
        <w:t xml:space="preserve">takes place at the lower level, but </w:t>
      </w:r>
      <w:r w:rsidR="00CF1F0C" w:rsidRPr="00F71CDF">
        <w:rPr>
          <w:lang w:val="en-US"/>
        </w:rPr>
        <w:t xml:space="preserve">not (or </w:t>
      </w:r>
      <w:r w:rsidR="00F5213C" w:rsidRPr="00F71CDF">
        <w:rPr>
          <w:lang w:val="en-US"/>
        </w:rPr>
        <w:t>far less</w:t>
      </w:r>
      <w:r w:rsidR="00CF1F0C" w:rsidRPr="00F71CDF">
        <w:rPr>
          <w:lang w:val="en-US"/>
        </w:rPr>
        <w:t>)</w:t>
      </w:r>
      <w:r w:rsidR="00F5213C" w:rsidRPr="00F71CDF">
        <w:rPr>
          <w:lang w:val="en-US"/>
        </w:rPr>
        <w:t xml:space="preserve"> at higher levels of abstraction. </w:t>
      </w:r>
      <w:r w:rsidR="0088227B" w:rsidRPr="00F71CDF">
        <w:rPr>
          <w:lang w:val="en-US"/>
        </w:rPr>
        <w:t xml:space="preserve">In his own </w:t>
      </w:r>
      <w:r w:rsidR="00201D0E" w:rsidRPr="00F71CDF">
        <w:rPr>
          <w:lang w:val="en-US"/>
        </w:rPr>
        <w:t>analysis</w:t>
      </w:r>
      <w:r w:rsidR="0088227B" w:rsidRPr="00F71CDF">
        <w:rPr>
          <w:lang w:val="en-US"/>
        </w:rPr>
        <w:t xml:space="preserve"> of spelling errors, Dennett </w:t>
      </w:r>
      <w:r w:rsidR="00201D0E" w:rsidRPr="00F71CDF">
        <w:rPr>
          <w:lang w:val="en-US"/>
        </w:rPr>
        <w:fldChar w:fldCharType="begin"/>
      </w:r>
      <w:r w:rsidR="00201D0E" w:rsidRPr="00F71CDF">
        <w:rPr>
          <w:lang w:val="en-US"/>
        </w:rPr>
        <w:instrText xml:space="preserve"> ADDIN EN.CITE &lt;EndNote&gt;&lt;Cite ExcludeAuth="1"&gt;&lt;Author&gt;Dennett&lt;/Author&gt;&lt;Year&gt;2006&lt;/Year&gt;&lt;IDText&gt;From typo to thinko: When evolution graduated to semantic norms&lt;/IDText&gt;&lt;DisplayText&gt;(2006)&lt;/DisplayText&gt;&lt;record&gt;&lt;titles&gt;&lt;title&gt;From typo to thinko: When evolution graduated to semantic norms&lt;/title&gt;&lt;secondary-title&gt;Evolution and culture&lt;/secondary-title&gt;&lt;/titles&gt;&lt;pages&gt;133-145&lt;/pages&gt;&lt;contributors&gt;&lt;authors&gt;&lt;author&gt;Dennett, Daniel C.&lt;/author&gt;&lt;/authors&gt;&lt;/contributors&gt;&lt;added-date format="utc"&gt;1500189910&lt;/added-date&gt;&lt;ref-type name="Journal Article"&gt;17&lt;/ref-type&gt;&lt;dates&gt;&lt;year&gt;2006&lt;/year&gt;&lt;/dates&gt;&lt;rec-number&gt;3797&lt;/rec-number&gt;&lt;publisher&gt;MIT Press Cambridge, MA&lt;/publisher&gt;&lt;last-updated-date format="utc"&gt;1500189910&lt;/last-updated-date&gt;&lt;/record&gt;&lt;/Cite&gt;&lt;/EndNote&gt;</w:instrText>
      </w:r>
      <w:r w:rsidR="00201D0E" w:rsidRPr="00F71CDF">
        <w:rPr>
          <w:lang w:val="en-US"/>
        </w:rPr>
        <w:fldChar w:fldCharType="separate"/>
      </w:r>
      <w:r w:rsidR="00201D0E" w:rsidRPr="00F71CDF">
        <w:rPr>
          <w:noProof/>
          <w:lang w:val="en-US"/>
        </w:rPr>
        <w:t>(2006)</w:t>
      </w:r>
      <w:r w:rsidR="00201D0E" w:rsidRPr="00F71CDF">
        <w:rPr>
          <w:lang w:val="en-US"/>
        </w:rPr>
        <w:fldChar w:fldCharType="end"/>
      </w:r>
      <w:r w:rsidR="00201D0E" w:rsidRPr="00F71CDF">
        <w:rPr>
          <w:lang w:val="en-US"/>
        </w:rPr>
        <w:t xml:space="preserve"> </w:t>
      </w:r>
      <w:r w:rsidR="0088227B" w:rsidRPr="00F71CDF">
        <w:rPr>
          <w:lang w:val="en-US"/>
        </w:rPr>
        <w:t>has argued that normalization in cultural evolution can take place at different levels</w:t>
      </w:r>
      <w:r w:rsidR="0021032B">
        <w:rPr>
          <w:lang w:val="en-US"/>
        </w:rPr>
        <w:t xml:space="preserve"> of semantic depth</w:t>
      </w:r>
      <w:r w:rsidR="0088227B" w:rsidRPr="00F71CDF">
        <w:rPr>
          <w:lang w:val="en-US"/>
        </w:rPr>
        <w:t>: on the level of orthography (from “sePERaTE" to “separate”), spelling (from “sePERaTE" to “separate”) and at higher semantic levels (from “separate butt equal” to ““separate but equal”</w:t>
      </w:r>
      <w:r w:rsidR="0088227B" w:rsidRPr="00F71CDF">
        <w:rPr>
          <w:rStyle w:val="Voetnootmarkering"/>
          <w:lang w:val="en-US"/>
        </w:rPr>
        <w:footnoteReference w:id="6"/>
      </w:r>
      <w:r w:rsidR="006D1E42" w:rsidRPr="00F71CDF">
        <w:rPr>
          <w:lang w:val="en-US"/>
        </w:rPr>
        <w:t xml:space="preserve">). But </w:t>
      </w:r>
      <w:r w:rsidR="001A6457">
        <w:rPr>
          <w:lang w:val="en-US"/>
        </w:rPr>
        <w:t>the</w:t>
      </w:r>
      <w:r w:rsidR="006D1E42" w:rsidRPr="00F71CDF">
        <w:rPr>
          <w:lang w:val="en-US"/>
        </w:rPr>
        <w:t xml:space="preserve"> fact that humans correct </w:t>
      </w:r>
      <w:r w:rsidR="006D1E42" w:rsidRPr="00F71CDF">
        <w:rPr>
          <w:lang w:val="en-US"/>
        </w:rPr>
        <w:lastRenderedPageBreak/>
        <w:t>“thinkos</w:t>
      </w:r>
      <w:r w:rsidR="003C109A" w:rsidRPr="00F71CDF">
        <w:rPr>
          <w:lang w:val="en-US"/>
        </w:rPr>
        <w:t>”</w:t>
      </w:r>
      <w:r w:rsidR="00CC0D38">
        <w:rPr>
          <w:lang w:val="en-US"/>
        </w:rPr>
        <w:t xml:space="preserve"> o</w:t>
      </w:r>
      <w:r w:rsidR="00F776EC">
        <w:rPr>
          <w:lang w:val="en-US"/>
        </w:rPr>
        <w:t xml:space="preserve">n top of </w:t>
      </w:r>
      <w:r w:rsidR="006D1E42" w:rsidRPr="00F71CDF">
        <w:rPr>
          <w:lang w:val="en-US"/>
        </w:rPr>
        <w:t xml:space="preserve">typos, </w:t>
      </w:r>
      <w:r w:rsidR="002127C3">
        <w:rPr>
          <w:lang w:val="en-US"/>
        </w:rPr>
        <w:t xml:space="preserve">as Dennett put its, </w:t>
      </w:r>
      <w:r w:rsidR="006D1E42" w:rsidRPr="00F71CDF">
        <w:rPr>
          <w:lang w:val="en-US"/>
        </w:rPr>
        <w:t xml:space="preserve">does not invalidate the replicative framework: it just makes it </w:t>
      </w:r>
      <w:r w:rsidR="00C77E4D">
        <w:rPr>
          <w:lang w:val="en-US"/>
        </w:rPr>
        <w:t xml:space="preserve">slightly </w:t>
      </w:r>
      <w:r w:rsidR="006D1E42" w:rsidRPr="00F71CDF">
        <w:rPr>
          <w:lang w:val="en-US"/>
        </w:rPr>
        <w:t>more complicating</w:t>
      </w:r>
      <w:r w:rsidR="000B69D7">
        <w:rPr>
          <w:lang w:val="en-US"/>
        </w:rPr>
        <w:t xml:space="preserve"> </w:t>
      </w:r>
      <w:r w:rsidR="000B69D7">
        <w:rPr>
          <w:lang w:val="en-US"/>
        </w:rPr>
        <w:fldChar w:fldCharType="begin"/>
      </w:r>
      <w:r w:rsidR="000B69D7">
        <w:rPr>
          <w:lang w:val="en-US"/>
        </w:rPr>
        <w:instrText xml:space="preserve"> ADDIN EN.CITE &lt;EndNote&gt;&lt;Cite&gt;&lt;Author&gt;Dennett&lt;/Author&gt;&lt;Year&gt;2006&lt;/Year&gt;&lt;IDText&gt;From typo to thinko: When evolution graduated to semantic norms&lt;/IDText&gt;&lt;DisplayText&gt;(Dennett, 2006, 2017, pp. 224-233)&lt;/DisplayText&gt;&lt;record&gt;&lt;titles&gt;&lt;title&gt;From typo to thinko: When evolution graduated to semantic norms&lt;/title&gt;&lt;secondary-title&gt;Evolution and culture&lt;/secondary-title&gt;&lt;/titles&gt;&lt;pages&gt;133-145&lt;/pages&gt;&lt;contributors&gt;&lt;authors&gt;&lt;author&gt;Dennett, Daniel C.&lt;/author&gt;&lt;/authors&gt;&lt;/contributors&gt;&lt;added-date format="utc"&gt;1500189910&lt;/added-date&gt;&lt;ref-type name="Journal Article"&gt;17&lt;/ref-type&gt;&lt;dates&gt;&lt;year&gt;2006&lt;/year&gt;&lt;/dates&gt;&lt;rec-number&gt;3797&lt;/rec-number&gt;&lt;publisher&gt;MIT Press Cambridge, MA&lt;/publisher&gt;&lt;last-updated-date format="utc"&gt;1500189910&lt;/last-updated-date&gt;&lt;/record&gt;&lt;/Cite&gt;&lt;Cite&gt;&lt;Author&gt;Dennett&lt;/Author&gt;&lt;Year&gt;2017&lt;/Year&gt;&lt;IDText&gt;From Bacteria to Bach and Back: The Evolution of Minds&lt;/IDText&gt;&lt;Pages&gt;224-233&lt;/Pages&gt;&lt;record&gt;&lt;urls&gt;&lt;related-urls&gt;&lt;url&gt;https://books.google.be/books?id=iHtEvgAACAAJ&lt;/url&gt;&lt;/related-urls&gt;&lt;/urls&gt;&lt;isbn&gt;9780241003565&lt;/isbn&gt;&lt;titles&gt;&lt;title&gt;From Bacteria to Bach and Back: The Evolution of Minds&lt;/title&gt;&lt;short-title&gt;From Bacteria to Bach and Back: The Evolution of Minds&lt;/short-title&gt;&lt;/titles&gt;&lt;contributors&gt;&lt;authors&gt;&lt;author&gt;Dennett, Daniel C.&lt;/author&gt;&lt;/authors&gt;&lt;/contributors&gt;&lt;added-date format="utc"&gt;1497975540&lt;/added-date&gt;&lt;ref-type name="Book"&gt;6&lt;/ref-type&gt;&lt;dates&gt;&lt;year&gt;2017&lt;/year&gt;&lt;/dates&gt;&lt;rec-number&gt;2251&lt;/rec-number&gt;&lt;publisher&gt;Penguin Books, Limited&lt;/publisher&gt;&lt;last-updated-date format="utc"&gt;1498056377&lt;/last-updated-date&gt;&lt;/record&gt;&lt;/Cite&gt;&lt;/EndNote&gt;</w:instrText>
      </w:r>
      <w:r w:rsidR="000B69D7">
        <w:rPr>
          <w:lang w:val="en-US"/>
        </w:rPr>
        <w:fldChar w:fldCharType="separate"/>
      </w:r>
      <w:r w:rsidR="000B69D7">
        <w:rPr>
          <w:noProof/>
          <w:lang w:val="en-US"/>
        </w:rPr>
        <w:t>(Dennett, 2006, 2017, pp. 224-233)</w:t>
      </w:r>
      <w:r w:rsidR="000B69D7">
        <w:rPr>
          <w:lang w:val="en-US"/>
        </w:rPr>
        <w:fldChar w:fldCharType="end"/>
      </w:r>
      <w:r w:rsidR="006D1E42" w:rsidRPr="00F71CDF">
        <w:rPr>
          <w:lang w:val="en-US"/>
        </w:rPr>
        <w:t xml:space="preserve">. </w:t>
      </w:r>
    </w:p>
    <w:p w14:paraId="7092BA08" w14:textId="5F6D3DE3" w:rsidR="0008316E" w:rsidRPr="00F71CDF" w:rsidRDefault="0008316E" w:rsidP="00F00A0E">
      <w:pPr>
        <w:rPr>
          <w:lang w:val="en-US"/>
        </w:rPr>
      </w:pPr>
      <w:r>
        <w:rPr>
          <w:lang w:val="en-US"/>
        </w:rPr>
        <w:t xml:space="preserve">As a final example, take a complex cultural </w:t>
      </w:r>
      <w:r w:rsidR="009B31C8">
        <w:rPr>
          <w:lang w:val="en-US"/>
        </w:rPr>
        <w:t xml:space="preserve">representation </w:t>
      </w:r>
      <w:r>
        <w:rPr>
          <w:lang w:val="en-US"/>
        </w:rPr>
        <w:t>like a fairy tale</w:t>
      </w:r>
      <w:r w:rsidR="009B31C8">
        <w:rPr>
          <w:lang w:val="en-US"/>
        </w:rPr>
        <w:t xml:space="preserve"> in an oral tradition</w:t>
      </w:r>
      <w:r>
        <w:rPr>
          <w:lang w:val="en-US"/>
        </w:rPr>
        <w:t xml:space="preserve">. </w:t>
      </w:r>
      <w:r w:rsidRPr="00F71CDF">
        <w:rPr>
          <w:lang w:val="en-US"/>
        </w:rPr>
        <w:t>If someone tells a fairy tale, certain innate expectations about ontological categories (person, animal, inanimate object) will be triggered in the minds of the listeners</w:t>
      </w:r>
      <w:r>
        <w:rPr>
          <w:lang w:val="en-US"/>
        </w:rPr>
        <w:t xml:space="preserve"> </w:t>
      </w:r>
      <w:r>
        <w:rPr>
          <w:lang w:val="en-US"/>
        </w:rPr>
        <w:fldChar w:fldCharType="begin"/>
      </w:r>
      <w:r>
        <w:rPr>
          <w:lang w:val="en-US"/>
        </w:rPr>
        <w:instrText xml:space="preserve"> ADDIN EN.CITE &lt;EndNote&gt;&lt;Cite&gt;&lt;Author&gt;Boyer&lt;/Author&gt;&lt;Year&gt;1994&lt;/Year&gt;&lt;IDText&gt;The naturalness of religious ideas : A cognitive theory of religion&lt;/IDText&gt;&lt;DisplayText&gt;(Boyer, 1994; Spelke, 1994)&lt;/DisplayText&gt;&lt;record&gt;&lt;foreign-keys&gt;&lt;key app="EN" db-id="es9ttvsd1p2xatet5etpvexn02w99r5s0etd"&gt;456&lt;/key&gt;&lt;/foreign-keys&gt;&lt;isbn&gt;0520075595&lt;/isbn&gt;&lt;titles&gt;&lt;title&gt;The naturalness of religious ideas : A cognitive theory of religion&lt;/title&gt;&lt;/titles&gt;&lt;pages&gt;XV, 324&lt;/pages&gt;&lt;call-num&gt;L27.28E702&lt;/call-num&gt;&lt;contributors&gt;&lt;authors&gt;&lt;author&gt;Boyer, Pascal&lt;/author&gt;&lt;/authors&gt;&lt;/contributors&gt;&lt;added-date format="utc"&gt;1374484573&lt;/added-date&gt;&lt;pub-location&gt;Berkeley (Calif.)&lt;/pub-location&gt;&lt;ref-type name="Book"&gt;6&lt;/ref-type&gt;&lt;dates&gt;&lt;year&gt;1994&lt;/year&gt;&lt;/dates&gt;&lt;rec-number&gt;539&lt;/rec-number&gt;&lt;publisher&gt;University of California Press&lt;/publisher&gt;&lt;last-updated-date format="utc"&gt;1374484573&lt;/last-updated-date&gt;&lt;accession-num&gt;000419775&lt;/accession-num&gt;&lt;/record&gt;&lt;/Cite&gt;&lt;Cite&gt;&lt;Author&gt;Spelke&lt;/Author&gt;&lt;Year&gt;1994&lt;/Year&gt;&lt;IDText&gt;Initial knowledge: six suggestions&lt;/IDText&gt;&lt;record&gt;&lt;foreign-keys&gt;&lt;key app="EN" db-id="es9ttvsd1p2xatet5etpvexn02w99r5s0etd"&gt;1171&lt;/key&gt;&lt;/foreign-keys&gt;&lt;isbn&gt;0010-0277&lt;/isbn&gt;&lt;titles&gt;&lt;title&gt;Initial knowledge: six suggestions&lt;/title&gt;&lt;secondary-title&gt;Cognition&lt;/secondary-title&gt;&lt;/titles&gt;&lt;pages&gt;431-445&lt;/pages&gt;&lt;contributors&gt;&lt;authors&gt;&lt;author&gt;Spelke, Elizabeth S.&lt;/author&gt;&lt;/authors&gt;&lt;/contributors&gt;&lt;added-date format="utc"&gt;1374484632&lt;/added-date&gt;&lt;ref-type name="Journal Article"&gt;17&lt;/ref-type&gt;&lt;dates&gt;&lt;year&gt;1994&lt;/year&gt;&lt;/dates&gt;&lt;rec-number&gt;1066&lt;/rec-number&gt;&lt;last-updated-date format="utc"&gt;1374484632&lt;/last-updated-date&gt;&lt;volume&gt;50&lt;/volume&gt;&lt;/record&gt;&lt;/Cite&gt;&lt;/EndNote&gt;</w:instrText>
      </w:r>
      <w:r>
        <w:rPr>
          <w:lang w:val="en-US"/>
        </w:rPr>
        <w:fldChar w:fldCharType="separate"/>
      </w:r>
      <w:r>
        <w:rPr>
          <w:noProof/>
          <w:lang w:val="en-US"/>
        </w:rPr>
        <w:t>(Boyer, 1994; Spelke, 1994)</w:t>
      </w:r>
      <w:r>
        <w:rPr>
          <w:lang w:val="en-US"/>
        </w:rPr>
        <w:fldChar w:fldCharType="end"/>
      </w:r>
      <w:r w:rsidRPr="00F71CDF">
        <w:rPr>
          <w:lang w:val="en-US"/>
        </w:rPr>
        <w:t xml:space="preserve">. Proper appreciation of the story requires knowledge about these ontological categories and the kind of inferences they support, as well as an ability to reconstruct some elements of the story that are left implicit. But again, these are merely the building blocks of the story. Even though lower-level elements are being evoked, the fairy tale itself </w:t>
      </w:r>
      <w:r>
        <w:rPr>
          <w:lang w:val="en-US"/>
        </w:rPr>
        <w:t xml:space="preserve">surely is </w:t>
      </w:r>
      <w:r w:rsidRPr="00F71CDF">
        <w:rPr>
          <w:lang w:val="en-US"/>
        </w:rPr>
        <w:t xml:space="preserve">not. </w:t>
      </w:r>
    </w:p>
    <w:p w14:paraId="5CF70CF7" w14:textId="415C0D84" w:rsidR="00CC6CF6" w:rsidRPr="00F71CDF" w:rsidRDefault="00CC6CF6" w:rsidP="00CC6CF6">
      <w:pPr>
        <w:rPr>
          <w:lang w:val="en-US"/>
        </w:rPr>
      </w:pPr>
      <w:r w:rsidRPr="00F71CDF">
        <w:rPr>
          <w:lang w:val="en-US"/>
        </w:rPr>
        <w:t xml:space="preserve">It is instructive to have another look at that paradigm case of ‘replication’: DNA. It is often argued that DNA copying is ‘true replication’, because it is straightforward and simple, is achieved through a single specifiable mechanism, and does not involve any normalization and correction. But let us look at the gory details of DNA replication. During cell division, the double DNA strands separate, and each strand functions as a template for the assembly of complementary base pairs. </w:t>
      </w:r>
      <w:r w:rsidR="0010353A" w:rsidRPr="00F71CDF">
        <w:rPr>
          <w:lang w:val="en-US"/>
        </w:rPr>
        <w:t xml:space="preserve">Not only does the replication machinery “normalize” at the level of the </w:t>
      </w:r>
      <w:r w:rsidR="00E4527B" w:rsidRPr="00F71CDF">
        <w:rPr>
          <w:lang w:val="en-US"/>
        </w:rPr>
        <w:t xml:space="preserve">AGTC </w:t>
      </w:r>
      <w:r w:rsidR="0010353A" w:rsidRPr="00F71CDF">
        <w:rPr>
          <w:lang w:val="en-US"/>
        </w:rPr>
        <w:t xml:space="preserve">alphabet, </w:t>
      </w:r>
      <w:r w:rsidR="00E4527B" w:rsidRPr="00F71CDF">
        <w:rPr>
          <w:lang w:val="en-US"/>
        </w:rPr>
        <w:t>but l</w:t>
      </w:r>
      <w:r w:rsidRPr="00F71CDF">
        <w:rPr>
          <w:lang w:val="en-US"/>
        </w:rPr>
        <w:t xml:space="preserve">iving cells </w:t>
      </w:r>
      <w:r w:rsidR="00085010" w:rsidRPr="00F71CDF">
        <w:rPr>
          <w:lang w:val="en-US"/>
        </w:rPr>
        <w:t xml:space="preserve">also </w:t>
      </w:r>
      <w:r w:rsidRPr="00F71CDF">
        <w:rPr>
          <w:lang w:val="en-US"/>
        </w:rPr>
        <w:t xml:space="preserve">use a variety of DNA repair mechanisms, which are constantly at work to correct occasional errors. Such correcting enzymes, as Dennett writes, normalize to semantic norms just like intelligent human beings, “but just local or proximal semantic norms” </w:t>
      </w:r>
      <w:r w:rsidRPr="00F71CDF">
        <w:rPr>
          <w:lang w:val="en-US"/>
        </w:rPr>
        <w:fldChar w:fldCharType="begin"/>
      </w:r>
      <w:r w:rsidRPr="00F71CDF">
        <w:rPr>
          <w:lang w:val="en-US"/>
        </w:rPr>
        <w:instrText xml:space="preserve"> ADDIN EN.CITE &lt;EndNote&gt;&lt;Cite&gt;&lt;Author&gt;Dennett&lt;/Author&gt;&lt;Year&gt;2006&lt;/Year&gt;&lt;IDText&gt;From typo to thinko: When evolution graduated to semantic norms&lt;/IDText&gt;&lt;Pages&gt;140&lt;/Pages&gt;&lt;DisplayText&gt;(Dennett, 2006, p. 140)&lt;/DisplayText&gt;&lt;record&gt;&lt;titles&gt;&lt;title&gt;From typo to thinko: When evolution graduated to semantic norms&lt;/title&gt;&lt;secondary-title&gt;Evolution and culture&lt;/secondary-title&gt;&lt;/titles&gt;&lt;pages&gt;133-145&lt;/pages&gt;&lt;contributors&gt;&lt;authors&gt;&lt;author&gt;Dennett, Daniel C.&lt;/author&gt;&lt;/authors&gt;&lt;/contributors&gt;&lt;added-date format="utc"&gt;1500189910&lt;/added-date&gt;&lt;ref-type name="Journal Article"&gt;17&lt;/ref-type&gt;&lt;dates&gt;&lt;year&gt;2006&lt;/year&gt;&lt;/dates&gt;&lt;rec-number&gt;3797&lt;/rec-number&gt;&lt;publisher&gt;MIT Press Cambridge, MA&lt;/publisher&gt;&lt;last-updated-date format="utc"&gt;1500189910&lt;/last-updated-date&gt;&lt;/record&gt;&lt;/Cite&gt;&lt;/EndNote&gt;</w:instrText>
      </w:r>
      <w:r w:rsidRPr="00F71CDF">
        <w:rPr>
          <w:lang w:val="en-US"/>
        </w:rPr>
        <w:fldChar w:fldCharType="separate"/>
      </w:r>
      <w:r w:rsidRPr="00F71CDF">
        <w:rPr>
          <w:noProof/>
          <w:lang w:val="en-US"/>
        </w:rPr>
        <w:t>(Dennett, 2006, p. 140)</w:t>
      </w:r>
      <w:r w:rsidRPr="00F71CDF">
        <w:rPr>
          <w:lang w:val="en-US"/>
        </w:rPr>
        <w:fldChar w:fldCharType="end"/>
      </w:r>
      <w:r w:rsidRPr="00F71CDF">
        <w:rPr>
          <w:lang w:val="en-US"/>
        </w:rPr>
        <w:t xml:space="preserve">. </w:t>
      </w:r>
      <w:r w:rsidR="005C6B00" w:rsidRPr="00F71CDF">
        <w:rPr>
          <w:lang w:val="en-US"/>
        </w:rPr>
        <w:t xml:space="preserve">And the analogy extends further: </w:t>
      </w:r>
      <w:r w:rsidR="00CB1358">
        <w:rPr>
          <w:lang w:val="en-US"/>
        </w:rPr>
        <w:t>t</w:t>
      </w:r>
      <w:r w:rsidRPr="00F71CDF">
        <w:rPr>
          <w:lang w:val="en-US"/>
        </w:rPr>
        <w:t>here are mechanism for “proofreading” during DNA replication, analogous to what a student would do with errors made by a lecturer. If there is a mutation in a single DNA strand, usually the repair mechanism excises the damaged parts, and recompletes the strand by using the other strand as a template</w:t>
      </w:r>
      <w:r w:rsidR="00CB1358">
        <w:rPr>
          <w:lang w:val="en-US"/>
        </w:rPr>
        <w:t xml:space="preserve"> (</w:t>
      </w:r>
      <w:r w:rsidR="00CB1358" w:rsidRPr="00F71CDF">
        <w:rPr>
          <w:lang w:val="en-US"/>
        </w:rPr>
        <w:t>genes use redundancy to minimize errors, just as in cultural transmission</w:t>
      </w:r>
      <w:r w:rsidR="00CB1358">
        <w:rPr>
          <w:lang w:val="en-US"/>
        </w:rPr>
        <w:t>)</w:t>
      </w:r>
      <w:r w:rsidRPr="00F71CDF">
        <w:rPr>
          <w:lang w:val="en-US"/>
        </w:rPr>
        <w:t>. In other types of repair, no template is needed, as the damage is “known” to occur only in one of the four bases. In the case of double strand breaks, there are different mechanisms for ligating the broken ends, with some mechanisms used</w:t>
      </w:r>
      <w:r w:rsidR="00B4483D">
        <w:rPr>
          <w:lang w:val="en-US"/>
        </w:rPr>
        <w:t xml:space="preserve"> as</w:t>
      </w:r>
      <w:r w:rsidRPr="00F71CDF">
        <w:rPr>
          <w:lang w:val="en-US"/>
        </w:rPr>
        <w:t xml:space="preserve"> a preferred </w:t>
      </w:r>
      <w:r w:rsidR="00954E95">
        <w:rPr>
          <w:lang w:val="en-US"/>
        </w:rPr>
        <w:t>“first response”</w:t>
      </w:r>
      <w:r w:rsidRPr="00F71CDF">
        <w:rPr>
          <w:lang w:val="en-US"/>
        </w:rPr>
        <w:t xml:space="preserve">, while others only as a “last resort” in case of severe damage. Loss of the genes for proofreading results in hypermutation, and prevents high-fidelity transmission chains. </w:t>
      </w:r>
    </w:p>
    <w:p w14:paraId="0CB94F3A" w14:textId="77777777" w:rsidR="00CC6CF6" w:rsidRPr="00F71CDF" w:rsidRDefault="00CC6CF6" w:rsidP="00CC6CF6">
      <w:pPr>
        <w:rPr>
          <w:lang w:val="en-US"/>
        </w:rPr>
      </w:pPr>
      <w:r w:rsidRPr="00F71CDF">
        <w:rPr>
          <w:lang w:val="en-US"/>
        </w:rPr>
        <w:t xml:space="preserve">None is this is to deny that cultural replication, by and large, is a lot more messy and complicated than DNA. But there is no substantial difference. If we adopt an informational approach, we can abstract away from the nitty-gritty of both biological and cultural evolution. Reconstruction is not opposed to replication, as long as we have assured ourselves that we are not dealing with wholesale evocation. As Dennett writes: “You can finesse your ignorance of the gory mechanical details of how the information got from A to B, at least temporarily, and just concentrate on the implications of the fact that some information did get there—and some other information didn’t.” </w:t>
      </w:r>
      <w:r w:rsidRPr="00F71CDF">
        <w:rPr>
          <w:lang w:val="en-US"/>
        </w:rPr>
        <w:fldChar w:fldCharType="begin"/>
      </w:r>
      <w:r w:rsidRPr="00F71CDF">
        <w:rPr>
          <w:lang w:val="en-US"/>
        </w:rPr>
        <w:instrText xml:space="preserve"> ADDIN EN.CITE &lt;EndNote&gt;&lt;Cite&gt;&lt;Author&gt;Dennett&lt;/Author&gt;&lt;Year&gt;1995&lt;/Year&gt;&lt;RecNum&gt;1854&lt;/RecNum&gt;&lt;Pages&gt;359&lt;/Pages&gt;&lt;DisplayText&gt;(Dennett, 1995, p. 359)&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Pr="00F71CDF">
        <w:rPr>
          <w:lang w:val="en-US"/>
        </w:rPr>
        <w:fldChar w:fldCharType="separate"/>
      </w:r>
      <w:r w:rsidRPr="00F71CDF">
        <w:rPr>
          <w:lang w:val="en-US"/>
        </w:rPr>
        <w:t>(Dennett, 1995, p. 359)</w:t>
      </w:r>
      <w:r w:rsidRPr="00F71CDF">
        <w:rPr>
          <w:lang w:val="en-US"/>
        </w:rPr>
        <w:fldChar w:fldCharType="end"/>
      </w:r>
      <w:r w:rsidRPr="00F71CDF">
        <w:rPr>
          <w:lang w:val="en-US"/>
        </w:rPr>
        <w:t>.</w:t>
      </w:r>
    </w:p>
    <w:p w14:paraId="5A8C1C37" w14:textId="43227D00" w:rsidR="001A42E9" w:rsidRPr="00F71CDF" w:rsidRDefault="001A42E9" w:rsidP="0056168C">
      <w:pPr>
        <w:rPr>
          <w:b/>
          <w:lang w:val="en-US"/>
        </w:rPr>
      </w:pPr>
      <w:r w:rsidRPr="00F71CDF">
        <w:rPr>
          <w:b/>
          <w:lang w:val="en-US"/>
        </w:rPr>
        <w:t>Decay and distortion</w:t>
      </w:r>
    </w:p>
    <w:p w14:paraId="2FE82C58" w14:textId="037F5780" w:rsidR="00397E2A" w:rsidRPr="00F71CDF" w:rsidRDefault="00397E2A" w:rsidP="00397E2A">
      <w:pPr>
        <w:rPr>
          <w:lang w:val="en-US"/>
        </w:rPr>
      </w:pPr>
      <w:r w:rsidRPr="00F71CDF">
        <w:rPr>
          <w:lang w:val="en-US"/>
        </w:rPr>
        <w:t xml:space="preserve">If we adopt a purely abstract </w:t>
      </w:r>
      <w:r w:rsidR="002A4676" w:rsidRPr="00F71CDF">
        <w:rPr>
          <w:lang w:val="en-US"/>
        </w:rPr>
        <w:t xml:space="preserve">conception </w:t>
      </w:r>
      <w:r w:rsidRPr="00F71CDF">
        <w:rPr>
          <w:lang w:val="en-US"/>
        </w:rPr>
        <w:t xml:space="preserve">of cultural representations, then we can see under which conditions the gory details of cultural transmission can be safely ignored, and when they cannot be. My claim in this paper is that a process of information </w:t>
      </w:r>
      <w:r w:rsidRPr="00F71CDF">
        <w:rPr>
          <w:i/>
          <w:lang w:val="en-US"/>
        </w:rPr>
        <w:t>extraction</w:t>
      </w:r>
      <w:r w:rsidRPr="00F71CDF">
        <w:rPr>
          <w:lang w:val="en-US"/>
        </w:rPr>
        <w:t xml:space="preserve"> can be safely blackboxed and treated as conceptually equivalent to ‘replication’, provided of course that the information in the target representation instantiates the same information as the source. By contrast, a process of </w:t>
      </w:r>
      <w:r w:rsidRPr="00F71CDF">
        <w:rPr>
          <w:i/>
          <w:lang w:val="en-US"/>
        </w:rPr>
        <w:t>evocation</w:t>
      </w:r>
      <w:r w:rsidRPr="00F71CDF">
        <w:rPr>
          <w:lang w:val="en-US"/>
        </w:rPr>
        <w:t xml:space="preserve"> cannot be blackboxed, because the appearance of information being transmitted is merely an illusion. </w:t>
      </w:r>
    </w:p>
    <w:p w14:paraId="17B44287" w14:textId="46CEDEC5" w:rsidR="00107F0E" w:rsidRPr="00F71CDF" w:rsidRDefault="001876C3" w:rsidP="00107F0E">
      <w:pPr>
        <w:rPr>
          <w:lang w:val="en-US"/>
        </w:rPr>
      </w:pPr>
      <w:r w:rsidRPr="00F71CDF">
        <w:rPr>
          <w:lang w:val="en-US"/>
        </w:rPr>
        <w:t>This is important when we look at the psychological details of cultural transmission.</w:t>
      </w:r>
      <w:r w:rsidR="0056168C" w:rsidRPr="00F71CDF">
        <w:rPr>
          <w:lang w:val="en-US"/>
        </w:rPr>
        <w:t xml:space="preserve"> </w:t>
      </w:r>
      <w:r w:rsidR="00107F0E" w:rsidRPr="00F71CDF">
        <w:rPr>
          <w:lang w:val="en-US"/>
        </w:rPr>
        <w:t xml:space="preserve">Despite what is often assumed, human beings </w:t>
      </w:r>
      <w:r w:rsidR="00260602">
        <w:rPr>
          <w:lang w:val="en-US"/>
        </w:rPr>
        <w:t xml:space="preserve">generally </w:t>
      </w:r>
      <w:r w:rsidR="00107F0E" w:rsidRPr="00F71CDF">
        <w:rPr>
          <w:lang w:val="en-US"/>
        </w:rPr>
        <w:t>are not very good at faithful replication</w:t>
      </w:r>
      <w:r w:rsidR="00260602">
        <w:rPr>
          <w:lang w:val="en-US"/>
        </w:rPr>
        <w:t xml:space="preserve">, no matter at what </w:t>
      </w:r>
      <w:r w:rsidR="00260602">
        <w:rPr>
          <w:lang w:val="en-US"/>
        </w:rPr>
        <w:lastRenderedPageBreak/>
        <w:t>level of resolution</w:t>
      </w:r>
      <w:r w:rsidR="00107F0E" w:rsidRPr="00F71CDF">
        <w:rPr>
          <w:lang w:val="en-US"/>
        </w:rPr>
        <w:t xml:space="preserve"> </w:t>
      </w:r>
      <w:r w:rsidR="00260602">
        <w:rPr>
          <w:lang w:val="en-US"/>
        </w:rPr>
        <w:t xml:space="preserve">you are looking </w:t>
      </w:r>
      <w:r w:rsidR="00883ADD">
        <w:rPr>
          <w:lang w:val="en-US"/>
        </w:rPr>
        <w:fldChar w:fldCharType="begin"/>
      </w:r>
      <w:r w:rsidR="00883ADD">
        <w:rPr>
          <w:lang w:val="en-US"/>
        </w:rPr>
        <w:instrText xml:space="preserve"> ADDIN EN.CITE &lt;EndNote&gt;&lt;Cite&gt;&lt;Author&gt;Atran&lt;/Author&gt;&lt;Year&gt;2001&lt;/Year&gt;&lt;IDText&gt;The trouble with memes&lt;/IDText&gt;&lt;DisplayText&gt;(Atran, 2001; Morin, 2015)&lt;/DisplayText&gt;&lt;record&gt;&lt;isbn&gt;1045-6767&lt;/isbn&gt;&lt;titles&gt;&lt;title&gt;The trouble with memes&lt;/title&gt;&lt;secondary-title&gt;Human Nature&lt;/secondary-title&gt;&lt;/titles&gt;&lt;pages&gt;351-381&lt;/pages&gt;&lt;number&gt;4&lt;/number&gt;&lt;contributors&gt;&lt;authors&gt;&lt;author&gt;Atran, Scott&lt;/author&gt;&lt;/authors&gt;&lt;/contributors&gt;&lt;added-date format="utc"&gt;1500199952&lt;/added-date&gt;&lt;ref-type name="Journal Article"&gt;17&lt;/ref-type&gt;&lt;dates&gt;&lt;year&gt;2001&lt;/year&gt;&lt;/dates&gt;&lt;rec-number&gt;3802&lt;/rec-number&gt;&lt;publisher&gt;Springer&lt;/publisher&gt;&lt;last-updated-date format="utc"&gt;1500199952&lt;/last-updated-date&gt;&lt;volume&gt;12&lt;/volume&gt;&lt;/record&gt;&lt;/Cite&gt;&lt;Cite&gt;&lt;Author&gt;Morin&lt;/Author&gt;&lt;Year&gt;2015&lt;/Year&gt;&lt;IDText&gt;How traditions live and die&lt;/IDText&gt;&lt;record&gt;&lt;rec-number&gt;2545&lt;/rec-number&gt;&lt;foreign-keys&gt;&lt;key app="EN" db-id="es9ttvsd1p2xatet5etpvexn02w99r5s0etd" timestamp="1466634716"&gt;2545&lt;/key&gt;&lt;/foreign-keys&gt;&lt;ref-type name="Book"&gt;6&lt;/ref-type&gt;&lt;contributors&gt;&lt;authors&gt;&lt;author&gt;Morin, Olivier&lt;/author&gt;&lt;/authors&gt;&lt;/contributors&gt;&lt;titles&gt;&lt;title&gt;How traditions live and die&lt;/title&gt;&lt;/titles&gt;&lt;dates&gt;&lt;year&gt;2015&lt;/year&gt;&lt;/dates&gt;&lt;publisher&gt;Oxford University Press&lt;/publisher&gt;&lt;isbn&gt;0190210508&lt;/isbn&gt;&lt;/record&gt;&lt;/Cite&gt;&lt;/EndNote&gt;</w:instrText>
      </w:r>
      <w:r w:rsidR="00883ADD">
        <w:rPr>
          <w:lang w:val="en-US"/>
        </w:rPr>
        <w:fldChar w:fldCharType="separate"/>
      </w:r>
      <w:r w:rsidR="00883ADD">
        <w:rPr>
          <w:noProof/>
          <w:lang w:val="en-US"/>
        </w:rPr>
        <w:t>(Atran, 2001; Morin, 2015)</w:t>
      </w:r>
      <w:r w:rsidR="00883ADD">
        <w:rPr>
          <w:lang w:val="en-US"/>
        </w:rPr>
        <w:fldChar w:fldCharType="end"/>
      </w:r>
      <w:r w:rsidR="00107F0E" w:rsidRPr="00F71CDF">
        <w:rPr>
          <w:lang w:val="en-US"/>
        </w:rPr>
        <w:t xml:space="preserve">. We distort information, </w:t>
      </w:r>
      <w:r w:rsidR="00363B73">
        <w:rPr>
          <w:lang w:val="en-US"/>
        </w:rPr>
        <w:t xml:space="preserve">we </w:t>
      </w:r>
      <w:r w:rsidR="00A615D9">
        <w:rPr>
          <w:lang w:val="en-US"/>
        </w:rPr>
        <w:t xml:space="preserve">leave out details, we </w:t>
      </w:r>
      <w:r w:rsidR="00107F0E" w:rsidRPr="00F71CDF">
        <w:rPr>
          <w:lang w:val="en-US"/>
        </w:rPr>
        <w:t>embellish and change elements</w:t>
      </w:r>
      <w:r w:rsidR="00363B73">
        <w:rPr>
          <w:lang w:val="en-US"/>
        </w:rPr>
        <w:t xml:space="preserve">, we </w:t>
      </w:r>
      <w:r w:rsidR="00A615D9">
        <w:rPr>
          <w:lang w:val="en-US"/>
        </w:rPr>
        <w:t xml:space="preserve">mix up </w:t>
      </w:r>
      <w:r w:rsidR="00291680">
        <w:rPr>
          <w:lang w:val="en-US"/>
        </w:rPr>
        <w:t xml:space="preserve">fragments </w:t>
      </w:r>
      <w:r w:rsidR="00A615D9">
        <w:rPr>
          <w:lang w:val="en-US"/>
        </w:rPr>
        <w:t xml:space="preserve">and </w:t>
      </w:r>
      <w:r w:rsidR="00363B73">
        <w:rPr>
          <w:lang w:val="en-US"/>
        </w:rPr>
        <w:t>create our own versions</w:t>
      </w:r>
      <w:r w:rsidR="00E70CE0">
        <w:rPr>
          <w:lang w:val="en-US"/>
        </w:rPr>
        <w:t xml:space="preserve">. </w:t>
      </w:r>
      <w:r w:rsidR="00107F0E" w:rsidRPr="00F71CDF">
        <w:rPr>
          <w:lang w:val="en-US"/>
        </w:rPr>
        <w:t xml:space="preserve">All of these are obstacles to the emergence of stable transmission chains. </w:t>
      </w:r>
      <w:r w:rsidR="00A91261">
        <w:rPr>
          <w:lang w:val="en-US"/>
        </w:rPr>
        <w:t>T</w:t>
      </w:r>
      <w:r w:rsidR="00107F0E" w:rsidRPr="00F71CDF">
        <w:rPr>
          <w:lang w:val="en-US"/>
        </w:rPr>
        <w:t xml:space="preserve">he </w:t>
      </w:r>
      <w:r w:rsidR="00A91261">
        <w:rPr>
          <w:lang w:val="en-US"/>
        </w:rPr>
        <w:t xml:space="preserve">children’s </w:t>
      </w:r>
      <w:r w:rsidR="00107F0E" w:rsidRPr="00F71CDF">
        <w:rPr>
          <w:lang w:val="en-US"/>
        </w:rPr>
        <w:t>game of Chinese whispers</w:t>
      </w:r>
      <w:r w:rsidR="00A91261">
        <w:rPr>
          <w:lang w:val="en-US"/>
        </w:rPr>
        <w:t xml:space="preserve"> is a </w:t>
      </w:r>
      <w:r w:rsidR="00A91261" w:rsidRPr="00F71CDF">
        <w:rPr>
          <w:lang w:val="en-US"/>
        </w:rPr>
        <w:t>famous demonstration of this</w:t>
      </w:r>
      <w:r w:rsidR="00107F0E" w:rsidRPr="00F71CDF">
        <w:rPr>
          <w:lang w:val="en-US"/>
        </w:rPr>
        <w:t xml:space="preserve">: in a sequence of </w:t>
      </w:r>
      <w:r w:rsidR="006824B8">
        <w:rPr>
          <w:lang w:val="en-US"/>
        </w:rPr>
        <w:t xml:space="preserve">consecutive, </w:t>
      </w:r>
      <w:r w:rsidR="00107F0E" w:rsidRPr="00F71CDF">
        <w:rPr>
          <w:lang w:val="en-US"/>
        </w:rPr>
        <w:t xml:space="preserve">one-shot interactions, a story will degrade so quickly as to be unrecognizable after only a small number of generations. </w:t>
      </w:r>
      <w:r w:rsidR="00EA4ACD">
        <w:rPr>
          <w:lang w:val="en-US"/>
        </w:rPr>
        <w:t xml:space="preserve">This is the fate of the </w:t>
      </w:r>
      <w:r w:rsidR="00EA4ACD" w:rsidRPr="00F71CDF">
        <w:rPr>
          <w:lang w:val="en-US"/>
        </w:rPr>
        <w:t xml:space="preserve">overwhelming majority </w:t>
      </w:r>
      <w:r w:rsidR="00EA4ACD">
        <w:rPr>
          <w:lang w:val="en-US"/>
        </w:rPr>
        <w:t xml:space="preserve">of cultural representations. They will </w:t>
      </w:r>
      <w:r w:rsidR="00107F0E" w:rsidRPr="00F71CDF">
        <w:rPr>
          <w:lang w:val="en-US"/>
        </w:rPr>
        <w:t>never be instantiated in different media, because rapid decay and transformation will prevent them from re-occurring elsewhere, at any level of resolution.</w:t>
      </w:r>
    </w:p>
    <w:p w14:paraId="427CA3D4" w14:textId="3618AF5F" w:rsidR="00A41744" w:rsidRDefault="00107F0E" w:rsidP="0056168C">
      <w:pPr>
        <w:rPr>
          <w:lang w:val="en-US"/>
        </w:rPr>
      </w:pPr>
      <w:r w:rsidRPr="00F71CDF">
        <w:rPr>
          <w:lang w:val="en-US"/>
        </w:rPr>
        <w:t xml:space="preserve">On the other hand, we </w:t>
      </w:r>
      <w:r w:rsidRPr="00F71CDF">
        <w:rPr>
          <w:i/>
          <w:lang w:val="en-US"/>
        </w:rPr>
        <w:t xml:space="preserve">know </w:t>
      </w:r>
      <w:r w:rsidRPr="00F71CDF">
        <w:rPr>
          <w:lang w:val="en-US"/>
        </w:rPr>
        <w:t xml:space="preserve">that stable cultural traditions exist: we have religious rituals, nursery rhymes, poems, urban legends, folk songs, children’s games, technologies for making pots and igloos. The existence </w:t>
      </w:r>
      <w:r w:rsidR="00723540">
        <w:rPr>
          <w:lang w:val="en-US"/>
        </w:rPr>
        <w:t xml:space="preserve">of such long-lasting cultural traditions </w:t>
      </w:r>
      <w:r w:rsidRPr="00F71CDF">
        <w:rPr>
          <w:lang w:val="en-US"/>
        </w:rPr>
        <w:t>is a given, something that needs to be explained.</w:t>
      </w:r>
      <w:r w:rsidR="001D08EF">
        <w:rPr>
          <w:lang w:val="en-US"/>
        </w:rPr>
        <w:t xml:space="preserve"> It is true that h</w:t>
      </w:r>
      <w:r w:rsidR="00950DCC" w:rsidRPr="00F71CDF">
        <w:rPr>
          <w:lang w:val="en-US"/>
        </w:rPr>
        <w:t>uman beings are bad copie</w:t>
      </w:r>
      <w:r w:rsidR="002B766E" w:rsidRPr="00F71CDF">
        <w:rPr>
          <w:lang w:val="en-US"/>
        </w:rPr>
        <w:t>r</w:t>
      </w:r>
      <w:r w:rsidR="00950DCC" w:rsidRPr="00F71CDF">
        <w:rPr>
          <w:lang w:val="en-US"/>
        </w:rPr>
        <w:t xml:space="preserve">s, and </w:t>
      </w:r>
      <w:r w:rsidR="009454C0">
        <w:rPr>
          <w:lang w:val="en-US"/>
        </w:rPr>
        <w:t xml:space="preserve">that </w:t>
      </w:r>
      <w:r w:rsidR="00950DCC" w:rsidRPr="00F71CDF">
        <w:rPr>
          <w:lang w:val="en-US"/>
        </w:rPr>
        <w:t xml:space="preserve">most </w:t>
      </w:r>
      <w:r w:rsidR="003E25BD">
        <w:rPr>
          <w:lang w:val="en-US"/>
        </w:rPr>
        <w:t xml:space="preserve">of the </w:t>
      </w:r>
      <w:r w:rsidRPr="00F71CDF">
        <w:rPr>
          <w:lang w:val="en-US"/>
        </w:rPr>
        <w:t>representations</w:t>
      </w:r>
      <w:r w:rsidR="00950DCC" w:rsidRPr="00F71CDF">
        <w:rPr>
          <w:lang w:val="en-US"/>
        </w:rPr>
        <w:t xml:space="preserve"> </w:t>
      </w:r>
      <w:r w:rsidR="001D08EF">
        <w:rPr>
          <w:lang w:val="en-US"/>
        </w:rPr>
        <w:t xml:space="preserve">they transmit </w:t>
      </w:r>
      <w:r w:rsidR="00950DCC" w:rsidRPr="00F71CDF">
        <w:rPr>
          <w:lang w:val="en-US"/>
        </w:rPr>
        <w:t>are quickly distorted</w:t>
      </w:r>
      <w:r w:rsidR="00E74B55" w:rsidRPr="00F71CDF">
        <w:rPr>
          <w:lang w:val="en-US"/>
        </w:rPr>
        <w:t xml:space="preserve"> and degrade</w:t>
      </w:r>
      <w:r w:rsidR="001D08EF">
        <w:rPr>
          <w:lang w:val="en-US"/>
        </w:rPr>
        <w:t>d. B</w:t>
      </w:r>
      <w:r w:rsidRPr="00F71CDF">
        <w:rPr>
          <w:lang w:val="en-US"/>
        </w:rPr>
        <w:t xml:space="preserve">ut then again, we will never hear of those representations again. </w:t>
      </w:r>
      <w:r w:rsidR="00062634" w:rsidRPr="00F71CDF">
        <w:rPr>
          <w:lang w:val="en-US"/>
        </w:rPr>
        <w:t xml:space="preserve">Like in biological evolution, we can expect </w:t>
      </w:r>
      <w:r w:rsidR="0056168C" w:rsidRPr="00F71CDF">
        <w:rPr>
          <w:i/>
          <w:lang w:val="en-US"/>
        </w:rPr>
        <w:t>selection</w:t>
      </w:r>
      <w:r w:rsidR="0056168C" w:rsidRPr="00F71CDF">
        <w:rPr>
          <w:lang w:val="en-US"/>
        </w:rPr>
        <w:t xml:space="preserve"> for </w:t>
      </w:r>
      <w:r w:rsidR="00C239E1" w:rsidRPr="00F71CDF">
        <w:rPr>
          <w:lang w:val="en-US"/>
        </w:rPr>
        <w:t>stability and persistence</w:t>
      </w:r>
      <w:r w:rsidR="00ED282E">
        <w:rPr>
          <w:lang w:val="en-US"/>
        </w:rPr>
        <w:t xml:space="preserve">, even in the face of </w:t>
      </w:r>
      <w:r w:rsidR="00621D8D">
        <w:rPr>
          <w:lang w:val="en-US"/>
        </w:rPr>
        <w:t>overall</w:t>
      </w:r>
      <w:r w:rsidR="00ED282E">
        <w:rPr>
          <w:lang w:val="en-US"/>
        </w:rPr>
        <w:t xml:space="preserve"> low-fidelity copying</w:t>
      </w:r>
      <w:r w:rsidR="008167F1">
        <w:rPr>
          <w:lang w:val="en-US"/>
        </w:rPr>
        <w:t xml:space="preserve"> mechanisms</w:t>
      </w:r>
      <w:r w:rsidR="00C239E1" w:rsidRPr="00F71CDF">
        <w:rPr>
          <w:lang w:val="en-US"/>
        </w:rPr>
        <w:t xml:space="preserve">. </w:t>
      </w:r>
      <w:r w:rsidR="00A41744">
        <w:rPr>
          <w:lang w:val="en-US"/>
        </w:rPr>
        <w:t>Atran is right to remark that “high fidelity transmission of cultural information is the exception, not the rule”</w:t>
      </w:r>
      <w:r w:rsidR="00E348E8">
        <w:rPr>
          <w:lang w:val="en-US"/>
        </w:rPr>
        <w:t xml:space="preserve"> </w:t>
      </w:r>
      <w:r w:rsidR="00E348E8">
        <w:rPr>
          <w:lang w:val="en-US"/>
        </w:rPr>
        <w:fldChar w:fldCharType="begin"/>
      </w:r>
      <w:r w:rsidR="00E348E8">
        <w:rPr>
          <w:lang w:val="en-US"/>
        </w:rPr>
        <w:instrText xml:space="preserve"> ADDIN EN.CITE &lt;EndNote&gt;&lt;Cite&gt;&lt;Author&gt;Atran&lt;/Author&gt;&lt;Year&gt;2001&lt;/Year&gt;&lt;IDText&gt;The trouble with memes&lt;/IDText&gt;&lt;Pages&gt;351&lt;/Pages&gt;&lt;DisplayText&gt;(Atran, 2001, p. 351)&lt;/DisplayText&gt;&lt;record&gt;&lt;isbn&gt;1045-6767&lt;/isbn&gt;&lt;titles&gt;&lt;title&gt;The trouble with memes&lt;/title&gt;&lt;secondary-title&gt;Human Nature&lt;/secondary-title&gt;&lt;/titles&gt;&lt;pages&gt;351-381&lt;/pages&gt;&lt;number&gt;4&lt;/number&gt;&lt;contributors&gt;&lt;authors&gt;&lt;author&gt;Atran, Scott&lt;/author&gt;&lt;/authors&gt;&lt;/contributors&gt;&lt;added-date format="utc"&gt;1500199952&lt;/added-date&gt;&lt;ref-type name="Journal Article"&gt;17&lt;/ref-type&gt;&lt;dates&gt;&lt;year&gt;2001&lt;/year&gt;&lt;/dates&gt;&lt;rec-number&gt;3802&lt;/rec-number&gt;&lt;publisher&gt;Springer&lt;/publisher&gt;&lt;last-updated-date format="utc"&gt;1500199952&lt;/last-updated-date&gt;&lt;volume&gt;12&lt;/volume&gt;&lt;/record&gt;&lt;/Cite&gt;&lt;/EndNote&gt;</w:instrText>
      </w:r>
      <w:r w:rsidR="00E348E8">
        <w:rPr>
          <w:lang w:val="en-US"/>
        </w:rPr>
        <w:fldChar w:fldCharType="separate"/>
      </w:r>
      <w:r w:rsidR="00E348E8">
        <w:rPr>
          <w:noProof/>
          <w:lang w:val="en-US"/>
        </w:rPr>
        <w:t>(Atran, 2001, p. 351)</w:t>
      </w:r>
      <w:r w:rsidR="00E348E8">
        <w:rPr>
          <w:lang w:val="en-US"/>
        </w:rPr>
        <w:fldChar w:fldCharType="end"/>
      </w:r>
      <w:r w:rsidR="008B2418">
        <w:rPr>
          <w:lang w:val="en-US"/>
        </w:rPr>
        <w:t xml:space="preserve">, </w:t>
      </w:r>
      <w:r w:rsidR="00230AFB">
        <w:rPr>
          <w:lang w:val="en-US"/>
        </w:rPr>
        <w:t>b</w:t>
      </w:r>
      <w:r w:rsidR="00A41744">
        <w:rPr>
          <w:lang w:val="en-US"/>
        </w:rPr>
        <w:t xml:space="preserve">ut </w:t>
      </w:r>
      <w:r w:rsidR="00E348E8">
        <w:rPr>
          <w:lang w:val="en-US"/>
        </w:rPr>
        <w:t xml:space="preserve">so it is </w:t>
      </w:r>
      <w:r w:rsidR="003C68D5">
        <w:rPr>
          <w:lang w:val="en-US"/>
        </w:rPr>
        <w:t>with nature’s molecules</w:t>
      </w:r>
      <w:r w:rsidR="00E348E8">
        <w:rPr>
          <w:lang w:val="en-US"/>
        </w:rPr>
        <w:t>. And we only hear about those exceptions</w:t>
      </w:r>
      <w:r w:rsidR="003C68D5">
        <w:rPr>
          <w:lang w:val="en-US"/>
        </w:rPr>
        <w:t xml:space="preserve"> (i.e. DNA)</w:t>
      </w:r>
      <w:r w:rsidR="00E348E8">
        <w:rPr>
          <w:lang w:val="en-US"/>
        </w:rPr>
        <w:t xml:space="preserve">, not about the </w:t>
      </w:r>
      <w:r w:rsidR="007D1A26">
        <w:rPr>
          <w:lang w:val="en-US"/>
        </w:rPr>
        <w:t>molecules that stick to the “</w:t>
      </w:r>
      <w:r w:rsidR="00E348E8">
        <w:rPr>
          <w:lang w:val="en-US"/>
        </w:rPr>
        <w:t>rules</w:t>
      </w:r>
      <w:r w:rsidR="007D1A26">
        <w:rPr>
          <w:lang w:val="en-US"/>
        </w:rPr>
        <w:t>”</w:t>
      </w:r>
      <w:r w:rsidR="00A41744">
        <w:rPr>
          <w:lang w:val="en-US"/>
        </w:rPr>
        <w:t xml:space="preserve">. </w:t>
      </w:r>
    </w:p>
    <w:p w14:paraId="6250CB1D" w14:textId="75F17B4F" w:rsidR="0056168C" w:rsidRPr="00F71CDF" w:rsidRDefault="00931034" w:rsidP="0056168C">
      <w:pPr>
        <w:rPr>
          <w:lang w:val="en-US"/>
        </w:rPr>
      </w:pPr>
      <w:r>
        <w:rPr>
          <w:lang w:val="en-US"/>
        </w:rPr>
        <w:t>Faithful replication is not easy to achieve with lousy copie</w:t>
      </w:r>
      <w:r w:rsidR="0038713E">
        <w:rPr>
          <w:lang w:val="en-US"/>
        </w:rPr>
        <w:t>r</w:t>
      </w:r>
      <w:r>
        <w:rPr>
          <w:lang w:val="en-US"/>
        </w:rPr>
        <w:t xml:space="preserve">s like human beings, but it is not impossible. </w:t>
      </w:r>
      <w:r w:rsidR="0046300F" w:rsidRPr="00F71CDF">
        <w:rPr>
          <w:lang w:val="en-US"/>
        </w:rPr>
        <w:t xml:space="preserve">If some representations </w:t>
      </w:r>
      <w:r w:rsidR="00194CF0">
        <w:rPr>
          <w:lang w:val="en-US"/>
        </w:rPr>
        <w:t xml:space="preserve">somehow </w:t>
      </w:r>
      <w:r w:rsidR="0056168C" w:rsidRPr="00F71CDF">
        <w:rPr>
          <w:i/>
          <w:lang w:val="en-US"/>
        </w:rPr>
        <w:t>do</w:t>
      </w:r>
      <w:r w:rsidR="0056168C" w:rsidRPr="00F71CDF">
        <w:rPr>
          <w:lang w:val="en-US"/>
        </w:rPr>
        <w:t xml:space="preserve"> tend to engender similar effects elsewhere, despite the messiness and </w:t>
      </w:r>
      <w:r w:rsidR="0046300F" w:rsidRPr="00F71CDF">
        <w:rPr>
          <w:lang w:val="en-US"/>
        </w:rPr>
        <w:t xml:space="preserve">rapid decay </w:t>
      </w:r>
      <w:r w:rsidR="001D7057">
        <w:rPr>
          <w:lang w:val="en-US"/>
        </w:rPr>
        <w:t xml:space="preserve">from which </w:t>
      </w:r>
      <w:r w:rsidR="0046300F" w:rsidRPr="00F71CDF">
        <w:rPr>
          <w:lang w:val="en-US"/>
        </w:rPr>
        <w:t>human communication</w:t>
      </w:r>
      <w:r w:rsidR="001D7057">
        <w:rPr>
          <w:lang w:val="en-US"/>
        </w:rPr>
        <w:t xml:space="preserve"> suffers</w:t>
      </w:r>
      <w:r w:rsidR="0046300F" w:rsidRPr="00F71CDF">
        <w:rPr>
          <w:lang w:val="en-US"/>
        </w:rPr>
        <w:t xml:space="preserve">, then we can expect </w:t>
      </w:r>
      <w:r w:rsidR="0046300F" w:rsidRPr="006370F2">
        <w:rPr>
          <w:i/>
          <w:lang w:val="en-US"/>
        </w:rPr>
        <w:t>those</w:t>
      </w:r>
      <w:r w:rsidR="0046300F" w:rsidRPr="00F71CDF">
        <w:rPr>
          <w:lang w:val="en-US"/>
        </w:rPr>
        <w:t xml:space="preserve"> representations (or better: the information that they are instantiating) to re-occur over and over again</w:t>
      </w:r>
      <w:r w:rsidR="0056168C" w:rsidRPr="00F71CDF">
        <w:rPr>
          <w:lang w:val="en-US"/>
        </w:rPr>
        <w:t xml:space="preserve">. Representations that don’t possess what it takes to engender similar effects elsewhere, will never attain the status of culture. </w:t>
      </w:r>
      <w:r w:rsidR="00B80EC6" w:rsidRPr="00F71CDF">
        <w:rPr>
          <w:lang w:val="en-US"/>
        </w:rPr>
        <w:t xml:space="preserve">Most letters are not being copied at all, but some letters will </w:t>
      </w:r>
      <w:r w:rsidR="00861135" w:rsidRPr="00F71CDF">
        <w:rPr>
          <w:lang w:val="en-US"/>
        </w:rPr>
        <w:t xml:space="preserve">spawn </w:t>
      </w:r>
      <w:r w:rsidR="00B80EC6" w:rsidRPr="00F71CDF">
        <w:rPr>
          <w:lang w:val="en-US"/>
        </w:rPr>
        <w:t>more similar letters, because they cajole human readers into making more copies</w:t>
      </w:r>
      <w:r w:rsidR="00D47CAC" w:rsidRPr="00F71CDF">
        <w:rPr>
          <w:lang w:val="en-US"/>
        </w:rPr>
        <w:t xml:space="preserve"> of themselves</w:t>
      </w:r>
      <w:r w:rsidR="00B80EC6" w:rsidRPr="00F71CDF">
        <w:rPr>
          <w:lang w:val="en-US"/>
        </w:rPr>
        <w:t xml:space="preserve">. </w:t>
      </w:r>
      <w:r w:rsidR="004C5F79">
        <w:rPr>
          <w:lang w:val="en-US"/>
        </w:rPr>
        <w:t xml:space="preserve">Most stories are never told again, but some make for memorable and salient urban legends, myths and fairy tales. </w:t>
      </w:r>
      <w:r w:rsidR="001F2694">
        <w:rPr>
          <w:lang w:val="en-US"/>
        </w:rPr>
        <w:t xml:space="preserve">In short, </w:t>
      </w:r>
      <w:r w:rsidR="003B09BE">
        <w:rPr>
          <w:lang w:val="en-US"/>
        </w:rPr>
        <w:t xml:space="preserve">before there is </w:t>
      </w:r>
      <w:r w:rsidR="0056168C" w:rsidRPr="00F71CDF">
        <w:rPr>
          <w:lang w:val="en-US"/>
        </w:rPr>
        <w:t xml:space="preserve">selection </w:t>
      </w:r>
      <w:r w:rsidR="0056168C" w:rsidRPr="00F71CDF">
        <w:rPr>
          <w:i/>
          <w:lang w:val="en-US"/>
        </w:rPr>
        <w:t xml:space="preserve">of </w:t>
      </w:r>
      <w:r w:rsidR="0056168C" w:rsidRPr="00F71CDF">
        <w:rPr>
          <w:lang w:val="en-US"/>
        </w:rPr>
        <w:t xml:space="preserve">memes, </w:t>
      </w:r>
      <w:r w:rsidR="003B09BE">
        <w:rPr>
          <w:lang w:val="en-US"/>
        </w:rPr>
        <w:t xml:space="preserve">there is first </w:t>
      </w:r>
      <w:r w:rsidR="0056168C" w:rsidRPr="00F71CDF">
        <w:rPr>
          <w:lang w:val="en-US"/>
        </w:rPr>
        <w:t xml:space="preserve">selection </w:t>
      </w:r>
      <w:r w:rsidR="0056168C" w:rsidRPr="00F71CDF">
        <w:rPr>
          <w:i/>
          <w:lang w:val="en-US"/>
        </w:rPr>
        <w:t xml:space="preserve">for </w:t>
      </w:r>
      <w:r w:rsidR="0056168C" w:rsidRPr="00F71CDF">
        <w:rPr>
          <w:lang w:val="en-US"/>
        </w:rPr>
        <w:t xml:space="preserve">memes. </w:t>
      </w:r>
    </w:p>
    <w:p w14:paraId="09701F16" w14:textId="479320FF" w:rsidR="001876C3" w:rsidRPr="00F71CDF" w:rsidRDefault="001876C3" w:rsidP="001876C3">
      <w:pPr>
        <w:rPr>
          <w:lang w:val="en-US"/>
        </w:rPr>
      </w:pPr>
      <w:r w:rsidRPr="00F71CDF">
        <w:rPr>
          <w:lang w:val="en-US"/>
        </w:rPr>
        <w:t xml:space="preserve">A major contribution in this respect is Olivier Morin’s </w:t>
      </w:r>
      <w:r w:rsidR="00392ECF" w:rsidRPr="00F71CDF">
        <w:rPr>
          <w:lang w:val="en-US"/>
        </w:rPr>
        <w:t xml:space="preserve">recent </w:t>
      </w:r>
      <w:r w:rsidRPr="00F71CDF">
        <w:rPr>
          <w:lang w:val="en-US"/>
        </w:rPr>
        <w:t xml:space="preserve">book on cultural transmission. </w:t>
      </w:r>
      <w:r w:rsidR="00392ECF" w:rsidRPr="00F71CDF">
        <w:rPr>
          <w:lang w:val="en-US"/>
        </w:rPr>
        <w:t>In Morin’s model,</w:t>
      </w:r>
      <w:r w:rsidRPr="00F71CDF">
        <w:rPr>
          <w:lang w:val="en-US"/>
        </w:rPr>
        <w:t xml:space="preserve"> stability </w:t>
      </w:r>
      <w:r w:rsidR="00392ECF" w:rsidRPr="00F71CDF">
        <w:rPr>
          <w:lang w:val="en-US"/>
        </w:rPr>
        <w:t xml:space="preserve">in </w:t>
      </w:r>
      <w:r w:rsidRPr="00F71CDF">
        <w:rPr>
          <w:lang w:val="en-US"/>
        </w:rPr>
        <w:t xml:space="preserve">cultural traditions </w:t>
      </w:r>
      <w:r w:rsidR="00392ECF" w:rsidRPr="00F71CDF">
        <w:rPr>
          <w:lang w:val="en-US"/>
        </w:rPr>
        <w:t xml:space="preserve">is achieved </w:t>
      </w:r>
      <w:r w:rsidRPr="00F71CDF">
        <w:rPr>
          <w:lang w:val="en-US"/>
        </w:rPr>
        <w:t>through redundancy and repetition. If cultural transmission were compose</w:t>
      </w:r>
      <w:r w:rsidR="00CB1736" w:rsidRPr="00F71CDF">
        <w:rPr>
          <w:lang w:val="en-US"/>
        </w:rPr>
        <w:t>d</w:t>
      </w:r>
      <w:r w:rsidRPr="00F71CDF">
        <w:rPr>
          <w:lang w:val="en-US"/>
        </w:rPr>
        <w:t xml:space="preserve"> of a sequence of one-off interactions, like in a Chinese whisper game, representations would quickly decay and disintegrate before they </w:t>
      </w:r>
      <w:r w:rsidR="00200F71">
        <w:rPr>
          <w:lang w:val="en-US"/>
        </w:rPr>
        <w:t>could get the chance to</w:t>
      </w:r>
      <w:r w:rsidR="00200F71" w:rsidRPr="00F71CDF">
        <w:rPr>
          <w:lang w:val="en-US"/>
        </w:rPr>
        <w:t xml:space="preserve"> </w:t>
      </w:r>
      <w:r w:rsidRPr="00F71CDF">
        <w:rPr>
          <w:lang w:val="en-US"/>
        </w:rPr>
        <w:t xml:space="preserve">form stable tradition. In real life, however, transmission events are often repeated, and receivers integrate information from different sources. </w:t>
      </w:r>
      <w:r w:rsidR="001E5922" w:rsidRPr="00F71CDF">
        <w:rPr>
          <w:lang w:val="en-US"/>
        </w:rPr>
        <w:t xml:space="preserve">For example, </w:t>
      </w:r>
      <w:r w:rsidR="00940DBE" w:rsidRPr="00F71CDF">
        <w:rPr>
          <w:lang w:val="en-US"/>
        </w:rPr>
        <w:t xml:space="preserve">Morin writes that a </w:t>
      </w:r>
      <w:r w:rsidR="001E5922" w:rsidRPr="00F71CDF">
        <w:rPr>
          <w:lang w:val="en-US"/>
        </w:rPr>
        <w:t>“</w:t>
      </w:r>
      <w:r w:rsidR="00940DBE" w:rsidRPr="00F71CDF">
        <w:rPr>
          <w:lang w:val="en-US"/>
        </w:rPr>
        <w:t xml:space="preserve">spoken word </w:t>
      </w:r>
      <w:r w:rsidR="001E5922" w:rsidRPr="00F71CDF">
        <w:rPr>
          <w:lang w:val="en-US"/>
        </w:rPr>
        <w:t xml:space="preserve">owes the greater share of its survival not to the fidelity of its transmission, but to the frequency of its use” </w:t>
      </w:r>
      <w:r w:rsidR="001E5922" w:rsidRPr="00F71CDF">
        <w:rPr>
          <w:lang w:val="en-US"/>
        </w:rPr>
        <w:fldChar w:fldCharType="begin"/>
      </w:r>
      <w:r w:rsidR="001E5922" w:rsidRPr="00F71CDF">
        <w:rPr>
          <w:lang w:val="en-US"/>
        </w:rPr>
        <w:instrText xml:space="preserve"> ADDIN EN.CITE &lt;EndNote&gt;&lt;Cite&gt;&lt;Author&gt;Morin&lt;/Author&gt;&lt;Year&gt;2015&lt;/Year&gt;&lt;RecNum&gt;2545&lt;/RecNum&gt;&lt;Pages&gt;132&lt;/Pages&gt;&lt;DisplayText&gt;(Morin, 2015, p. 132)&lt;/DisplayText&gt;&lt;record&gt;&lt;rec-number&gt;2545&lt;/rec-number&gt;&lt;foreign-keys&gt;&lt;key app="EN" db-id="es9ttvsd1p2xatet5etpvexn02w99r5s0etd" timestamp="1466634716"&gt;2545&lt;/key&gt;&lt;/foreign-keys&gt;&lt;ref-type name="Book"&gt;6&lt;/ref-type&gt;&lt;contributors&gt;&lt;authors&gt;&lt;author&gt;Morin, Olivier&lt;/author&gt;&lt;/authors&gt;&lt;/contributors&gt;&lt;titles&gt;&lt;title&gt;How traditions live and die&lt;/title&gt;&lt;/titles&gt;&lt;dates&gt;&lt;year&gt;2015&lt;/year&gt;&lt;/dates&gt;&lt;publisher&gt;Oxford University Press&lt;/publisher&gt;&lt;isbn&gt;0190210508&lt;/isbn&gt;&lt;/record&gt;&lt;/Cite&gt;&lt;/EndNote&gt;</w:instrText>
      </w:r>
      <w:r w:rsidR="001E5922" w:rsidRPr="00F71CDF">
        <w:rPr>
          <w:lang w:val="en-US"/>
        </w:rPr>
        <w:fldChar w:fldCharType="separate"/>
      </w:r>
      <w:r w:rsidR="001E5922" w:rsidRPr="00F71CDF">
        <w:rPr>
          <w:noProof/>
          <w:lang w:val="en-US"/>
        </w:rPr>
        <w:t>(Morin, 2015, p. 132)</w:t>
      </w:r>
      <w:r w:rsidR="001E5922" w:rsidRPr="00F71CDF">
        <w:rPr>
          <w:lang w:val="en-US"/>
        </w:rPr>
        <w:fldChar w:fldCharType="end"/>
      </w:r>
      <w:r w:rsidR="00C2783C">
        <w:rPr>
          <w:lang w:val="en-US"/>
        </w:rPr>
        <w:t xml:space="preserve"> </w:t>
      </w:r>
      <w:r w:rsidR="001A6CA7" w:rsidRPr="00F71CDF">
        <w:rPr>
          <w:lang w:val="en-US"/>
        </w:rPr>
        <w:t xml:space="preserve">By </w:t>
      </w:r>
      <w:r w:rsidR="001F07D3" w:rsidRPr="00F71CDF">
        <w:rPr>
          <w:lang w:val="en-US"/>
        </w:rPr>
        <w:t xml:space="preserve">uttering the same </w:t>
      </w:r>
      <w:r w:rsidR="001A6CA7" w:rsidRPr="00F71CDF">
        <w:rPr>
          <w:lang w:val="en-US"/>
        </w:rPr>
        <w:t>word</w:t>
      </w:r>
      <w:r w:rsidR="001F07D3" w:rsidRPr="00F71CDF">
        <w:rPr>
          <w:lang w:val="en-US"/>
        </w:rPr>
        <w:t>s</w:t>
      </w:r>
      <w:r w:rsidR="001A6CA7" w:rsidRPr="00F71CDF">
        <w:rPr>
          <w:lang w:val="en-US"/>
        </w:rPr>
        <w:t xml:space="preserve"> over and over again, </w:t>
      </w:r>
      <w:r w:rsidRPr="00F71CDF">
        <w:rPr>
          <w:lang w:val="en-US"/>
        </w:rPr>
        <w:t xml:space="preserve">errors </w:t>
      </w:r>
      <w:r w:rsidR="00480737" w:rsidRPr="00F71CDF">
        <w:rPr>
          <w:lang w:val="en-US"/>
        </w:rPr>
        <w:t xml:space="preserve">in transmission </w:t>
      </w:r>
      <w:r w:rsidRPr="00F71CDF">
        <w:rPr>
          <w:lang w:val="en-US"/>
        </w:rPr>
        <w:t xml:space="preserve">are corrected </w:t>
      </w:r>
      <w:r w:rsidR="00004C74" w:rsidRPr="00F71CDF">
        <w:rPr>
          <w:lang w:val="en-US"/>
        </w:rPr>
        <w:t xml:space="preserve">and </w:t>
      </w:r>
      <w:r w:rsidRPr="00F71CDF">
        <w:rPr>
          <w:lang w:val="en-US"/>
        </w:rPr>
        <w:t xml:space="preserve">stable traditions begin to coalesce. For Morin, this is </w:t>
      </w:r>
      <w:r w:rsidR="00C3486D" w:rsidRPr="00F71CDF">
        <w:rPr>
          <w:lang w:val="en-US"/>
        </w:rPr>
        <w:t xml:space="preserve">the secret </w:t>
      </w:r>
      <w:r w:rsidRPr="00F71CDF">
        <w:rPr>
          <w:lang w:val="en-US"/>
        </w:rPr>
        <w:t xml:space="preserve">to explaining cultural stability: </w:t>
      </w:r>
    </w:p>
    <w:p w14:paraId="2D653A61" w14:textId="3633D772" w:rsidR="001876C3" w:rsidRPr="00F71CDF" w:rsidRDefault="001876C3" w:rsidP="001876C3">
      <w:pPr>
        <w:ind w:left="708"/>
        <w:rPr>
          <w:lang w:val="en-US"/>
        </w:rPr>
      </w:pPr>
      <w:r w:rsidRPr="00F71CDF">
        <w:rPr>
          <w:lang w:val="en-US"/>
        </w:rPr>
        <w:t>“Repetition, redundancy, and proliferation constitute the cultural success of a tradition. Without them, even the most faithful transmission cannot stave off extinction. With success on its side, though, transmission does not even need to be particularly faithful.”</w:t>
      </w:r>
      <w:r w:rsidR="0080446C" w:rsidRPr="00F71CDF">
        <w:rPr>
          <w:lang w:val="en-US"/>
        </w:rPr>
        <w:t xml:space="preserve"> </w:t>
      </w:r>
      <w:r w:rsidRPr="00F71CDF">
        <w:rPr>
          <w:lang w:val="en-US"/>
        </w:rPr>
        <w:fldChar w:fldCharType="begin"/>
      </w:r>
      <w:r w:rsidR="00C869C4" w:rsidRPr="00F71CDF">
        <w:rPr>
          <w:lang w:val="en-US"/>
        </w:rPr>
        <w:instrText xml:space="preserve"> ADDIN EN.CITE &lt;EndNote&gt;&lt;Cite&gt;&lt;Author&gt;Morin&lt;/Author&gt;&lt;Year&gt;2015&lt;/Year&gt;&lt;RecNum&gt;2545&lt;/RecNum&gt;&lt;Pages&gt;8&lt;/Pages&gt;&lt;DisplayText&gt;(Morin, 2015, p. 8)&lt;/DisplayText&gt;&lt;record&gt;&lt;rec-number&gt;2545&lt;/rec-number&gt;&lt;foreign-keys&gt;&lt;key app="EN" db-id="es9ttvsd1p2xatet5etpvexn02w99r5s0etd" timestamp="1466634716"&gt;2545&lt;/key&gt;&lt;/foreign-keys&gt;&lt;ref-type name="Book"&gt;6&lt;/ref-type&gt;&lt;contributors&gt;&lt;authors&gt;&lt;author&gt;Morin, Olivier&lt;/author&gt;&lt;/authors&gt;&lt;/contributors&gt;&lt;titles&gt;&lt;title&gt;How traditions live and die&lt;/title&gt;&lt;/titles&gt;&lt;dates&gt;&lt;year&gt;2015&lt;/year&gt;&lt;/dates&gt;&lt;publisher&gt;Oxford University Press&lt;/publisher&gt;&lt;isbn&gt;0190210508&lt;/isbn&gt;&lt;/record&gt;&lt;/Cite&gt;&lt;/EndNote&gt;</w:instrText>
      </w:r>
      <w:r w:rsidRPr="00F71CDF">
        <w:rPr>
          <w:lang w:val="en-US"/>
        </w:rPr>
        <w:fldChar w:fldCharType="separate"/>
      </w:r>
      <w:r w:rsidR="00C869C4" w:rsidRPr="00F71CDF">
        <w:rPr>
          <w:noProof/>
          <w:lang w:val="en-US"/>
        </w:rPr>
        <w:t>(Morin, 2015, p. 8)</w:t>
      </w:r>
      <w:r w:rsidRPr="00F71CDF">
        <w:rPr>
          <w:lang w:val="en-US"/>
        </w:rPr>
        <w:fldChar w:fldCharType="end"/>
      </w:r>
    </w:p>
    <w:p w14:paraId="0B55B940" w14:textId="7265B172" w:rsidR="00AF55E4" w:rsidRPr="00F71CDF" w:rsidRDefault="001876C3" w:rsidP="00D962D6">
      <w:pPr>
        <w:rPr>
          <w:lang w:val="en-US"/>
        </w:rPr>
      </w:pPr>
      <w:r w:rsidRPr="00F71CDF">
        <w:rPr>
          <w:lang w:val="en-US"/>
        </w:rPr>
        <w:t>Intriguingly, Morin does not construe his own argument as a demonstration of how high-fidelity replication is achiev</w:t>
      </w:r>
      <w:r w:rsidR="000B36BB" w:rsidRPr="00F71CDF">
        <w:rPr>
          <w:lang w:val="en-US"/>
        </w:rPr>
        <w:t>able</w:t>
      </w:r>
      <w:r w:rsidRPr="00F71CDF">
        <w:rPr>
          <w:lang w:val="en-US"/>
        </w:rPr>
        <w:t xml:space="preserve">, but as a </w:t>
      </w:r>
      <w:r w:rsidRPr="00F71CDF">
        <w:rPr>
          <w:i/>
          <w:lang w:val="en-US"/>
        </w:rPr>
        <w:t>refutation</w:t>
      </w:r>
      <w:r w:rsidRPr="00F71CDF">
        <w:rPr>
          <w:lang w:val="en-US"/>
        </w:rPr>
        <w:t xml:space="preserve"> of the replication hypothesis. </w:t>
      </w:r>
      <w:r w:rsidR="008B68A2" w:rsidRPr="00F71CDF">
        <w:rPr>
          <w:lang w:val="en-US"/>
        </w:rPr>
        <w:t>From our vantage point</w:t>
      </w:r>
      <w:r w:rsidR="00DE7318" w:rsidRPr="00F71CDF">
        <w:rPr>
          <w:lang w:val="en-US"/>
        </w:rPr>
        <w:t>,</w:t>
      </w:r>
      <w:r w:rsidR="00FD0C72" w:rsidRPr="00F71CDF">
        <w:rPr>
          <w:lang w:val="en-US"/>
        </w:rPr>
        <w:t xml:space="preserve"> </w:t>
      </w:r>
      <w:r w:rsidR="00AB5373" w:rsidRPr="00F71CDF">
        <w:rPr>
          <w:lang w:val="en-US"/>
        </w:rPr>
        <w:t xml:space="preserve">however, </w:t>
      </w:r>
      <w:r w:rsidR="00FD0C72" w:rsidRPr="00F71CDF">
        <w:rPr>
          <w:lang w:val="en-US"/>
        </w:rPr>
        <w:t xml:space="preserve">this stems </w:t>
      </w:r>
      <w:r w:rsidRPr="00F71CDF">
        <w:rPr>
          <w:lang w:val="en-US"/>
        </w:rPr>
        <w:t xml:space="preserve">from </w:t>
      </w:r>
      <w:r w:rsidR="00AB5373" w:rsidRPr="00F71CDF">
        <w:rPr>
          <w:lang w:val="en-US"/>
        </w:rPr>
        <w:t xml:space="preserve">Morin’s </w:t>
      </w:r>
      <w:r w:rsidRPr="00F71CDF">
        <w:rPr>
          <w:lang w:val="en-US"/>
        </w:rPr>
        <w:t>refusal to adopt a</w:t>
      </w:r>
      <w:r w:rsidR="00AB5373" w:rsidRPr="00F71CDF">
        <w:rPr>
          <w:lang w:val="en-US"/>
        </w:rPr>
        <w:t xml:space="preserve"> purely</w:t>
      </w:r>
      <w:r w:rsidRPr="00F71CDF">
        <w:rPr>
          <w:lang w:val="en-US"/>
        </w:rPr>
        <w:t xml:space="preserve"> abstract </w:t>
      </w:r>
      <w:r w:rsidR="000D6B3D" w:rsidRPr="00F71CDF">
        <w:rPr>
          <w:lang w:val="en-US"/>
        </w:rPr>
        <w:t xml:space="preserve">conception </w:t>
      </w:r>
      <w:r w:rsidR="007C4D7F">
        <w:rPr>
          <w:lang w:val="en-US"/>
        </w:rPr>
        <w:t>of</w:t>
      </w:r>
      <w:r w:rsidR="000D6B3D" w:rsidRPr="00F71CDF">
        <w:rPr>
          <w:lang w:val="en-US"/>
        </w:rPr>
        <w:t xml:space="preserve"> culture</w:t>
      </w:r>
      <w:r w:rsidRPr="00F71CDF">
        <w:rPr>
          <w:lang w:val="en-US"/>
        </w:rPr>
        <w:t xml:space="preserve">. Morin </w:t>
      </w:r>
      <w:r w:rsidR="00AB5373" w:rsidRPr="00F71CDF">
        <w:rPr>
          <w:lang w:val="en-US"/>
        </w:rPr>
        <w:t xml:space="preserve">identifies culture with material objects (artefacts, brain structures) rather than with information. </w:t>
      </w:r>
      <w:r w:rsidR="00AA351C" w:rsidRPr="00F71CDF">
        <w:rPr>
          <w:lang w:val="en-US"/>
        </w:rPr>
        <w:t xml:space="preserve">In </w:t>
      </w:r>
      <w:r w:rsidR="00AA351C" w:rsidRPr="00F71CDF">
        <w:rPr>
          <w:lang w:val="en-US"/>
        </w:rPr>
        <w:lastRenderedPageBreak/>
        <w:t>line with this view</w:t>
      </w:r>
      <w:r w:rsidR="00AB5373" w:rsidRPr="00F71CDF">
        <w:rPr>
          <w:lang w:val="en-US"/>
        </w:rPr>
        <w:t xml:space="preserve">, he is looking for a </w:t>
      </w:r>
      <w:r w:rsidR="00B42ACD" w:rsidRPr="00F71CDF">
        <w:rPr>
          <w:lang w:val="en-US"/>
        </w:rPr>
        <w:t xml:space="preserve">discrete </w:t>
      </w:r>
      <w:r w:rsidRPr="00F71CDF">
        <w:rPr>
          <w:lang w:val="en-US"/>
        </w:rPr>
        <w:t xml:space="preserve">physical mechanism </w:t>
      </w:r>
      <w:r w:rsidR="00F24E4D" w:rsidRPr="00F71CDF">
        <w:rPr>
          <w:lang w:val="en-US"/>
        </w:rPr>
        <w:t xml:space="preserve">that </w:t>
      </w:r>
      <w:r w:rsidR="00B42ACD" w:rsidRPr="00F71CDF">
        <w:rPr>
          <w:lang w:val="en-US"/>
        </w:rPr>
        <w:t xml:space="preserve">can account for </w:t>
      </w:r>
      <w:r w:rsidRPr="00F71CDF">
        <w:rPr>
          <w:lang w:val="en-US"/>
        </w:rPr>
        <w:t>high-fidelity replication</w:t>
      </w:r>
      <w:r w:rsidR="00B42ACD" w:rsidRPr="00F71CDF">
        <w:rPr>
          <w:lang w:val="en-US"/>
        </w:rPr>
        <w:t>, analogous to the mechanism for copying DNA</w:t>
      </w:r>
      <w:r w:rsidR="00F577F5" w:rsidRPr="00F71CDF">
        <w:rPr>
          <w:lang w:val="en-US"/>
        </w:rPr>
        <w:t>.</w:t>
      </w:r>
    </w:p>
    <w:p w14:paraId="1CE7CC34" w14:textId="618F8F51" w:rsidR="00A42CCA" w:rsidRPr="00F71CDF" w:rsidRDefault="00F577F5" w:rsidP="00F46092">
      <w:pPr>
        <w:rPr>
          <w:lang w:val="en-US"/>
        </w:rPr>
      </w:pPr>
      <w:r w:rsidRPr="00F71CDF">
        <w:rPr>
          <w:lang w:val="en-US"/>
        </w:rPr>
        <w:t xml:space="preserve">But of course there is no such </w:t>
      </w:r>
      <w:r w:rsidR="00AF55E4" w:rsidRPr="00F71CDF">
        <w:rPr>
          <w:lang w:val="en-US"/>
        </w:rPr>
        <w:t xml:space="preserve">discrete </w:t>
      </w:r>
      <w:r w:rsidRPr="00F71CDF">
        <w:rPr>
          <w:lang w:val="en-US"/>
        </w:rPr>
        <w:t xml:space="preserve">copying mechanism. </w:t>
      </w:r>
      <w:r w:rsidR="00AF55E4" w:rsidRPr="00F71CDF">
        <w:rPr>
          <w:lang w:val="en-US"/>
        </w:rPr>
        <w:t xml:space="preserve">As Claidière et al. put it: “cultural propagation operates not through one, but through many basic mechanisms of cognition” </w:t>
      </w:r>
      <w:r w:rsidR="00AF55E4" w:rsidRPr="00F71CDF">
        <w:rPr>
          <w:lang w:val="en-US"/>
        </w:rPr>
        <w:fldChar w:fldCharType="begin"/>
      </w:r>
      <w:r w:rsidR="00AF55E4" w:rsidRPr="00F71CDF">
        <w:rPr>
          <w:lang w:val="en-US"/>
        </w:rPr>
        <w:instrText xml:space="preserve"> ADDIN EN.CITE &lt;EndNote&gt;&lt;Cite&gt;&lt;Author&gt;Claidière&lt;/Author&gt;&lt;Year&gt;2014&lt;/Year&gt;&lt;RecNum&gt;2546&lt;/RecNum&gt;&lt;Pages&gt;3&lt;/Pages&gt;&lt;DisplayText&gt;(Claidière et al., 2014, p. 3)&lt;/DisplayText&gt;&lt;record&gt;&lt;rec-number&gt;2546&lt;/rec-number&gt;&lt;foreign-keys&gt;&lt;key app="EN" db-id="es9ttvsd1p2xatet5etpvexn02w99r5s0etd" timestamp="1466638919"&gt;2546&lt;/key&gt;&lt;/foreign-keys&gt;&lt;ref-type name="Journal Article"&gt;17&lt;/ref-type&gt;&lt;contributors&gt;&lt;authors&gt;&lt;author&gt;Claidière, Nicolas&lt;/author&gt;&lt;author&gt;Scott-Phillips, Thomas C&lt;/author&gt;&lt;author&gt;Sperber, Dan&lt;/author&gt;&lt;/authors&gt;&lt;/contributors&gt;&lt;titles&gt;&lt;title&gt;How Darwinian is cultural evolution?&lt;/title&gt;&lt;secondary-title&gt;Phil. Trans. R. Soc. B&lt;/secondary-title&gt;&lt;/titles&gt;&lt;periodical&gt;&lt;full-title&gt;Phil. Trans. R. Soc. B&lt;/full-title&gt;&lt;/periodical&gt;&lt;pages&gt;20130368&lt;/pages&gt;&lt;volume&gt;369&lt;/volume&gt;&lt;number&gt;1642&lt;/number&gt;&lt;dates&gt;&lt;year&gt;2014&lt;/year&gt;&lt;/dates&gt;&lt;isbn&gt;0962-8436&lt;/isbn&gt;&lt;/record&gt;&lt;/Cite&gt;&lt;/EndNote&gt;</w:instrText>
      </w:r>
      <w:r w:rsidR="00AF55E4" w:rsidRPr="00F71CDF">
        <w:rPr>
          <w:lang w:val="en-US"/>
        </w:rPr>
        <w:fldChar w:fldCharType="separate"/>
      </w:r>
      <w:r w:rsidR="00AF55E4" w:rsidRPr="00F71CDF">
        <w:rPr>
          <w:lang w:val="en-US"/>
        </w:rPr>
        <w:t>(Claidière et al., 2014, p. 3)</w:t>
      </w:r>
      <w:r w:rsidR="00AF55E4" w:rsidRPr="00F71CDF">
        <w:rPr>
          <w:lang w:val="en-US"/>
        </w:rPr>
        <w:fldChar w:fldCharType="end"/>
      </w:r>
      <w:r w:rsidR="00EB6636" w:rsidRPr="00F71CDF">
        <w:rPr>
          <w:lang w:val="en-US"/>
        </w:rPr>
        <w:t>.</w:t>
      </w:r>
      <w:r w:rsidR="0014140E">
        <w:rPr>
          <w:lang w:val="en-US"/>
        </w:rPr>
        <w:t xml:space="preserve"> </w:t>
      </w:r>
      <w:r w:rsidRPr="00F71CDF">
        <w:rPr>
          <w:lang w:val="en-US"/>
        </w:rPr>
        <w:t xml:space="preserve">Morin convincingly </w:t>
      </w:r>
      <w:r w:rsidR="00B42ACD" w:rsidRPr="00F71CDF">
        <w:rPr>
          <w:lang w:val="en-US"/>
        </w:rPr>
        <w:t xml:space="preserve">shows </w:t>
      </w:r>
      <w:r w:rsidRPr="00F71CDF">
        <w:rPr>
          <w:lang w:val="en-US"/>
        </w:rPr>
        <w:t xml:space="preserve">that human beings have no special talent </w:t>
      </w:r>
      <w:r w:rsidR="005A6D4C" w:rsidRPr="00F71CDF">
        <w:rPr>
          <w:lang w:val="en-US"/>
        </w:rPr>
        <w:t xml:space="preserve">or module </w:t>
      </w:r>
      <w:r w:rsidR="00736D6F" w:rsidRPr="00F71CDF">
        <w:rPr>
          <w:lang w:val="en-US"/>
        </w:rPr>
        <w:t xml:space="preserve">designed for </w:t>
      </w:r>
      <w:r w:rsidRPr="00F71CDF">
        <w:rPr>
          <w:lang w:val="en-US"/>
        </w:rPr>
        <w:t>faithful imitation</w:t>
      </w:r>
      <w:r w:rsidR="00BB182E" w:rsidRPr="00F71CDF">
        <w:rPr>
          <w:lang w:val="en-US"/>
        </w:rPr>
        <w:t>/replication</w:t>
      </w:r>
      <w:r w:rsidRPr="00F71CDF">
        <w:rPr>
          <w:lang w:val="en-US"/>
        </w:rPr>
        <w:t xml:space="preserve">. Because </w:t>
      </w:r>
      <w:r w:rsidR="00416207" w:rsidRPr="00F71CDF">
        <w:rPr>
          <w:lang w:val="en-US"/>
        </w:rPr>
        <w:t xml:space="preserve">Morin </w:t>
      </w:r>
      <w:r w:rsidRPr="00F71CDF">
        <w:rPr>
          <w:lang w:val="en-US"/>
        </w:rPr>
        <w:t xml:space="preserve">fails to find such a </w:t>
      </w:r>
      <w:r w:rsidR="001876C3" w:rsidRPr="00F71CDF">
        <w:rPr>
          <w:lang w:val="en-US"/>
        </w:rPr>
        <w:t xml:space="preserve">high-fidelity </w:t>
      </w:r>
      <w:r w:rsidRPr="00F71CDF">
        <w:rPr>
          <w:lang w:val="en-US"/>
        </w:rPr>
        <w:t xml:space="preserve">mechanism, he concludes that </w:t>
      </w:r>
      <w:r w:rsidR="003864F8" w:rsidRPr="00F71CDF">
        <w:rPr>
          <w:lang w:val="en-US"/>
        </w:rPr>
        <w:t xml:space="preserve">cultural </w:t>
      </w:r>
      <w:r w:rsidR="007C3813" w:rsidRPr="00F71CDF">
        <w:rPr>
          <w:lang w:val="en-US"/>
        </w:rPr>
        <w:t>‘</w:t>
      </w:r>
      <w:r w:rsidR="001876C3" w:rsidRPr="00F71CDF">
        <w:rPr>
          <w:lang w:val="en-US"/>
        </w:rPr>
        <w:t>replication</w:t>
      </w:r>
      <w:r w:rsidR="007C3813" w:rsidRPr="00F71CDF">
        <w:rPr>
          <w:lang w:val="en-US"/>
        </w:rPr>
        <w:t>’</w:t>
      </w:r>
      <w:r w:rsidR="001876C3" w:rsidRPr="00F71CDF">
        <w:rPr>
          <w:lang w:val="en-US"/>
        </w:rPr>
        <w:t xml:space="preserve"> is a myth. But </w:t>
      </w:r>
      <w:r w:rsidRPr="00F71CDF">
        <w:rPr>
          <w:lang w:val="en-US"/>
        </w:rPr>
        <w:t xml:space="preserve">under Morin’s definition of replication, not even </w:t>
      </w:r>
      <w:r w:rsidR="00A243CD" w:rsidRPr="00F71CDF">
        <w:rPr>
          <w:lang w:val="en-US"/>
        </w:rPr>
        <w:t xml:space="preserve">the German’s </w:t>
      </w:r>
      <w:r w:rsidRPr="00F71CDF">
        <w:rPr>
          <w:lang w:val="en-US"/>
        </w:rPr>
        <w:t xml:space="preserve">Enigma communication system would amount to ‘replication’, as there is no straightforward physical mechanism </w:t>
      </w:r>
      <w:r w:rsidR="00EB6636" w:rsidRPr="00F71CDF">
        <w:rPr>
          <w:lang w:val="en-US"/>
        </w:rPr>
        <w:t xml:space="preserve">going from </w:t>
      </w:r>
      <w:r w:rsidRPr="00F71CDF">
        <w:rPr>
          <w:lang w:val="en-US"/>
        </w:rPr>
        <w:t xml:space="preserve">parent representation </w:t>
      </w:r>
      <w:r w:rsidR="00EB6636" w:rsidRPr="00F71CDF">
        <w:rPr>
          <w:lang w:val="en-US"/>
        </w:rPr>
        <w:t xml:space="preserve">to </w:t>
      </w:r>
      <w:r w:rsidRPr="00F71CDF">
        <w:rPr>
          <w:lang w:val="en-US"/>
        </w:rPr>
        <w:t xml:space="preserve">offspring representation. </w:t>
      </w:r>
      <w:r w:rsidR="00C7017C">
        <w:rPr>
          <w:lang w:val="en-US"/>
        </w:rPr>
        <w:t>(Indeed, the mechanism was changing on a daily basis)</w:t>
      </w:r>
      <w:r w:rsidR="002F69A3">
        <w:rPr>
          <w:lang w:val="en-US"/>
        </w:rPr>
        <w:t>.</w:t>
      </w:r>
      <w:r w:rsidR="00BB2C61">
        <w:rPr>
          <w:lang w:val="en-US"/>
        </w:rPr>
        <w:t xml:space="preserve"> E</w:t>
      </w:r>
      <w:r w:rsidR="00A243CD" w:rsidRPr="00F71CDF">
        <w:rPr>
          <w:lang w:val="en-US"/>
        </w:rPr>
        <w:t xml:space="preserve">ven the Redundancy Demons would fail to qualify. </w:t>
      </w:r>
    </w:p>
    <w:p w14:paraId="6D211A07" w14:textId="700BD1FC" w:rsidR="001876C3" w:rsidRPr="00F71CDF" w:rsidRDefault="00605F37" w:rsidP="00F46092">
      <w:pPr>
        <w:rPr>
          <w:lang w:val="en-US"/>
        </w:rPr>
      </w:pPr>
      <w:r w:rsidRPr="00F71CDF">
        <w:rPr>
          <w:lang w:val="en-US"/>
        </w:rPr>
        <w:t xml:space="preserve">But I think an informational approach to cultural representation can help out Morin. If </w:t>
      </w:r>
      <w:r w:rsidR="007312EF">
        <w:rPr>
          <w:lang w:val="en-US"/>
        </w:rPr>
        <w:t>we</w:t>
      </w:r>
      <w:r w:rsidR="007312EF" w:rsidRPr="00F71CDF">
        <w:rPr>
          <w:lang w:val="en-US"/>
        </w:rPr>
        <w:t xml:space="preserve"> </w:t>
      </w:r>
      <w:r w:rsidRPr="00F71CDF">
        <w:rPr>
          <w:lang w:val="en-US"/>
        </w:rPr>
        <w:t xml:space="preserve">identify cultural representations with abstract information, rather than with physical objects, then </w:t>
      </w:r>
      <w:r w:rsidR="007312EF">
        <w:rPr>
          <w:lang w:val="en-US"/>
        </w:rPr>
        <w:t>we</w:t>
      </w:r>
      <w:r w:rsidR="007312EF" w:rsidRPr="00F71CDF">
        <w:rPr>
          <w:lang w:val="en-US"/>
        </w:rPr>
        <w:t xml:space="preserve"> </w:t>
      </w:r>
      <w:r w:rsidR="001876C3" w:rsidRPr="00F71CDF">
        <w:rPr>
          <w:lang w:val="en-US"/>
        </w:rPr>
        <w:t>can abstract away from the precise physical mechanisms</w:t>
      </w:r>
      <w:r w:rsidR="006E09CE" w:rsidRPr="00F71CDF">
        <w:rPr>
          <w:lang w:val="en-US"/>
        </w:rPr>
        <w:t xml:space="preserve"> through which transmission occurs</w:t>
      </w:r>
      <w:r w:rsidR="001876C3" w:rsidRPr="00F71CDF">
        <w:rPr>
          <w:lang w:val="en-US"/>
        </w:rPr>
        <w:t xml:space="preserve">. </w:t>
      </w:r>
      <w:r w:rsidR="006E09CE" w:rsidRPr="00F71CDF">
        <w:rPr>
          <w:lang w:val="en-US"/>
        </w:rPr>
        <w:t xml:space="preserve">The only thing that you have to bear in mind is Sperber’s point about evocation. To the extent that information was already present in the receiver, and is merely retrieved from memory, there is no transmission taking place at all. But as long as there is a level of abstraction at which this is </w:t>
      </w:r>
      <w:r w:rsidR="006E09CE" w:rsidRPr="00F71CDF">
        <w:rPr>
          <w:i/>
          <w:lang w:val="en-US"/>
        </w:rPr>
        <w:t>not</w:t>
      </w:r>
      <w:r w:rsidR="006E09CE" w:rsidRPr="00F71CDF">
        <w:rPr>
          <w:lang w:val="en-US"/>
        </w:rPr>
        <w:t xml:space="preserve"> the case, and at which you see </w:t>
      </w:r>
      <w:r w:rsidR="006E09CE" w:rsidRPr="006370F2">
        <w:rPr>
          <w:lang w:val="en-US"/>
        </w:rPr>
        <w:t>extraction</w:t>
      </w:r>
      <w:r w:rsidR="006E09CE" w:rsidRPr="00F71CDF">
        <w:rPr>
          <w:lang w:val="en-US"/>
        </w:rPr>
        <w:t xml:space="preserve"> of information, you </w:t>
      </w:r>
      <w:r w:rsidR="00D03C51" w:rsidRPr="00F71CDF">
        <w:rPr>
          <w:lang w:val="en-US"/>
        </w:rPr>
        <w:t xml:space="preserve">can talk about </w:t>
      </w:r>
      <w:r w:rsidR="006E09CE" w:rsidRPr="00F71CDF">
        <w:rPr>
          <w:lang w:val="en-US"/>
        </w:rPr>
        <w:t xml:space="preserve">replication. </w:t>
      </w:r>
    </w:p>
    <w:p w14:paraId="2440D004" w14:textId="1083A3F1" w:rsidR="006F4454" w:rsidRPr="00F71CDF" w:rsidRDefault="0017088E" w:rsidP="00735F13">
      <w:pPr>
        <w:rPr>
          <w:lang w:val="en-US"/>
        </w:rPr>
      </w:pPr>
      <w:r w:rsidRPr="00F71CDF">
        <w:rPr>
          <w:lang w:val="en-US"/>
        </w:rPr>
        <w:t xml:space="preserve">If </w:t>
      </w:r>
      <w:r w:rsidR="00413775" w:rsidRPr="00F71CDF">
        <w:rPr>
          <w:lang w:val="en-US"/>
        </w:rPr>
        <w:t xml:space="preserve">we </w:t>
      </w:r>
      <w:r w:rsidRPr="00F71CDF">
        <w:rPr>
          <w:lang w:val="en-US"/>
        </w:rPr>
        <w:t xml:space="preserve">adopt such an abstract definition of cultural information, </w:t>
      </w:r>
      <w:r w:rsidR="006F4454" w:rsidRPr="00F71CDF">
        <w:rPr>
          <w:lang w:val="en-US"/>
        </w:rPr>
        <w:t>Morin</w:t>
      </w:r>
      <w:r w:rsidRPr="00F71CDF">
        <w:rPr>
          <w:lang w:val="en-US"/>
        </w:rPr>
        <w:t xml:space="preserve">’s </w:t>
      </w:r>
      <w:r w:rsidR="00413775" w:rsidRPr="00F71CDF">
        <w:rPr>
          <w:lang w:val="en-US"/>
        </w:rPr>
        <w:t xml:space="preserve">powerful model in terms of </w:t>
      </w:r>
      <w:r w:rsidRPr="00F71CDF">
        <w:rPr>
          <w:lang w:val="en-US"/>
        </w:rPr>
        <w:t xml:space="preserve">repetition and redundancy </w:t>
      </w:r>
      <w:r w:rsidR="0045084F" w:rsidRPr="00F71CDF">
        <w:rPr>
          <w:lang w:val="en-US"/>
        </w:rPr>
        <w:t xml:space="preserve">should not be regarded as </w:t>
      </w:r>
      <w:r w:rsidR="0062213E" w:rsidRPr="00F71CDF">
        <w:rPr>
          <w:lang w:val="en-US"/>
        </w:rPr>
        <w:t xml:space="preserve">a </w:t>
      </w:r>
      <w:r w:rsidR="0062213E" w:rsidRPr="00F71CDF">
        <w:rPr>
          <w:i/>
          <w:lang w:val="en-US"/>
        </w:rPr>
        <w:t>refutation</w:t>
      </w:r>
      <w:r w:rsidR="0062213E" w:rsidRPr="00F71CDF">
        <w:rPr>
          <w:lang w:val="en-US"/>
        </w:rPr>
        <w:t xml:space="preserve"> of </w:t>
      </w:r>
      <w:r w:rsidR="0045084F" w:rsidRPr="00F71CDF">
        <w:rPr>
          <w:lang w:val="en-US"/>
        </w:rPr>
        <w:t xml:space="preserve">the </w:t>
      </w:r>
      <w:r w:rsidR="00916F28" w:rsidRPr="00F71CDF">
        <w:rPr>
          <w:lang w:val="en-US"/>
        </w:rPr>
        <w:t xml:space="preserve">cultural </w:t>
      </w:r>
      <w:r w:rsidR="0062213E" w:rsidRPr="00F71CDF">
        <w:rPr>
          <w:lang w:val="en-US"/>
        </w:rPr>
        <w:t>replication</w:t>
      </w:r>
      <w:r w:rsidR="0045084F" w:rsidRPr="00F71CDF">
        <w:rPr>
          <w:lang w:val="en-US"/>
        </w:rPr>
        <w:t xml:space="preserve"> hypothesis</w:t>
      </w:r>
      <w:r w:rsidR="0062213E" w:rsidRPr="00F71CDF">
        <w:rPr>
          <w:lang w:val="en-US"/>
        </w:rPr>
        <w:t xml:space="preserve">, but </w:t>
      </w:r>
      <w:r w:rsidR="006D4D37" w:rsidRPr="00F71CDF">
        <w:rPr>
          <w:lang w:val="en-US"/>
        </w:rPr>
        <w:t xml:space="preserve">as an </w:t>
      </w:r>
      <w:r w:rsidR="0062213E" w:rsidRPr="00F71CDF">
        <w:rPr>
          <w:lang w:val="en-US"/>
        </w:rPr>
        <w:t xml:space="preserve">account of its </w:t>
      </w:r>
      <w:r w:rsidR="00735F13" w:rsidRPr="00F71CDF">
        <w:rPr>
          <w:i/>
          <w:lang w:val="en-US"/>
        </w:rPr>
        <w:t>enabling conditions</w:t>
      </w:r>
      <w:r w:rsidRPr="00F71CDF">
        <w:rPr>
          <w:lang w:val="en-US"/>
        </w:rPr>
        <w:t>.</w:t>
      </w:r>
      <w:r w:rsidR="000D4391">
        <w:rPr>
          <w:rStyle w:val="Voetnootmarkering"/>
          <w:lang w:val="en-US"/>
        </w:rPr>
        <w:footnoteReference w:id="7"/>
      </w:r>
      <w:r w:rsidRPr="00F71CDF">
        <w:rPr>
          <w:lang w:val="en-US"/>
        </w:rPr>
        <w:t xml:space="preserve"> </w:t>
      </w:r>
    </w:p>
    <w:p w14:paraId="42011AF1" w14:textId="6187BA8E" w:rsidR="00B26A2C" w:rsidRPr="00F71CDF" w:rsidRDefault="00B26A2C" w:rsidP="00D36BC8">
      <w:pPr>
        <w:rPr>
          <w:lang w:val="en-US"/>
        </w:rPr>
      </w:pPr>
    </w:p>
    <w:p w14:paraId="5B476D3B" w14:textId="77777777" w:rsidR="0039267F" w:rsidRPr="00F71CDF" w:rsidRDefault="00E45AF0" w:rsidP="00CD0902">
      <w:pPr>
        <w:rPr>
          <w:b/>
          <w:lang w:val="en-US"/>
        </w:rPr>
      </w:pPr>
      <w:r w:rsidRPr="00F71CDF">
        <w:rPr>
          <w:b/>
          <w:lang w:val="en-US"/>
        </w:rPr>
        <w:t>Conclusion</w:t>
      </w:r>
    </w:p>
    <w:p w14:paraId="79214A48" w14:textId="66F62CDC" w:rsidR="005A3ABF" w:rsidRPr="00F71CDF" w:rsidRDefault="00887F0B" w:rsidP="00CF78A2">
      <w:pPr>
        <w:rPr>
          <w:lang w:val="en-US"/>
        </w:rPr>
      </w:pPr>
      <w:r w:rsidRPr="00F71CDF">
        <w:rPr>
          <w:lang w:val="en-US"/>
        </w:rPr>
        <w:t>In many respects, cultural evolution i</w:t>
      </w:r>
      <w:r w:rsidR="00C81244" w:rsidRPr="00F71CDF">
        <w:rPr>
          <w:lang w:val="en-US"/>
        </w:rPr>
        <w:t>s</w:t>
      </w:r>
      <w:r w:rsidRPr="00F71CDF">
        <w:rPr>
          <w:lang w:val="en-US"/>
        </w:rPr>
        <w:t xml:space="preserve"> completely different from biological evolution. There is nothing in culture that looks remotely like the DNA molecule and the machinery for DNA replication</w:t>
      </w:r>
      <w:r w:rsidR="007445B3" w:rsidRPr="00F71CDF">
        <w:rPr>
          <w:lang w:val="en-US"/>
        </w:rPr>
        <w:t xml:space="preserve">. </w:t>
      </w:r>
      <w:r w:rsidR="0034122D" w:rsidRPr="00F71CDF">
        <w:rPr>
          <w:lang w:val="en-US"/>
        </w:rPr>
        <w:t xml:space="preserve">In biology, there is identifiable molecule that gets replicated, </w:t>
      </w:r>
      <w:r w:rsidR="00010E9A" w:rsidRPr="00F71CDF">
        <w:rPr>
          <w:lang w:val="en-US"/>
        </w:rPr>
        <w:t>whereas</w:t>
      </w:r>
      <w:r w:rsidR="0034122D" w:rsidRPr="00F71CDF">
        <w:rPr>
          <w:lang w:val="en-US"/>
        </w:rPr>
        <w:t xml:space="preserve"> in culture</w:t>
      </w:r>
      <w:r w:rsidR="00C16F1E" w:rsidRPr="00F71CDF">
        <w:rPr>
          <w:lang w:val="en-US"/>
        </w:rPr>
        <w:t xml:space="preserve"> everything is much more messy</w:t>
      </w:r>
      <w:r w:rsidR="00FD250C" w:rsidRPr="00F71CDF">
        <w:rPr>
          <w:lang w:val="en-US"/>
        </w:rPr>
        <w:t xml:space="preserve">. </w:t>
      </w:r>
      <w:r w:rsidR="007445B3" w:rsidRPr="00F71CDF">
        <w:rPr>
          <w:lang w:val="en-US"/>
        </w:rPr>
        <w:t>This is the main reason why many cultural theorists are suspicious of the term ‘meme’, modeled on the analogy with ‘gene’</w:t>
      </w:r>
      <w:r w:rsidR="0034122D" w:rsidRPr="00F71CDF">
        <w:rPr>
          <w:lang w:val="en-US"/>
        </w:rPr>
        <w:t>, and why many of them claim that there is no such thing as ‘replication’ in culture.</w:t>
      </w:r>
      <w:r w:rsidR="00380A02" w:rsidRPr="00F71CDF">
        <w:rPr>
          <w:lang w:val="en-US"/>
        </w:rPr>
        <w:t xml:space="preserve"> </w:t>
      </w:r>
    </w:p>
    <w:p w14:paraId="610768AE" w14:textId="10917C6E" w:rsidR="0065471E" w:rsidRPr="00F71CDF" w:rsidRDefault="00F366B5" w:rsidP="00CF78A2">
      <w:pPr>
        <w:rPr>
          <w:lang w:val="en-US"/>
        </w:rPr>
      </w:pPr>
      <w:r w:rsidRPr="00F71CDF">
        <w:rPr>
          <w:lang w:val="en-US"/>
        </w:rPr>
        <w:t xml:space="preserve">If we adopt a </w:t>
      </w:r>
      <w:r w:rsidR="0039267F" w:rsidRPr="00F71CDF">
        <w:rPr>
          <w:lang w:val="en-US"/>
        </w:rPr>
        <w:t>purely informational approach to cultural evolution</w:t>
      </w:r>
      <w:r w:rsidRPr="00F71CDF">
        <w:rPr>
          <w:lang w:val="en-US"/>
        </w:rPr>
        <w:t>, however, this disanalogy is less important than it seems</w:t>
      </w:r>
      <w:r w:rsidR="0039267F" w:rsidRPr="00F71CDF">
        <w:rPr>
          <w:lang w:val="en-US"/>
        </w:rPr>
        <w:t>.</w:t>
      </w:r>
      <w:r w:rsidR="00637A38" w:rsidRPr="00F71CDF">
        <w:rPr>
          <w:lang w:val="en-US"/>
        </w:rPr>
        <w:t xml:space="preserve"> </w:t>
      </w:r>
      <w:r w:rsidRPr="00F71CDF">
        <w:rPr>
          <w:lang w:val="en-US"/>
        </w:rPr>
        <w:t xml:space="preserve">Genes should not be identified with the DNA molecule itself, but with the abstract </w:t>
      </w:r>
      <w:r w:rsidRPr="00F71CDF">
        <w:rPr>
          <w:i/>
          <w:lang w:val="en-US"/>
        </w:rPr>
        <w:t>information</w:t>
      </w:r>
      <w:r w:rsidRPr="00F71CDF">
        <w:rPr>
          <w:lang w:val="en-US"/>
        </w:rPr>
        <w:t xml:space="preserve"> of which the DNA molecule </w:t>
      </w:r>
      <w:r w:rsidR="00103AA7" w:rsidRPr="00F71CDF">
        <w:rPr>
          <w:lang w:val="en-US"/>
        </w:rPr>
        <w:t xml:space="preserve">is </w:t>
      </w:r>
      <w:r w:rsidR="00CA44FA" w:rsidRPr="00F71CDF">
        <w:rPr>
          <w:lang w:val="en-US"/>
        </w:rPr>
        <w:t xml:space="preserve">the </w:t>
      </w:r>
      <w:r w:rsidRPr="00F71CDF">
        <w:rPr>
          <w:lang w:val="en-US"/>
        </w:rPr>
        <w:t xml:space="preserve">carrier. </w:t>
      </w:r>
      <w:r w:rsidR="00B861DC" w:rsidRPr="00F71CDF">
        <w:rPr>
          <w:lang w:val="en-US"/>
        </w:rPr>
        <w:t xml:space="preserve">In the case of biological evolution, </w:t>
      </w:r>
      <w:r w:rsidR="003A55A6" w:rsidRPr="00F71CDF">
        <w:rPr>
          <w:lang w:val="en-US"/>
        </w:rPr>
        <w:t xml:space="preserve">as it happens, </w:t>
      </w:r>
      <w:r w:rsidR="00B861DC" w:rsidRPr="00F71CDF">
        <w:rPr>
          <w:lang w:val="en-US"/>
        </w:rPr>
        <w:t xml:space="preserve">virtually all the information </w:t>
      </w:r>
      <w:r w:rsidR="007850C8" w:rsidRPr="00F71CDF">
        <w:rPr>
          <w:lang w:val="en-US"/>
        </w:rPr>
        <w:t xml:space="preserve">that is </w:t>
      </w:r>
      <w:r w:rsidR="00B861DC" w:rsidRPr="00F71CDF">
        <w:rPr>
          <w:lang w:val="en-US"/>
        </w:rPr>
        <w:t>transmitted down the generations is carried by this single identifiable molecule</w:t>
      </w:r>
      <w:r w:rsidR="00DF3A4D" w:rsidRPr="00F71CDF">
        <w:rPr>
          <w:lang w:val="en-US"/>
        </w:rPr>
        <w:t xml:space="preserve">, </w:t>
      </w:r>
      <w:r w:rsidR="00D52C51" w:rsidRPr="00F71CDF">
        <w:rPr>
          <w:lang w:val="en-US"/>
        </w:rPr>
        <w:t xml:space="preserve">using </w:t>
      </w:r>
      <w:r w:rsidR="00DF3A4D" w:rsidRPr="00F71CDF">
        <w:rPr>
          <w:lang w:val="en-US"/>
        </w:rPr>
        <w:t xml:space="preserve">a single </w:t>
      </w:r>
      <w:r w:rsidR="00916F28" w:rsidRPr="00F71CDF">
        <w:rPr>
          <w:lang w:val="en-US"/>
        </w:rPr>
        <w:t xml:space="preserve">and simple </w:t>
      </w:r>
      <w:r w:rsidR="00DF3A4D" w:rsidRPr="00F71CDF">
        <w:rPr>
          <w:lang w:val="en-US"/>
        </w:rPr>
        <w:t>alphabet</w:t>
      </w:r>
      <w:r w:rsidR="00B861DC" w:rsidRPr="00F71CDF">
        <w:rPr>
          <w:lang w:val="en-US"/>
        </w:rPr>
        <w:t xml:space="preserve">. But this is </w:t>
      </w:r>
      <w:r w:rsidR="00870417" w:rsidRPr="00F71CDF">
        <w:rPr>
          <w:lang w:val="en-US"/>
        </w:rPr>
        <w:t xml:space="preserve">coincidental, </w:t>
      </w:r>
      <w:r w:rsidR="00B861DC" w:rsidRPr="00F71CDF">
        <w:rPr>
          <w:lang w:val="en-US"/>
        </w:rPr>
        <w:t>not a necessary condition</w:t>
      </w:r>
      <w:r w:rsidR="00870417" w:rsidRPr="00F71CDF">
        <w:rPr>
          <w:lang w:val="en-US"/>
        </w:rPr>
        <w:t xml:space="preserve"> for replication to take place</w:t>
      </w:r>
      <w:r w:rsidR="00B861DC" w:rsidRPr="00F71CDF">
        <w:rPr>
          <w:lang w:val="en-US"/>
        </w:rPr>
        <w:t xml:space="preserve">. </w:t>
      </w:r>
      <w:r w:rsidR="00C639DE" w:rsidRPr="00F71CDF">
        <w:rPr>
          <w:lang w:val="en-US"/>
        </w:rPr>
        <w:t xml:space="preserve">Any physical object can act as a carrier of information, and </w:t>
      </w:r>
      <w:r w:rsidR="007F69C7" w:rsidRPr="00F71CDF">
        <w:rPr>
          <w:lang w:val="en-US"/>
        </w:rPr>
        <w:t>‘</w:t>
      </w:r>
      <w:r w:rsidR="00C639DE" w:rsidRPr="00F71CDF">
        <w:rPr>
          <w:lang w:val="en-US"/>
        </w:rPr>
        <w:t>information</w:t>
      </w:r>
      <w:r w:rsidR="005E671F" w:rsidRPr="00F71CDF">
        <w:rPr>
          <w:lang w:val="en-US"/>
        </w:rPr>
        <w:t>’</w:t>
      </w:r>
      <w:r w:rsidR="00C639DE" w:rsidRPr="00F71CDF">
        <w:rPr>
          <w:lang w:val="en-US"/>
        </w:rPr>
        <w:t xml:space="preserve"> can be identified at numerous levels of abstraction.</w:t>
      </w:r>
      <w:r w:rsidR="0065471E" w:rsidRPr="00F71CDF">
        <w:rPr>
          <w:lang w:val="en-US"/>
        </w:rPr>
        <w:t xml:space="preserve"> </w:t>
      </w:r>
    </w:p>
    <w:p w14:paraId="5461727D" w14:textId="71765772" w:rsidR="00B91CFA" w:rsidRPr="00F71CDF" w:rsidRDefault="00B91CFA" w:rsidP="00CF78A2">
      <w:pPr>
        <w:rPr>
          <w:lang w:val="en-US"/>
        </w:rPr>
      </w:pPr>
      <w:r w:rsidRPr="00F71CDF">
        <w:rPr>
          <w:lang w:val="en-US"/>
        </w:rPr>
        <w:t xml:space="preserve">In this paper, we have defended an informational approach to biological and cultural </w:t>
      </w:r>
      <w:r w:rsidR="00F26A57" w:rsidRPr="00F71CDF">
        <w:rPr>
          <w:lang w:val="en-US"/>
        </w:rPr>
        <w:t xml:space="preserve">evolution, on the basis of some thought experiments and intuitions pumps. </w:t>
      </w:r>
      <w:r w:rsidR="00D21690" w:rsidRPr="00F71CDF">
        <w:rPr>
          <w:lang w:val="en-US"/>
        </w:rPr>
        <w:t>This approach is much more open-</w:t>
      </w:r>
      <w:r w:rsidR="00D21690" w:rsidRPr="00F71CDF">
        <w:rPr>
          <w:lang w:val="en-US"/>
        </w:rPr>
        <w:lastRenderedPageBreak/>
        <w:t xml:space="preserve">ended and flexible, as it does not require any specific </w:t>
      </w:r>
      <w:r w:rsidR="00642DE6" w:rsidRPr="00F71CDF">
        <w:rPr>
          <w:lang w:val="en-US"/>
        </w:rPr>
        <w:t>physical</w:t>
      </w:r>
      <w:r w:rsidR="00D21690" w:rsidRPr="00F71CDF">
        <w:rPr>
          <w:lang w:val="en-US"/>
        </w:rPr>
        <w:t xml:space="preserve"> substrate</w:t>
      </w:r>
      <w:r w:rsidR="000D4391">
        <w:rPr>
          <w:lang w:val="en-US"/>
        </w:rPr>
        <w:t xml:space="preserve"> </w:t>
      </w:r>
      <w:r w:rsidR="00D21690" w:rsidRPr="00F71CDF">
        <w:rPr>
          <w:lang w:val="en-US"/>
        </w:rPr>
        <w:t>or specific mechanism for replication. Whe</w:t>
      </w:r>
      <w:r w:rsidR="00916F28" w:rsidRPr="00F71CDF">
        <w:rPr>
          <w:lang w:val="en-US"/>
        </w:rPr>
        <w:t>r</w:t>
      </w:r>
      <w:r w:rsidR="00D21690" w:rsidRPr="00F71CDF">
        <w:rPr>
          <w:lang w:val="en-US"/>
        </w:rPr>
        <w:t xml:space="preserve">ever we can identify information, at some level of abstraction, and see that information re-occurring, </w:t>
      </w:r>
      <w:r w:rsidR="00D83916" w:rsidRPr="00F71CDF">
        <w:rPr>
          <w:lang w:val="en-US"/>
        </w:rPr>
        <w:t xml:space="preserve">forming </w:t>
      </w:r>
      <w:r w:rsidR="00D21690" w:rsidRPr="00F71CDF">
        <w:rPr>
          <w:lang w:val="en-US"/>
        </w:rPr>
        <w:t>transmission chains, we can talk about ‘replication’.</w:t>
      </w:r>
    </w:p>
    <w:p w14:paraId="7E4E311A" w14:textId="73C8EEFA" w:rsidR="00D21690" w:rsidRPr="00F71CDF" w:rsidRDefault="00D21690" w:rsidP="00CF78A2">
      <w:pPr>
        <w:rPr>
          <w:lang w:val="en-US"/>
        </w:rPr>
      </w:pPr>
      <w:r w:rsidRPr="00F71CDF">
        <w:rPr>
          <w:lang w:val="en-US"/>
        </w:rPr>
        <w:t xml:space="preserve">The only thing we have to </w:t>
      </w:r>
      <w:r w:rsidR="00832FC3" w:rsidRPr="00F71CDF">
        <w:rPr>
          <w:lang w:val="en-US"/>
        </w:rPr>
        <w:t>bear in mind</w:t>
      </w:r>
      <w:r w:rsidRPr="00F71CDF">
        <w:rPr>
          <w:lang w:val="en-US"/>
        </w:rPr>
        <w:t xml:space="preserve">, as Sperber has correctly argued, is that we are not misidentifying a process of mere evocation </w:t>
      </w:r>
      <w:r w:rsidR="00493B5B" w:rsidRPr="00F71CDF">
        <w:rPr>
          <w:lang w:val="en-US"/>
        </w:rPr>
        <w:t>as</w:t>
      </w:r>
      <w:r w:rsidRPr="00F71CDF">
        <w:rPr>
          <w:lang w:val="en-US"/>
        </w:rPr>
        <w:t xml:space="preserve"> </w:t>
      </w:r>
      <w:r w:rsidR="007B21EA" w:rsidRPr="00F71CDF">
        <w:rPr>
          <w:lang w:val="en-US"/>
        </w:rPr>
        <w:t xml:space="preserve">one of </w:t>
      </w:r>
      <w:r w:rsidRPr="00F71CDF">
        <w:rPr>
          <w:lang w:val="en-US"/>
        </w:rPr>
        <w:t>transmission. Just because we observe recurring patterns in a causally connected chain, does not mean that we are dealing with transmission, let alone straightforward replication. O</w:t>
      </w:r>
      <w:r w:rsidR="002D5788" w:rsidRPr="00F71CDF">
        <w:rPr>
          <w:lang w:val="en-US"/>
        </w:rPr>
        <w:t>n</w:t>
      </w:r>
      <w:r w:rsidRPr="00F71CDF">
        <w:rPr>
          <w:lang w:val="en-US"/>
        </w:rPr>
        <w:t xml:space="preserve"> our informational approach, this makes sense: in a process of evocation, there is no reduction of surprise, because the information </w:t>
      </w:r>
      <w:r w:rsidR="00B00EDA" w:rsidRPr="00F71CDF">
        <w:rPr>
          <w:lang w:val="en-US"/>
        </w:rPr>
        <w:t xml:space="preserve">in question </w:t>
      </w:r>
      <w:r w:rsidRPr="00F71CDF">
        <w:rPr>
          <w:lang w:val="en-US"/>
        </w:rPr>
        <w:t xml:space="preserve">was already </w:t>
      </w:r>
      <w:r w:rsidR="0047398B" w:rsidRPr="00F71CDF">
        <w:rPr>
          <w:lang w:val="en-US"/>
        </w:rPr>
        <w:t xml:space="preserve">in possession of </w:t>
      </w:r>
      <w:r w:rsidRPr="00F71CDF">
        <w:rPr>
          <w:lang w:val="en-US"/>
        </w:rPr>
        <w:t xml:space="preserve">the receiver.  </w:t>
      </w:r>
    </w:p>
    <w:p w14:paraId="5333905B" w14:textId="09899801" w:rsidR="00DF3B61" w:rsidRPr="00F71CDF" w:rsidRDefault="00DF3B61" w:rsidP="00CF78A2">
      <w:pPr>
        <w:rPr>
          <w:lang w:val="en-US"/>
        </w:rPr>
      </w:pPr>
      <w:r w:rsidRPr="00F71CDF">
        <w:rPr>
          <w:lang w:val="en-US"/>
        </w:rPr>
        <w:t xml:space="preserve">Pace Sperber, however, we have argued that </w:t>
      </w:r>
      <w:r w:rsidR="00A71590" w:rsidRPr="00F71CDF">
        <w:rPr>
          <w:lang w:val="en-US"/>
        </w:rPr>
        <w:t xml:space="preserve">heavy-handed </w:t>
      </w:r>
      <w:r w:rsidRPr="00F71CDF">
        <w:rPr>
          <w:lang w:val="en-US"/>
        </w:rPr>
        <w:t xml:space="preserve">reconstruction does not necessarily </w:t>
      </w:r>
      <w:r w:rsidR="00FE6746" w:rsidRPr="00F71CDF">
        <w:rPr>
          <w:lang w:val="en-US"/>
        </w:rPr>
        <w:t xml:space="preserve">stand in the way of </w:t>
      </w:r>
      <w:r w:rsidRPr="00F71CDF">
        <w:rPr>
          <w:lang w:val="en-US"/>
        </w:rPr>
        <w:t>replication.</w:t>
      </w:r>
      <w:r w:rsidR="007E48FD" w:rsidRPr="00F71CDF">
        <w:rPr>
          <w:lang w:val="en-US"/>
        </w:rPr>
        <w:t xml:space="preserve"> </w:t>
      </w:r>
      <w:r w:rsidR="00615380" w:rsidRPr="00F71CDF">
        <w:rPr>
          <w:lang w:val="en-US"/>
        </w:rPr>
        <w:t xml:space="preserve">Not all reconstructive processes amount to mere evocation. In the case of </w:t>
      </w:r>
      <w:r w:rsidR="00CA678C" w:rsidRPr="00F71CDF">
        <w:rPr>
          <w:lang w:val="en-US"/>
        </w:rPr>
        <w:t xml:space="preserve">data </w:t>
      </w:r>
      <w:r w:rsidR="00615380" w:rsidRPr="00F71CDF">
        <w:rPr>
          <w:lang w:val="en-US"/>
        </w:rPr>
        <w:t xml:space="preserve">encryption, </w:t>
      </w:r>
      <w:r w:rsidR="00E5413E">
        <w:rPr>
          <w:lang w:val="en-US"/>
        </w:rPr>
        <w:t xml:space="preserve">for example, </w:t>
      </w:r>
      <w:r w:rsidR="00CA678C" w:rsidRPr="00F71CDF">
        <w:rPr>
          <w:lang w:val="en-US"/>
        </w:rPr>
        <w:t xml:space="preserve">we find elaborate processes of reconstruction, but no evocation. </w:t>
      </w:r>
      <w:r w:rsidR="00F053D3" w:rsidRPr="00F71CDF">
        <w:rPr>
          <w:lang w:val="en-US"/>
        </w:rPr>
        <w:t xml:space="preserve">Indeed, in </w:t>
      </w:r>
      <w:r w:rsidR="008A7C1C">
        <w:rPr>
          <w:lang w:val="en-US"/>
        </w:rPr>
        <w:t xml:space="preserve">such </w:t>
      </w:r>
      <w:r w:rsidR="00F053D3" w:rsidRPr="00F71CDF">
        <w:rPr>
          <w:lang w:val="en-US"/>
        </w:rPr>
        <w:t>case</w:t>
      </w:r>
      <w:r w:rsidR="008A7C1C">
        <w:rPr>
          <w:lang w:val="en-US"/>
        </w:rPr>
        <w:t>s</w:t>
      </w:r>
      <w:r w:rsidR="00F053D3" w:rsidRPr="00F71CDF">
        <w:rPr>
          <w:lang w:val="en-US"/>
        </w:rPr>
        <w:t>, we can black</w:t>
      </w:r>
      <w:r w:rsidR="003554B9" w:rsidRPr="00F71CDF">
        <w:rPr>
          <w:lang w:val="en-US"/>
        </w:rPr>
        <w:t>-</w:t>
      </w:r>
      <w:r w:rsidR="00F053D3" w:rsidRPr="00F71CDF">
        <w:rPr>
          <w:lang w:val="en-US"/>
        </w:rPr>
        <w:t xml:space="preserve">box the causal mechanisms, and safely treat </w:t>
      </w:r>
      <w:r w:rsidR="00B20A67">
        <w:rPr>
          <w:lang w:val="en-US"/>
        </w:rPr>
        <w:t xml:space="preserve">them </w:t>
      </w:r>
      <w:r w:rsidR="00F053D3" w:rsidRPr="00F71CDF">
        <w:rPr>
          <w:lang w:val="en-US"/>
        </w:rPr>
        <w:t xml:space="preserve">as a form of replication. </w:t>
      </w:r>
    </w:p>
    <w:p w14:paraId="09FF2678" w14:textId="4BB9BA09" w:rsidR="004019AB" w:rsidRPr="00F71CDF" w:rsidRDefault="00417E67" w:rsidP="0073413F">
      <w:pPr>
        <w:rPr>
          <w:lang w:val="en-GB"/>
        </w:rPr>
      </w:pPr>
      <w:r w:rsidRPr="00F71CDF">
        <w:rPr>
          <w:lang w:val="en-GB"/>
        </w:rPr>
        <w:t xml:space="preserve">Real-life examples of cultural transmission </w:t>
      </w:r>
      <w:r w:rsidR="002A0679" w:rsidRPr="00F71CDF">
        <w:rPr>
          <w:lang w:val="en-GB"/>
        </w:rPr>
        <w:t xml:space="preserve">are </w:t>
      </w:r>
      <w:r w:rsidRPr="00F71CDF">
        <w:rPr>
          <w:lang w:val="en-GB"/>
        </w:rPr>
        <w:t xml:space="preserve">seldom </w:t>
      </w:r>
      <w:r w:rsidR="002A0679" w:rsidRPr="00F71CDF">
        <w:rPr>
          <w:lang w:val="en-GB"/>
        </w:rPr>
        <w:t xml:space="preserve">as </w:t>
      </w:r>
      <w:r w:rsidRPr="00F71CDF">
        <w:rPr>
          <w:lang w:val="en-GB"/>
        </w:rPr>
        <w:t xml:space="preserve">rigid as data encryption, but the distinction between evocation and extraction can be applied here as well. Many cultural representations consist of an arrangement of elements. </w:t>
      </w:r>
      <w:r w:rsidR="0071281E" w:rsidRPr="00F71CDF">
        <w:rPr>
          <w:lang w:val="en-GB"/>
        </w:rPr>
        <w:t xml:space="preserve">Even though cultural transmission often assumes prior knowledge of these elements, which are thus merely being </w:t>
      </w:r>
      <w:r w:rsidR="0071281E" w:rsidRPr="00F71CDF">
        <w:rPr>
          <w:i/>
          <w:lang w:val="en-GB"/>
        </w:rPr>
        <w:t>evoked</w:t>
      </w:r>
      <w:r w:rsidR="0071281E" w:rsidRPr="00F71CDF">
        <w:rPr>
          <w:lang w:val="en-GB"/>
        </w:rPr>
        <w:t xml:space="preserve">, the specific arrangement of the elements is often not. It is a form of </w:t>
      </w:r>
      <w:r w:rsidR="0071281E" w:rsidRPr="006370F2">
        <w:rPr>
          <w:i/>
          <w:lang w:val="en-GB"/>
        </w:rPr>
        <w:t>extraction</w:t>
      </w:r>
      <w:r w:rsidR="003C6EA8" w:rsidRPr="00F71CDF">
        <w:rPr>
          <w:lang w:val="en-GB"/>
        </w:rPr>
        <w:t xml:space="preserve">. </w:t>
      </w:r>
      <w:r w:rsidR="007C2E98" w:rsidRPr="00F71CDF">
        <w:rPr>
          <w:lang w:val="en-GB"/>
        </w:rPr>
        <w:t>This analysis can be applied to chain letters, jokes, poems, rituals, origami instructions, folk songs, etc.</w:t>
      </w:r>
    </w:p>
    <w:p w14:paraId="5D8FD3FB" w14:textId="7E9903E6" w:rsidR="004019AB" w:rsidRPr="00F71CDF" w:rsidRDefault="004019AB" w:rsidP="0073413F">
      <w:pPr>
        <w:rPr>
          <w:lang w:val="en-GB"/>
        </w:rPr>
      </w:pPr>
      <w:r w:rsidRPr="00F71CDF">
        <w:rPr>
          <w:lang w:val="en-GB"/>
        </w:rPr>
        <w:t>Both evocation and extraction are forms of ‘reconstruction’, but they are very different</w:t>
      </w:r>
      <w:r w:rsidR="000162D7" w:rsidRPr="00F71CDF">
        <w:rPr>
          <w:lang w:val="en-GB"/>
        </w:rPr>
        <w:t>.</w:t>
      </w:r>
      <w:r w:rsidRPr="00F71CDF">
        <w:rPr>
          <w:lang w:val="en-GB"/>
        </w:rPr>
        <w:t xml:space="preserve"> In practical terms, extraction processe</w:t>
      </w:r>
      <w:r w:rsidR="00544E90" w:rsidRPr="00F71CDF">
        <w:rPr>
          <w:lang w:val="en-GB"/>
        </w:rPr>
        <w:t>s</w:t>
      </w:r>
      <w:r w:rsidRPr="00F71CDF">
        <w:rPr>
          <w:lang w:val="en-GB"/>
        </w:rPr>
        <w:t xml:space="preserve"> can be safely black</w:t>
      </w:r>
      <w:r w:rsidR="003554B9" w:rsidRPr="00F71CDF">
        <w:rPr>
          <w:lang w:val="en-GB"/>
        </w:rPr>
        <w:t>-</w:t>
      </w:r>
      <w:r w:rsidRPr="00F71CDF">
        <w:rPr>
          <w:lang w:val="en-GB"/>
        </w:rPr>
        <w:t xml:space="preserve">boxed and treated as forms of replication. But evocation cannot. </w:t>
      </w:r>
      <w:r w:rsidR="009F6536" w:rsidRPr="00F71CDF">
        <w:rPr>
          <w:lang w:val="en-GB"/>
        </w:rPr>
        <w:t xml:space="preserve">We agree with Sperber that explaining </w:t>
      </w:r>
      <w:r w:rsidRPr="00F71CDF">
        <w:rPr>
          <w:lang w:val="en-GB"/>
        </w:rPr>
        <w:t xml:space="preserve">the stability of cultural traditions merely in terms of transmission is wrongheaded. In virtually every form of cultural transmission, there is at least </w:t>
      </w:r>
      <w:r w:rsidRPr="00F71CDF">
        <w:rPr>
          <w:i/>
          <w:lang w:val="en-GB"/>
        </w:rPr>
        <w:t xml:space="preserve">some </w:t>
      </w:r>
      <w:r w:rsidR="00136FC5" w:rsidRPr="00F71CDF">
        <w:rPr>
          <w:lang w:val="en-GB"/>
        </w:rPr>
        <w:t>element</w:t>
      </w:r>
      <w:r w:rsidRPr="00F71CDF">
        <w:rPr>
          <w:lang w:val="en-GB"/>
        </w:rPr>
        <w:t xml:space="preserve"> of evocation, at some level</w:t>
      </w:r>
      <w:r w:rsidR="003F139B">
        <w:rPr>
          <w:lang w:val="en-GB"/>
        </w:rPr>
        <w:t>s</w:t>
      </w:r>
      <w:r w:rsidRPr="00F71CDF">
        <w:rPr>
          <w:lang w:val="en-GB"/>
        </w:rPr>
        <w:t xml:space="preserve"> of abstraction. </w:t>
      </w:r>
      <w:r w:rsidR="0075147F" w:rsidRPr="00F71CDF">
        <w:rPr>
          <w:lang w:val="en-GB"/>
        </w:rPr>
        <w:t xml:space="preserve">But </w:t>
      </w:r>
      <w:r w:rsidR="00136FC5" w:rsidRPr="00F71CDF">
        <w:rPr>
          <w:lang w:val="en-GB"/>
        </w:rPr>
        <w:t xml:space="preserve">we part ways with Sperber when it comes to replication. Merely because cultural transmission involves some </w:t>
      </w:r>
      <w:r w:rsidR="00FA5ECE">
        <w:rPr>
          <w:lang w:val="en-GB"/>
        </w:rPr>
        <w:t xml:space="preserve">amount of </w:t>
      </w:r>
      <w:r w:rsidR="00136FC5" w:rsidRPr="00F71CDF">
        <w:rPr>
          <w:lang w:val="en-GB"/>
        </w:rPr>
        <w:t xml:space="preserve">evocation, does not mean that models of cultural replication have been falsified. </w:t>
      </w:r>
      <w:r w:rsidR="000276D0" w:rsidRPr="00F71CDF">
        <w:rPr>
          <w:lang w:val="en-GB"/>
        </w:rPr>
        <w:t xml:space="preserve">Extraction, we argued, is just a more complicated way of transmission, but it is </w:t>
      </w:r>
      <w:r w:rsidR="002E04B4" w:rsidRPr="00F71CDF">
        <w:rPr>
          <w:lang w:val="en-GB"/>
        </w:rPr>
        <w:t>often indistinguisha</w:t>
      </w:r>
      <w:r w:rsidR="000276D0" w:rsidRPr="00F71CDF">
        <w:rPr>
          <w:lang w:val="en-GB"/>
        </w:rPr>
        <w:t xml:space="preserve">ble from straightforward replication. </w:t>
      </w:r>
      <w:r w:rsidR="00136FC5" w:rsidRPr="00F71CDF">
        <w:rPr>
          <w:lang w:val="en-GB"/>
        </w:rPr>
        <w:t>By distinguishing between different levels of abstraction</w:t>
      </w:r>
      <w:r w:rsidR="003554B9" w:rsidRPr="00F71CDF">
        <w:rPr>
          <w:lang w:val="en-GB"/>
        </w:rPr>
        <w:t xml:space="preserve"> and sticking to an informational approach to culture</w:t>
      </w:r>
      <w:r w:rsidR="00136FC5" w:rsidRPr="00F71CDF">
        <w:rPr>
          <w:lang w:val="en-GB"/>
        </w:rPr>
        <w:t xml:space="preserve">, we can see that replication models are still useful.  </w:t>
      </w:r>
    </w:p>
    <w:p w14:paraId="6A720C2F" w14:textId="75FE4A00" w:rsidR="004902AC" w:rsidRDefault="004902AC" w:rsidP="0073413F">
      <w:pPr>
        <w:rPr>
          <w:lang w:val="en-GB"/>
        </w:rPr>
      </w:pPr>
    </w:p>
    <w:p w14:paraId="3769E3A0" w14:textId="744E5441" w:rsidR="00183EC6" w:rsidRDefault="00183EC6" w:rsidP="0073413F">
      <w:pPr>
        <w:rPr>
          <w:lang w:val="en-GB"/>
        </w:rPr>
      </w:pPr>
    </w:p>
    <w:p w14:paraId="7C03275D" w14:textId="200A0E67" w:rsidR="00183EC6" w:rsidRDefault="00183EC6" w:rsidP="0073413F">
      <w:pPr>
        <w:rPr>
          <w:lang w:val="en-GB"/>
        </w:rPr>
      </w:pPr>
    </w:p>
    <w:p w14:paraId="3CD74362" w14:textId="77777777" w:rsidR="00183EC6" w:rsidRPr="00F71CDF" w:rsidRDefault="00183EC6" w:rsidP="0073413F">
      <w:pPr>
        <w:rPr>
          <w:lang w:val="en-GB"/>
        </w:rPr>
      </w:pPr>
    </w:p>
    <w:p w14:paraId="106FBD3D" w14:textId="44726384" w:rsidR="004902AC" w:rsidRPr="00F71CDF" w:rsidRDefault="004902AC" w:rsidP="0073413F">
      <w:pPr>
        <w:rPr>
          <w:lang w:val="en-GB"/>
        </w:rPr>
      </w:pPr>
    </w:p>
    <w:p w14:paraId="69D71989" w14:textId="77777777" w:rsidR="004902AC" w:rsidRPr="00F71CDF" w:rsidRDefault="004902AC" w:rsidP="004902AC">
      <w:pPr>
        <w:rPr>
          <w:lang w:val="en-US"/>
        </w:rPr>
      </w:pPr>
      <w:r w:rsidRPr="00F71CDF" w:rsidDel="00FD5E1B">
        <w:rPr>
          <w:lang w:val="en-US"/>
        </w:rPr>
        <w:t xml:space="preserve"> </w:t>
      </w:r>
      <w:r w:rsidRPr="00F71CDF">
        <w:rPr>
          <w:lang w:val="en-US"/>
        </w:rPr>
        <w:t>“Inferring instruction involves much more than the ability to perceive and describe actual movements; it involves the ability to attribute goals and intentions.”</w:t>
      </w:r>
    </w:p>
    <w:p w14:paraId="7BFB9686" w14:textId="77777777" w:rsidR="004902AC" w:rsidRPr="00F71CDF" w:rsidRDefault="004902AC" w:rsidP="004902AC">
      <w:pPr>
        <w:rPr>
          <w:lang w:val="en-US"/>
        </w:rPr>
      </w:pPr>
      <w:r w:rsidRPr="00F71CDF">
        <w:rPr>
          <w:lang w:val="en-US"/>
        </w:rPr>
        <w:t>Sperber</w:t>
      </w:r>
    </w:p>
    <w:p w14:paraId="7DCA993F" w14:textId="77777777" w:rsidR="004902AC" w:rsidRPr="00F71CDF" w:rsidRDefault="004902AC" w:rsidP="004902AC">
      <w:pPr>
        <w:rPr>
          <w:lang w:val="en-US"/>
        </w:rPr>
      </w:pPr>
    </w:p>
    <w:p w14:paraId="60660EC7" w14:textId="77777777" w:rsidR="004902AC" w:rsidRPr="00F71CDF" w:rsidRDefault="004902AC" w:rsidP="004902AC">
      <w:pPr>
        <w:rPr>
          <w:lang w:val="en-US"/>
        </w:rPr>
      </w:pPr>
      <w:r w:rsidRPr="00F71CDF">
        <w:rPr>
          <w:lang w:val="en-US"/>
        </w:rPr>
        <w:t> “there is much greater slack between descent and similarity in the case of cultural transmission than there is in the biological case”(Sperber 1996, 108) </w:t>
      </w:r>
    </w:p>
    <w:p w14:paraId="4651E31A" w14:textId="77777777" w:rsidR="004902AC" w:rsidRPr="00F71CDF" w:rsidRDefault="004902AC" w:rsidP="004902AC">
      <w:pPr>
        <w:rPr>
          <w:lang w:val="en-US"/>
        </w:rPr>
      </w:pPr>
      <w:r w:rsidRPr="00F71CDF" w:rsidDel="00FD5E1B">
        <w:rPr>
          <w:lang w:val="en-US"/>
        </w:rPr>
        <w:lastRenderedPageBreak/>
        <w:t xml:space="preserve"> </w:t>
      </w:r>
      <w:r w:rsidRPr="00F71CDF">
        <w:rPr>
          <w:lang w:val="en-US"/>
        </w:rPr>
        <w:t>“at least a brief pupal stage in a remarkable sort of meme nest: a human mind” (Dennett 1995, 349)</w:t>
      </w:r>
    </w:p>
    <w:p w14:paraId="4E822B1F" w14:textId="77777777" w:rsidR="004902AC" w:rsidRPr="00F71CDF" w:rsidRDefault="004902AC" w:rsidP="004902AC">
      <w:pPr>
        <w:rPr>
          <w:lang w:val="en-US"/>
        </w:rPr>
      </w:pPr>
      <w:r w:rsidRPr="00F71CDF">
        <w:rPr>
          <w:lang w:val="en-US"/>
        </w:rPr>
        <w:t>Sperber himself acknowledges that the existence of “stable cultural types” seems to call for a replication model of culture. </w:t>
      </w:r>
    </w:p>
    <w:p w14:paraId="72BD1375" w14:textId="77777777" w:rsidR="004902AC" w:rsidRPr="00F71CDF" w:rsidRDefault="004902AC" w:rsidP="004902AC">
      <w:pPr>
        <w:rPr>
          <w:lang w:val="en-US"/>
        </w:rPr>
      </w:pPr>
      <w:r w:rsidRPr="00F71CDF">
        <w:rPr>
          <w:lang w:val="en-US"/>
        </w:rPr>
        <w:t xml:space="preserve">“If memes are ideas, with what are they in competition?” (Sterelny 2006, 155) </w:t>
      </w:r>
    </w:p>
    <w:p w14:paraId="5AA06F7B" w14:textId="77777777" w:rsidR="004902AC" w:rsidRPr="00F71CDF" w:rsidRDefault="004902AC" w:rsidP="004902AC">
      <w:pPr>
        <w:rPr>
          <w:lang w:val="en-US"/>
        </w:rPr>
      </w:pPr>
    </w:p>
    <w:p w14:paraId="6A821EB1" w14:textId="77777777" w:rsidR="004902AC" w:rsidRPr="00F71CDF" w:rsidRDefault="004902AC" w:rsidP="0073413F">
      <w:pPr>
        <w:rPr>
          <w:vertAlign w:val="subscript"/>
          <w:lang w:val="en-GB"/>
        </w:rPr>
      </w:pPr>
    </w:p>
    <w:p w14:paraId="2D49AB8F" w14:textId="77777777" w:rsidR="00E65410" w:rsidRPr="00F71CDF" w:rsidRDefault="00E65410" w:rsidP="00C37314">
      <w:pPr>
        <w:rPr>
          <w:lang w:val="en-US"/>
        </w:rPr>
      </w:pPr>
    </w:p>
    <w:p w14:paraId="174FE231" w14:textId="77777777" w:rsidR="00D77CEC" w:rsidRPr="00D77CEC" w:rsidRDefault="009528C8" w:rsidP="00D77CEC">
      <w:pPr>
        <w:pStyle w:val="EndNoteBibliography"/>
        <w:spacing w:after="0"/>
        <w:ind w:left="720" w:hanging="720"/>
      </w:pPr>
      <w:r w:rsidRPr="00F71CDF">
        <w:rPr>
          <w:rFonts w:asciiTheme="minorHAnsi" w:hAnsiTheme="minorHAnsi"/>
        </w:rPr>
        <w:fldChar w:fldCharType="begin"/>
      </w:r>
      <w:r w:rsidRPr="00F71CDF">
        <w:rPr>
          <w:rFonts w:asciiTheme="minorHAnsi" w:hAnsiTheme="minorHAnsi"/>
        </w:rPr>
        <w:instrText xml:space="preserve"> ADDIN EN.REFLIST </w:instrText>
      </w:r>
      <w:r w:rsidRPr="00F71CDF">
        <w:rPr>
          <w:rFonts w:asciiTheme="minorHAnsi" w:hAnsiTheme="minorHAnsi"/>
        </w:rPr>
        <w:fldChar w:fldCharType="separate"/>
      </w:r>
      <w:r w:rsidR="00D77CEC" w:rsidRPr="00D77CEC">
        <w:t xml:space="preserve">Atran, S. (2001). The trouble with memes. </w:t>
      </w:r>
      <w:r w:rsidR="00D77CEC" w:rsidRPr="00D77CEC">
        <w:rPr>
          <w:i/>
        </w:rPr>
        <w:t>Human Nature, 12</w:t>
      </w:r>
      <w:r w:rsidR="00D77CEC" w:rsidRPr="00D77CEC">
        <w:t xml:space="preserve">(4), 351-381. </w:t>
      </w:r>
    </w:p>
    <w:p w14:paraId="523D5353" w14:textId="77777777" w:rsidR="00D77CEC" w:rsidRPr="00D77CEC" w:rsidRDefault="00D77CEC" w:rsidP="00D77CEC">
      <w:pPr>
        <w:pStyle w:val="EndNoteBibliography"/>
        <w:spacing w:after="0"/>
        <w:ind w:left="720" w:hanging="720"/>
      </w:pPr>
      <w:r w:rsidRPr="00D77CEC">
        <w:t xml:space="preserve">Boyer, P. (1994). </w:t>
      </w:r>
      <w:r w:rsidRPr="00D77CEC">
        <w:rPr>
          <w:i/>
        </w:rPr>
        <w:t>The naturalness of religious ideas : A cognitive theory of religion</w:t>
      </w:r>
      <w:r w:rsidRPr="00D77CEC">
        <w:t>. Berkeley (Calif.): University of California Press.</w:t>
      </w:r>
    </w:p>
    <w:p w14:paraId="0D10A50F" w14:textId="77777777" w:rsidR="00D77CEC" w:rsidRPr="00D77CEC" w:rsidRDefault="00D77CEC" w:rsidP="00D77CEC">
      <w:pPr>
        <w:pStyle w:val="EndNoteBibliography"/>
        <w:spacing w:after="0"/>
        <w:ind w:left="720" w:hanging="720"/>
      </w:pPr>
      <w:r w:rsidRPr="00D77CEC">
        <w:t xml:space="preserve">Claidière, N., Scott-Phillips, T. C., &amp; Sperber, D. (2014). How Darwinian is cultural evolution? </w:t>
      </w:r>
      <w:r w:rsidRPr="00D77CEC">
        <w:rPr>
          <w:i/>
        </w:rPr>
        <w:t>Phil. Trans. R. Soc. B, 369</w:t>
      </w:r>
      <w:r w:rsidRPr="00D77CEC">
        <w:t xml:space="preserve">(1642), 20130368. </w:t>
      </w:r>
    </w:p>
    <w:p w14:paraId="4F6401A6" w14:textId="77777777" w:rsidR="00D77CEC" w:rsidRPr="00D77CEC" w:rsidRDefault="00D77CEC" w:rsidP="00D77CEC">
      <w:pPr>
        <w:pStyle w:val="EndNoteBibliography"/>
        <w:spacing w:after="0"/>
        <w:ind w:left="720" w:hanging="720"/>
      </w:pPr>
      <w:r w:rsidRPr="00D77CEC">
        <w:t xml:space="preserve">Dawkins, R. (1976). </w:t>
      </w:r>
      <w:r w:rsidRPr="00D77CEC">
        <w:rPr>
          <w:i/>
        </w:rPr>
        <w:t>The selfish gene</w:t>
      </w:r>
      <w:r w:rsidRPr="00D77CEC">
        <w:t>. Oxford: Oxford University Press.</w:t>
      </w:r>
    </w:p>
    <w:p w14:paraId="790317EB" w14:textId="77777777" w:rsidR="00D77CEC" w:rsidRPr="00D77CEC" w:rsidRDefault="00D77CEC" w:rsidP="00D77CEC">
      <w:pPr>
        <w:pStyle w:val="EndNoteBibliography"/>
        <w:spacing w:after="0"/>
        <w:ind w:left="720" w:hanging="720"/>
      </w:pPr>
      <w:r w:rsidRPr="00D77CEC">
        <w:t>Dawkins, R. (1999). Foreword to The Meme Machine by Susan Blackmore: New York: Oxford University Press.</w:t>
      </w:r>
    </w:p>
    <w:p w14:paraId="150E479F" w14:textId="77777777" w:rsidR="00D77CEC" w:rsidRPr="00D77CEC" w:rsidRDefault="00D77CEC" w:rsidP="00D77CEC">
      <w:pPr>
        <w:pStyle w:val="EndNoteBibliography"/>
        <w:spacing w:after="0"/>
        <w:ind w:left="720" w:hanging="720"/>
      </w:pPr>
      <w:r w:rsidRPr="00D77CEC">
        <w:t xml:space="preserve">Dennett, D. C. (1995). </w:t>
      </w:r>
      <w:r w:rsidRPr="00D77CEC">
        <w:rPr>
          <w:i/>
        </w:rPr>
        <w:t>Darwin's dangerous idea: evolution and the meanings of life</w:t>
      </w:r>
      <w:r w:rsidRPr="00D77CEC">
        <w:t>. New York: Simon &amp; Schuster.</w:t>
      </w:r>
    </w:p>
    <w:p w14:paraId="71AF012E" w14:textId="77777777" w:rsidR="00D77CEC" w:rsidRPr="00D77CEC" w:rsidRDefault="00D77CEC" w:rsidP="00D77CEC">
      <w:pPr>
        <w:pStyle w:val="EndNoteBibliography"/>
        <w:spacing w:after="0"/>
        <w:ind w:left="720" w:hanging="720"/>
      </w:pPr>
      <w:r w:rsidRPr="00D77CEC">
        <w:t xml:space="preserve">Dennett, D. C. (2006). From typo to thinko: When evolution graduated to semantic norms. </w:t>
      </w:r>
      <w:r w:rsidRPr="00D77CEC">
        <w:rPr>
          <w:i/>
        </w:rPr>
        <w:t>Evolution and culture</w:t>
      </w:r>
      <w:r w:rsidRPr="00D77CEC">
        <w:t xml:space="preserve">, 133-145. </w:t>
      </w:r>
    </w:p>
    <w:p w14:paraId="18F91FB2" w14:textId="77777777" w:rsidR="00D77CEC" w:rsidRPr="00D77CEC" w:rsidRDefault="00D77CEC" w:rsidP="00D77CEC">
      <w:pPr>
        <w:pStyle w:val="EndNoteBibliography"/>
        <w:spacing w:after="0"/>
        <w:ind w:left="720" w:hanging="720"/>
      </w:pPr>
      <w:r w:rsidRPr="00D77CEC">
        <w:t xml:space="preserve">Dennett, D. C. (2017). </w:t>
      </w:r>
      <w:r w:rsidRPr="00D77CEC">
        <w:rPr>
          <w:i/>
        </w:rPr>
        <w:t>From Bacteria to Bach and Back: The Evolution of Minds</w:t>
      </w:r>
      <w:r w:rsidRPr="00D77CEC">
        <w:t>: Penguin Books, Limited.</w:t>
      </w:r>
    </w:p>
    <w:p w14:paraId="79DA2536" w14:textId="77777777" w:rsidR="00D77CEC" w:rsidRPr="00D77CEC" w:rsidRDefault="00D77CEC" w:rsidP="00D77CEC">
      <w:pPr>
        <w:pStyle w:val="EndNoteBibliography"/>
        <w:spacing w:after="0"/>
        <w:ind w:left="720" w:hanging="720"/>
      </w:pPr>
      <w:r w:rsidRPr="00D77CEC">
        <w:t xml:space="preserve">Durham, W. H. (1991). </w:t>
      </w:r>
      <w:r w:rsidRPr="00D77CEC">
        <w:rPr>
          <w:i/>
        </w:rPr>
        <w:t>Coevolution: Genes, culture, and human diversity</w:t>
      </w:r>
      <w:r w:rsidRPr="00D77CEC">
        <w:t>: Stanford University Press.</w:t>
      </w:r>
    </w:p>
    <w:p w14:paraId="7288614F" w14:textId="77777777" w:rsidR="00D77CEC" w:rsidRPr="00D77CEC" w:rsidRDefault="00D77CEC" w:rsidP="00D77CEC">
      <w:pPr>
        <w:pStyle w:val="EndNoteBibliography"/>
        <w:spacing w:after="0"/>
        <w:ind w:left="720" w:hanging="720"/>
      </w:pPr>
      <w:r w:rsidRPr="00D77CEC">
        <w:t xml:space="preserve">Haig, D. (2007). The gene meme. In M. Ridley (Ed.), </w:t>
      </w:r>
      <w:r w:rsidRPr="00D77CEC">
        <w:rPr>
          <w:i/>
        </w:rPr>
        <w:t xml:space="preserve">Richard Dawkins: How a Scientist Changed the Way We Think </w:t>
      </w:r>
      <w:r w:rsidRPr="00D77CEC">
        <w:t>(pp. 50-65).</w:t>
      </w:r>
    </w:p>
    <w:p w14:paraId="1F23113C" w14:textId="77777777" w:rsidR="00D77CEC" w:rsidRPr="00D77CEC" w:rsidRDefault="00D77CEC" w:rsidP="00D77CEC">
      <w:pPr>
        <w:pStyle w:val="EndNoteBibliography"/>
        <w:spacing w:after="0"/>
        <w:ind w:left="720" w:hanging="720"/>
      </w:pPr>
      <w:r w:rsidRPr="00D77CEC">
        <w:t xml:space="preserve">Haught, J. F. (2000). </w:t>
      </w:r>
      <w:r w:rsidRPr="00D77CEC">
        <w:rPr>
          <w:i/>
        </w:rPr>
        <w:t>God after Darwin : a theology of evolution</w:t>
      </w:r>
      <w:r w:rsidRPr="00D77CEC">
        <w:t>. Boulder (Colo.): Westview press.</w:t>
      </w:r>
    </w:p>
    <w:p w14:paraId="5BE68EE1" w14:textId="77777777" w:rsidR="00D77CEC" w:rsidRPr="00D77CEC" w:rsidRDefault="00D77CEC" w:rsidP="00D77CEC">
      <w:pPr>
        <w:pStyle w:val="EndNoteBibliography"/>
        <w:spacing w:after="0"/>
        <w:ind w:left="720" w:hanging="720"/>
      </w:pPr>
      <w:r w:rsidRPr="00D77CEC">
        <w:t xml:space="preserve">Henrich, J. (2015). </w:t>
      </w:r>
      <w:r w:rsidRPr="00D77CEC">
        <w:rPr>
          <w:i/>
        </w:rPr>
        <w:t>The secret of our success: How culture is driving human evolution, domesticating our species, and making us smarter</w:t>
      </w:r>
      <w:r w:rsidRPr="00D77CEC">
        <w:t>: Princeton University Press.</w:t>
      </w:r>
    </w:p>
    <w:p w14:paraId="356C4A91" w14:textId="77777777" w:rsidR="00D77CEC" w:rsidRPr="00D77CEC" w:rsidRDefault="00D77CEC" w:rsidP="00D77CEC">
      <w:pPr>
        <w:pStyle w:val="EndNoteBibliography"/>
        <w:spacing w:after="0"/>
        <w:ind w:left="720" w:hanging="720"/>
      </w:pPr>
      <w:r w:rsidRPr="00D77CEC">
        <w:t xml:space="preserve">Lewens, T. (2015). </w:t>
      </w:r>
      <w:r w:rsidRPr="00D77CEC">
        <w:rPr>
          <w:i/>
        </w:rPr>
        <w:t>Cultural Evolution: Conceptual Challenges</w:t>
      </w:r>
      <w:r w:rsidRPr="00D77CEC">
        <w:t>: OUP Oxford.</w:t>
      </w:r>
    </w:p>
    <w:p w14:paraId="4C845328" w14:textId="77777777" w:rsidR="00D77CEC" w:rsidRPr="00D77CEC" w:rsidRDefault="00D77CEC" w:rsidP="00D77CEC">
      <w:pPr>
        <w:pStyle w:val="EndNoteBibliography"/>
        <w:spacing w:after="0"/>
        <w:ind w:left="720" w:hanging="720"/>
      </w:pPr>
      <w:r w:rsidRPr="00D77CEC">
        <w:t xml:space="preserve">Mesoudi, A. (2011). </w:t>
      </w:r>
      <w:r w:rsidRPr="00D77CEC">
        <w:rPr>
          <w:i/>
        </w:rPr>
        <w:t>Cultural evolution. How Darwinian theory can explain human culture and synthesize the social sciences</w:t>
      </w:r>
      <w:r w:rsidRPr="00D77CEC">
        <w:t>. Chicago: Chicago University Press.</w:t>
      </w:r>
    </w:p>
    <w:p w14:paraId="7032658B" w14:textId="77777777" w:rsidR="00D77CEC" w:rsidRPr="00D77CEC" w:rsidRDefault="00D77CEC" w:rsidP="00D77CEC">
      <w:pPr>
        <w:pStyle w:val="EndNoteBibliography"/>
        <w:spacing w:after="0"/>
        <w:ind w:left="720" w:hanging="720"/>
      </w:pPr>
      <w:r w:rsidRPr="00D77CEC">
        <w:t xml:space="preserve">Miller, K. R. (2000). </w:t>
      </w:r>
      <w:r w:rsidRPr="00D77CEC">
        <w:rPr>
          <w:i/>
        </w:rPr>
        <w:t>Finding Darwin's God : a scientist's search for common ground between God and evolution</w:t>
      </w:r>
      <w:r w:rsidRPr="00D77CEC">
        <w:t>. New York (N.Y.): HarperCollins.</w:t>
      </w:r>
    </w:p>
    <w:p w14:paraId="35289B56" w14:textId="77777777" w:rsidR="00D77CEC" w:rsidRPr="00D77CEC" w:rsidRDefault="00D77CEC" w:rsidP="00D77CEC">
      <w:pPr>
        <w:pStyle w:val="EndNoteBibliography"/>
        <w:spacing w:after="0"/>
        <w:ind w:left="720" w:hanging="720"/>
      </w:pPr>
      <w:r w:rsidRPr="00D77CEC">
        <w:t xml:space="preserve">Morin, O. (2015). </w:t>
      </w:r>
      <w:r w:rsidRPr="00D77CEC">
        <w:rPr>
          <w:i/>
        </w:rPr>
        <w:t>How traditions live and die</w:t>
      </w:r>
      <w:r w:rsidRPr="00D77CEC">
        <w:t>: Oxford University Press.</w:t>
      </w:r>
    </w:p>
    <w:p w14:paraId="22E206A1" w14:textId="77777777" w:rsidR="00D77CEC" w:rsidRPr="00D77CEC" w:rsidRDefault="00D77CEC" w:rsidP="00D77CEC">
      <w:pPr>
        <w:pStyle w:val="EndNoteBibliography"/>
        <w:spacing w:after="0"/>
        <w:ind w:left="720" w:hanging="720"/>
      </w:pPr>
      <w:r w:rsidRPr="00D77CEC">
        <w:t xml:space="preserve">Richerson, P. J., &amp; Boyd, R. (2005). </w:t>
      </w:r>
      <w:r w:rsidRPr="00D77CEC">
        <w:rPr>
          <w:i/>
        </w:rPr>
        <w:t>Not by genes alone: How culture transformed human evolution</w:t>
      </w:r>
      <w:r w:rsidRPr="00D77CEC">
        <w:t>. Chicago (Ill.): University of Chicago press.</w:t>
      </w:r>
    </w:p>
    <w:p w14:paraId="2C891101" w14:textId="77777777" w:rsidR="00D77CEC" w:rsidRPr="00D77CEC" w:rsidRDefault="00D77CEC" w:rsidP="00D77CEC">
      <w:pPr>
        <w:pStyle w:val="EndNoteBibliography"/>
        <w:spacing w:after="0"/>
        <w:ind w:left="720" w:hanging="720"/>
      </w:pPr>
      <w:r w:rsidRPr="00D77CEC">
        <w:t xml:space="preserve">Scott-Phillips, T. (2015). A simple (experimental) demonstration that cultural evolution is not replicative, but reconstructive-and an explanation of why this difference matters. </w:t>
      </w:r>
      <w:r w:rsidRPr="00D77CEC">
        <w:rPr>
          <w:i/>
        </w:rPr>
        <w:t>Journal of cognition and culture.</w:t>
      </w:r>
      <w:r w:rsidRPr="00D77CEC">
        <w:t xml:space="preserve"> </w:t>
      </w:r>
    </w:p>
    <w:p w14:paraId="34FBD56F" w14:textId="77777777" w:rsidR="00D77CEC" w:rsidRPr="00D77CEC" w:rsidRDefault="00D77CEC" w:rsidP="00D77CEC">
      <w:pPr>
        <w:pStyle w:val="EndNoteBibliography"/>
        <w:spacing w:after="0"/>
        <w:ind w:left="720" w:hanging="720"/>
      </w:pPr>
      <w:r w:rsidRPr="00D77CEC">
        <w:t xml:space="preserve">Shannon, C. E. (2001). A mathematical theory of communication. </w:t>
      </w:r>
      <w:r w:rsidRPr="00D77CEC">
        <w:rPr>
          <w:i/>
        </w:rPr>
        <w:t>ACM SIGMOBILE Mobile Computing and Communications Review, 5</w:t>
      </w:r>
      <w:r w:rsidRPr="00D77CEC">
        <w:t xml:space="preserve">(1), 3-55. </w:t>
      </w:r>
    </w:p>
    <w:p w14:paraId="6987F985" w14:textId="77777777" w:rsidR="00D77CEC" w:rsidRPr="00D77CEC" w:rsidRDefault="00D77CEC" w:rsidP="00D77CEC">
      <w:pPr>
        <w:pStyle w:val="EndNoteBibliography"/>
        <w:spacing w:after="0"/>
        <w:ind w:left="720" w:hanging="720"/>
      </w:pPr>
      <w:r w:rsidRPr="00D77CEC">
        <w:t xml:space="preserve">Spelke, E. S. (1994). Initial knowledge: six suggestions. </w:t>
      </w:r>
      <w:r w:rsidRPr="00D77CEC">
        <w:rPr>
          <w:i/>
        </w:rPr>
        <w:t>Cognition, 50</w:t>
      </w:r>
      <w:r w:rsidRPr="00D77CEC">
        <w:t xml:space="preserve">, 431-445. </w:t>
      </w:r>
    </w:p>
    <w:p w14:paraId="59D8727A" w14:textId="77777777" w:rsidR="00D77CEC" w:rsidRPr="00D77CEC" w:rsidRDefault="00D77CEC" w:rsidP="00D77CEC">
      <w:pPr>
        <w:pStyle w:val="EndNoteBibliography"/>
        <w:spacing w:after="0"/>
        <w:ind w:left="720" w:hanging="720"/>
      </w:pPr>
      <w:r w:rsidRPr="00D77CEC">
        <w:t xml:space="preserve">Sperber, D. (1996). </w:t>
      </w:r>
      <w:r w:rsidRPr="00D77CEC">
        <w:rPr>
          <w:i/>
        </w:rPr>
        <w:t>Explaining culture: A naturalistic approach</w:t>
      </w:r>
      <w:r w:rsidRPr="00D77CEC">
        <w:t>. Cambridge, Mass.: Blackwell.</w:t>
      </w:r>
    </w:p>
    <w:p w14:paraId="7409138A" w14:textId="77777777" w:rsidR="00D77CEC" w:rsidRPr="00D77CEC" w:rsidRDefault="00D77CEC" w:rsidP="00D77CEC">
      <w:pPr>
        <w:pStyle w:val="EndNoteBibliography"/>
        <w:spacing w:after="0"/>
        <w:ind w:left="720" w:hanging="720"/>
      </w:pPr>
      <w:r w:rsidRPr="00D77CEC">
        <w:t xml:space="preserve">Sperber, D. (2000). An objection to the memetic approach to culture. In R. Aunger (Ed.), </w:t>
      </w:r>
      <w:r w:rsidRPr="00D77CEC">
        <w:rPr>
          <w:i/>
        </w:rPr>
        <w:t>Darwinizing culture: The status of memetics as a science</w:t>
      </w:r>
      <w:r w:rsidRPr="00D77CEC">
        <w:t xml:space="preserve"> (pp. 163-173). Oxford: Oxford University Press.</w:t>
      </w:r>
    </w:p>
    <w:p w14:paraId="6FA76920" w14:textId="77777777" w:rsidR="00D77CEC" w:rsidRPr="00D77CEC" w:rsidRDefault="00D77CEC" w:rsidP="00D77CEC">
      <w:pPr>
        <w:pStyle w:val="EndNoteBibliography"/>
        <w:ind w:left="720" w:hanging="720"/>
      </w:pPr>
      <w:r w:rsidRPr="00D77CEC">
        <w:t xml:space="preserve">Williams, G. C. (1992). </w:t>
      </w:r>
      <w:r w:rsidRPr="00D77CEC">
        <w:rPr>
          <w:i/>
        </w:rPr>
        <w:t>Natural selection</w:t>
      </w:r>
      <w:r w:rsidRPr="00D77CEC">
        <w:t>: Oxford University Press.</w:t>
      </w:r>
    </w:p>
    <w:p w14:paraId="208D5DBD" w14:textId="1B3F8A40" w:rsidR="00C37314" w:rsidRPr="00F71CDF" w:rsidRDefault="009528C8" w:rsidP="00C37314">
      <w:pPr>
        <w:rPr>
          <w:lang w:val="en-US"/>
        </w:rPr>
      </w:pPr>
      <w:r w:rsidRPr="00F71CDF">
        <w:rPr>
          <w:lang w:val="en-US"/>
        </w:rPr>
        <w:fldChar w:fldCharType="end"/>
      </w:r>
    </w:p>
    <w:sectPr w:rsidR="00C37314" w:rsidRPr="00F71CDF">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eviewer 1" w:date="2016-08-10T18:47:00Z" w:initials="M">
    <w:p w14:paraId="2337D909" w14:textId="77777777" w:rsidR="00473598" w:rsidRPr="00145670" w:rsidRDefault="00473598" w:rsidP="00B16D88">
      <w:pPr>
        <w:pStyle w:val="Tekstopmerking"/>
        <w:rPr>
          <w:lang w:val="en-US"/>
        </w:rPr>
      </w:pPr>
      <w:r>
        <w:rPr>
          <w:rStyle w:val="Verwijzingopmerking"/>
        </w:rPr>
        <w:annotationRef/>
      </w:r>
      <w:r w:rsidRPr="00145670">
        <w:rPr>
          <w:lang w:val="en-US"/>
        </w:rPr>
        <w:t>“To characterize some idea as a meme is not merely to say that it is a cultural unit that appears and reappears reasonably reliably throughout a population, in a manner that allows its frequency to be tracked using statistical tools borrowed from population genetics. Rather, it is to claim that it spreads through a strict process of replication</w:t>
      </w:r>
      <w:r>
        <w:rPr>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37D9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37D909" w16cid:durableId="1D15D1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13BF36" w14:textId="77777777" w:rsidR="00F82775" w:rsidRDefault="00F82775" w:rsidP="0051369D">
      <w:pPr>
        <w:spacing w:after="0" w:line="240" w:lineRule="auto"/>
      </w:pPr>
      <w:r>
        <w:separator/>
      </w:r>
    </w:p>
  </w:endnote>
  <w:endnote w:type="continuationSeparator" w:id="0">
    <w:p w14:paraId="2BED61BE" w14:textId="77777777" w:rsidR="00F82775" w:rsidRDefault="00F82775" w:rsidP="005136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6F75DD" w14:textId="77777777" w:rsidR="00F82775" w:rsidRDefault="00F82775" w:rsidP="0051369D">
      <w:pPr>
        <w:spacing w:after="0" w:line="240" w:lineRule="auto"/>
      </w:pPr>
      <w:r>
        <w:separator/>
      </w:r>
    </w:p>
  </w:footnote>
  <w:footnote w:type="continuationSeparator" w:id="0">
    <w:p w14:paraId="2F57C33A" w14:textId="77777777" w:rsidR="00F82775" w:rsidRDefault="00F82775" w:rsidP="0051369D">
      <w:pPr>
        <w:spacing w:after="0" w:line="240" w:lineRule="auto"/>
      </w:pPr>
      <w:r>
        <w:continuationSeparator/>
      </w:r>
    </w:p>
  </w:footnote>
  <w:footnote w:id="1">
    <w:p w14:paraId="7791577B" w14:textId="01236D40" w:rsidR="00473598" w:rsidRPr="00CB2C31" w:rsidRDefault="00473598" w:rsidP="00CB2C31">
      <w:pPr>
        <w:spacing w:after="0" w:line="240" w:lineRule="auto"/>
        <w:rPr>
          <w:sz w:val="20"/>
          <w:szCs w:val="20"/>
          <w:lang w:val="en-GB"/>
        </w:rPr>
      </w:pPr>
      <w:r w:rsidRPr="00CB2C31">
        <w:rPr>
          <w:rStyle w:val="Voetnootmarkering"/>
          <w:sz w:val="20"/>
        </w:rPr>
        <w:footnoteRef/>
      </w:r>
      <w:r w:rsidRPr="00CB2C31">
        <w:rPr>
          <w:sz w:val="20"/>
          <w:lang w:val="en-GB"/>
        </w:rPr>
        <w:t xml:space="preserve"> In De Vries’s version of the joke, the system is devised by prison inmates. The punchline is actually better, but less interesting for our theoretical purposes: a newbie</w:t>
      </w:r>
      <w:r w:rsidRPr="003772FA">
        <w:rPr>
          <w:sz w:val="20"/>
          <w:lang w:val="en-GB"/>
        </w:rPr>
        <w:t xml:space="preserve"> tries to call</w:t>
      </w:r>
      <w:r w:rsidRPr="00CB2C31">
        <w:rPr>
          <w:sz w:val="20"/>
          <w:lang w:val="en-GB"/>
        </w:rPr>
        <w:t xml:space="preserve"> out a number</w:t>
      </w:r>
      <w:r>
        <w:rPr>
          <w:sz w:val="20"/>
          <w:lang w:val="en-GB"/>
        </w:rPr>
        <w:t xml:space="preserve"> from his cell</w:t>
      </w:r>
      <w:r w:rsidRPr="00CB2C31">
        <w:rPr>
          <w:sz w:val="20"/>
          <w:lang w:val="en-GB"/>
        </w:rPr>
        <w:t>, but is met with dead silence. “</w:t>
      </w:r>
      <w:r w:rsidRPr="00CB2C31">
        <w:rPr>
          <w:sz w:val="20"/>
          <w:szCs w:val="20"/>
          <w:lang w:val="en-GB"/>
        </w:rPr>
        <w:t>The newcomer asked his cell partner, a seasoned inmate who had just got through explaining the system to him, ‘What’s the matter? Isn’t that a good story?’ ‘Oh, sure,’ the cellmate answered, ‘but he don’t tell it right.’</w:t>
      </w:r>
      <w:r>
        <w:rPr>
          <w:sz w:val="20"/>
          <w:szCs w:val="20"/>
          <w:lang w:val="en-GB"/>
        </w:rPr>
        <w:t xml:space="preserve">” </w:t>
      </w:r>
    </w:p>
  </w:footnote>
  <w:footnote w:id="2">
    <w:p w14:paraId="5842AA69" w14:textId="11D8399F" w:rsidR="00473598" w:rsidRPr="00CB2C31" w:rsidRDefault="00473598" w:rsidP="00AC3C19">
      <w:pPr>
        <w:pStyle w:val="Voetnoottekst"/>
        <w:rPr>
          <w:lang w:val="en-GB"/>
        </w:rPr>
      </w:pPr>
      <w:r w:rsidRPr="00AC3C19">
        <w:rPr>
          <w:rStyle w:val="Voetnootmarkering"/>
        </w:rPr>
        <w:footnoteRef/>
      </w:r>
      <w:r w:rsidRPr="00CB2C31">
        <w:rPr>
          <w:lang w:val="en-GB"/>
        </w:rPr>
        <w:t xml:space="preserve"> </w:t>
      </w:r>
      <w:r w:rsidRPr="00AC3C19">
        <w:rPr>
          <w:lang w:val="en-GB"/>
        </w:rPr>
        <w:t>It doesn’t have to be memorized: we could imagine that all the mathematicians have been given a sheet of paper, with numbered jokes, and they are just looking up the jokes in the list.</w:t>
      </w:r>
    </w:p>
  </w:footnote>
  <w:footnote w:id="3">
    <w:p w14:paraId="03C1F13B" w14:textId="5479A469" w:rsidR="00473598" w:rsidRPr="006370F2" w:rsidRDefault="00473598">
      <w:pPr>
        <w:pStyle w:val="Voetnoottekst"/>
        <w:rPr>
          <w:lang w:val="en-US"/>
        </w:rPr>
      </w:pPr>
      <w:r>
        <w:rPr>
          <w:rStyle w:val="Voetnootmarkering"/>
        </w:rPr>
        <w:footnoteRef/>
      </w:r>
      <w:r w:rsidRPr="006370F2">
        <w:rPr>
          <w:lang w:val="en-GB"/>
        </w:rPr>
        <w:t xml:space="preserve"> </w:t>
      </w:r>
      <w:r>
        <w:rPr>
          <w:lang w:val="en-GB"/>
        </w:rPr>
        <w:t xml:space="preserve">See also </w:t>
      </w:r>
      <w:r w:rsidRPr="009B64EF">
        <w:rPr>
          <w:lang w:val="en-US"/>
        </w:rPr>
        <w:t xml:space="preserve">Lewens </w:t>
      </w:r>
      <w:r w:rsidRPr="009B64EF">
        <w:rPr>
          <w:lang w:val="en-US"/>
        </w:rPr>
        <w:fldChar w:fldCharType="begin"/>
      </w:r>
      <w:r>
        <w:rPr>
          <w:lang w:val="en-US"/>
        </w:rPr>
        <w:instrText xml:space="preserve"> ADDIN EN.CITE &lt;EndNote&gt;&lt;Cite ExcludeAuth="1"&gt;&lt;Author&gt;Lewens&lt;/Author&gt;&lt;Year&gt;2015&lt;/Year&gt;&lt;IDText&gt;Cultural Evolution: Conceptual Challenges&lt;/IDText&gt;&lt;Pages&gt;28&lt;/Pages&gt;&lt;DisplayText&gt;(2015, p. 28)&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sidRPr="009B64EF">
        <w:rPr>
          <w:lang w:val="en-US"/>
        </w:rPr>
        <w:fldChar w:fldCharType="separate"/>
      </w:r>
      <w:r>
        <w:rPr>
          <w:noProof/>
          <w:lang w:val="en-US"/>
        </w:rPr>
        <w:t>(2015, p. 28)</w:t>
      </w:r>
      <w:r w:rsidRPr="009B64EF">
        <w:rPr>
          <w:lang w:val="en-US"/>
        </w:rPr>
        <w:fldChar w:fldCharType="end"/>
      </w:r>
      <w:r>
        <w:rPr>
          <w:lang w:val="en-US"/>
        </w:rPr>
        <w:t xml:space="preserve">, who has </w:t>
      </w:r>
      <w:r w:rsidRPr="009B64EF">
        <w:rPr>
          <w:lang w:val="en-US"/>
        </w:rPr>
        <w:t xml:space="preserve">criticized Sperber for being too demanding about what constitutes proper replication. </w:t>
      </w:r>
      <w:r>
        <w:rPr>
          <w:lang w:val="en-US"/>
        </w:rPr>
        <w:t>F</w:t>
      </w:r>
      <w:r w:rsidRPr="009B64EF">
        <w:rPr>
          <w:lang w:val="en-US"/>
        </w:rPr>
        <w:t>or Lewens, replication in the cultural domain just means that “a given idea [is] causally responsible for the structure of a resembling daughter idea”.</w:t>
      </w:r>
      <w:r>
        <w:rPr>
          <w:lang w:val="en-US"/>
        </w:rPr>
        <w:t xml:space="preserve"> We think this is actually closer to Sperber’s third criterion than Lewens suggests, but more importantly, if Lewens has such a relaxed notion of “replication”, it </w:t>
      </w:r>
      <w:r w:rsidRPr="004E2CE7">
        <w:rPr>
          <w:lang w:val="en-US"/>
        </w:rPr>
        <w:t xml:space="preserve">is hard to see </w:t>
      </w:r>
      <w:r>
        <w:rPr>
          <w:lang w:val="en-US"/>
        </w:rPr>
        <w:t xml:space="preserve">why he still dismisses memes, which clearly fulfill his definition. </w:t>
      </w:r>
      <w:r w:rsidRPr="004E2CE7">
        <w:rPr>
          <w:lang w:val="en-US"/>
        </w:rPr>
        <w:t>Indeed, it seems that this is exactly what any selectionist approach to cultural evolution does: tracking lineages of cultural items that, each in turn, are causally responsible for the next one’s occurrence, and that have sufficient structural similarity to be treated as instances of the same item.</w:t>
      </w:r>
    </w:p>
  </w:footnote>
  <w:footnote w:id="4">
    <w:p w14:paraId="31B14891" w14:textId="77777777" w:rsidR="00473598" w:rsidRPr="00CB2C31" w:rsidRDefault="00473598" w:rsidP="00AC3C19">
      <w:pPr>
        <w:pStyle w:val="Voetnoottekst"/>
        <w:rPr>
          <w:lang w:val="en-GB"/>
        </w:rPr>
      </w:pPr>
      <w:r w:rsidRPr="00AC3C19">
        <w:rPr>
          <w:rStyle w:val="Voetnootmarkering"/>
        </w:rPr>
        <w:footnoteRef/>
      </w:r>
      <w:r w:rsidRPr="00AC3C19">
        <w:rPr>
          <w:lang w:val="en-GB"/>
        </w:rPr>
        <w:t xml:space="preserve"> </w:t>
      </w:r>
      <w:r w:rsidRPr="00AC3C19">
        <w:rPr>
          <w:lang w:val="en-US"/>
        </w:rPr>
        <w:t>Remarkably, he found it hard to understand to replicate a higher level of abstraction, i.e. recount the gist of the story in his own words. Replication at one level of abstraction interfered with another one.</w:t>
      </w:r>
    </w:p>
  </w:footnote>
  <w:footnote w:id="5">
    <w:p w14:paraId="3FB6C114" w14:textId="77777777" w:rsidR="00473598" w:rsidRPr="00AC3C19" w:rsidRDefault="00473598" w:rsidP="00AC3C19">
      <w:pPr>
        <w:pStyle w:val="Voetnoottekst"/>
        <w:rPr>
          <w:lang w:val="en-US"/>
        </w:rPr>
      </w:pPr>
      <w:r w:rsidRPr="00AC3C19">
        <w:rPr>
          <w:rStyle w:val="Voetnootmarkering"/>
        </w:rPr>
        <w:footnoteRef/>
      </w:r>
      <w:r w:rsidRPr="00AC3C19">
        <w:rPr>
          <w:lang w:val="en-US"/>
        </w:rPr>
        <w:t xml:space="preserve"> It has been argued that chain letters did not become truly epidemic until the invention of carbon paper. Memes ride piggyback on available technologies.</w:t>
      </w:r>
    </w:p>
  </w:footnote>
  <w:footnote w:id="6">
    <w:p w14:paraId="2F919A5C" w14:textId="198FC391" w:rsidR="00473598" w:rsidRPr="006370F2" w:rsidRDefault="00473598">
      <w:pPr>
        <w:pStyle w:val="Voetnoottekst"/>
        <w:rPr>
          <w:lang w:val="en-GB"/>
        </w:rPr>
      </w:pPr>
      <w:r>
        <w:rPr>
          <w:rStyle w:val="Voetnootmarkering"/>
        </w:rPr>
        <w:footnoteRef/>
      </w:r>
      <w:r w:rsidRPr="006370F2">
        <w:rPr>
          <w:lang w:val="en-GB"/>
        </w:rPr>
        <w:t xml:space="preserve"> </w:t>
      </w:r>
      <w:r>
        <w:rPr>
          <w:lang w:val="en-GB"/>
        </w:rPr>
        <w:t xml:space="preserve">I noticed that the </w:t>
      </w:r>
      <w:r w:rsidRPr="006370F2">
        <w:rPr>
          <w:lang w:val="en-GB"/>
        </w:rPr>
        <w:t xml:space="preserve">spelling corrector on my </w:t>
      </w:r>
      <w:r>
        <w:rPr>
          <w:lang w:val="en-GB"/>
        </w:rPr>
        <w:t xml:space="preserve">Word processor is already intelligent enough to identify errors up at the level of a whole idiom, as in “separate butt equal”, though it is less aggressive than with spelling errors. </w:t>
      </w:r>
    </w:p>
  </w:footnote>
  <w:footnote w:id="7">
    <w:p w14:paraId="2CD8FBB3" w14:textId="4A8B8762" w:rsidR="000D4391" w:rsidRDefault="000D4391">
      <w:pPr>
        <w:pStyle w:val="Voetnoottekst"/>
      </w:pPr>
      <w:r>
        <w:rPr>
          <w:rStyle w:val="Voetnootmarkering"/>
        </w:rPr>
        <w:footnoteRef/>
      </w:r>
      <w:r w:rsidRPr="006370F2">
        <w:rPr>
          <w:lang w:val="en-GB"/>
        </w:rPr>
        <w:t xml:space="preserve"> </w:t>
      </w:r>
      <w:r w:rsidRPr="00F71CDF">
        <w:rPr>
          <w:lang w:val="en-US"/>
        </w:rPr>
        <w:t xml:space="preserve">In fact, some of Morin’s own language reveals that he would be better served with a purely abstract approach to culture. For example, his constant use of the words "proliferation" and “transmission” already assumes that there is </w:t>
      </w:r>
      <w:r w:rsidRPr="0002437E">
        <w:rPr>
          <w:lang w:val="en-US"/>
        </w:rPr>
        <w:t>something to proliferate</w:t>
      </w:r>
      <w:r w:rsidRPr="00F71CDF">
        <w:rPr>
          <w:lang w:val="en-US"/>
        </w:rPr>
        <w:t>, in other words, that there are cultural representations which are sufficiently similar to each other (at some level of resolution) to be treated as so many instantiations of the same thing. And this ‘thing’ can only be inform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93F1A"/>
    <w:multiLevelType w:val="hybridMultilevel"/>
    <w:tmpl w:val="EE66786C"/>
    <w:lvl w:ilvl="0" w:tplc="3FA8A206">
      <w:start w:val="1"/>
      <w:numFmt w:val="decimal"/>
      <w:lvlText w:val="%1."/>
      <w:lvlJc w:val="left"/>
      <w:pPr>
        <w:ind w:left="720" w:hanging="360"/>
      </w:pPr>
    </w:lvl>
    <w:lvl w:ilvl="1" w:tplc="5BA89C5C">
      <w:start w:val="1"/>
      <w:numFmt w:val="decimal"/>
      <w:lvlText w:val="%2."/>
      <w:lvlJc w:val="left"/>
      <w:pPr>
        <w:ind w:left="1440" w:hanging="1080"/>
      </w:pPr>
    </w:lvl>
    <w:lvl w:ilvl="2" w:tplc="DD34C5EC">
      <w:start w:val="1"/>
      <w:numFmt w:val="decimal"/>
      <w:lvlText w:val="%3."/>
      <w:lvlJc w:val="left"/>
      <w:pPr>
        <w:ind w:left="2160" w:hanging="1980"/>
      </w:pPr>
    </w:lvl>
    <w:lvl w:ilvl="3" w:tplc="95A8F622">
      <w:start w:val="1"/>
      <w:numFmt w:val="decimal"/>
      <w:lvlText w:val="%4."/>
      <w:lvlJc w:val="left"/>
      <w:pPr>
        <w:ind w:left="2880" w:hanging="2520"/>
      </w:pPr>
    </w:lvl>
    <w:lvl w:ilvl="4" w:tplc="420A07E4">
      <w:start w:val="1"/>
      <w:numFmt w:val="decimal"/>
      <w:lvlText w:val="%5."/>
      <w:lvlJc w:val="left"/>
      <w:pPr>
        <w:ind w:left="3600" w:hanging="3240"/>
      </w:pPr>
    </w:lvl>
    <w:lvl w:ilvl="5" w:tplc="254ADFD6">
      <w:start w:val="1"/>
      <w:numFmt w:val="decimal"/>
      <w:lvlText w:val="%6."/>
      <w:lvlJc w:val="left"/>
      <w:pPr>
        <w:ind w:left="4320" w:hanging="4140"/>
      </w:pPr>
    </w:lvl>
    <w:lvl w:ilvl="6" w:tplc="BB82072E">
      <w:start w:val="1"/>
      <w:numFmt w:val="decimal"/>
      <w:lvlText w:val="%7."/>
      <w:lvlJc w:val="left"/>
      <w:pPr>
        <w:ind w:left="5040" w:hanging="4680"/>
      </w:pPr>
    </w:lvl>
    <w:lvl w:ilvl="7" w:tplc="C0609558">
      <w:start w:val="1"/>
      <w:numFmt w:val="decimal"/>
      <w:lvlText w:val="%8."/>
      <w:lvlJc w:val="left"/>
      <w:pPr>
        <w:ind w:left="5760" w:hanging="5400"/>
      </w:pPr>
    </w:lvl>
    <w:lvl w:ilvl="8" w:tplc="D374A902">
      <w:start w:val="1"/>
      <w:numFmt w:val="decimal"/>
      <w:lvlText w:val="%9."/>
      <w:lvlJc w:val="left"/>
      <w:pPr>
        <w:ind w:left="6480" w:hanging="6300"/>
      </w:pPr>
    </w:lvl>
  </w:abstractNum>
  <w:abstractNum w:abstractNumId="1" w15:restartNumberingAfterBreak="0">
    <w:nsid w:val="0BDB74DB"/>
    <w:multiLevelType w:val="hybridMultilevel"/>
    <w:tmpl w:val="B0C4EF58"/>
    <w:lvl w:ilvl="0" w:tplc="591618D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E2B1F64"/>
    <w:multiLevelType w:val="hybridMultilevel"/>
    <w:tmpl w:val="EA92A5BE"/>
    <w:lvl w:ilvl="0" w:tplc="1696DB7C">
      <w:numFmt w:val="bullet"/>
      <w:lvlText w:val=""/>
      <w:lvlJc w:val="left"/>
      <w:pPr>
        <w:ind w:left="720" w:hanging="360"/>
      </w:pPr>
      <w:rPr>
        <w:rFonts w:ascii="Symbol"/>
      </w:rPr>
    </w:lvl>
    <w:lvl w:ilvl="1" w:tplc="E6FE211E">
      <w:numFmt w:val="bullet"/>
      <w:lvlText w:val="o"/>
      <w:lvlJc w:val="left"/>
      <w:pPr>
        <w:ind w:left="1440" w:hanging="1080"/>
      </w:pPr>
      <w:rPr>
        <w:rFonts w:ascii="Courier New"/>
      </w:rPr>
    </w:lvl>
    <w:lvl w:ilvl="2" w:tplc="F684C522">
      <w:numFmt w:val="bullet"/>
      <w:lvlText w:val=""/>
      <w:lvlJc w:val="left"/>
      <w:pPr>
        <w:ind w:left="2160" w:hanging="1800"/>
      </w:pPr>
    </w:lvl>
    <w:lvl w:ilvl="3" w:tplc="54107E16">
      <w:numFmt w:val="bullet"/>
      <w:lvlText w:val=""/>
      <w:lvlJc w:val="left"/>
      <w:pPr>
        <w:ind w:left="2880" w:hanging="2520"/>
      </w:pPr>
      <w:rPr>
        <w:rFonts w:ascii="Symbol"/>
      </w:rPr>
    </w:lvl>
    <w:lvl w:ilvl="4" w:tplc="AAEC985A">
      <w:numFmt w:val="bullet"/>
      <w:lvlText w:val="o"/>
      <w:lvlJc w:val="left"/>
      <w:pPr>
        <w:ind w:left="3600" w:hanging="3240"/>
      </w:pPr>
      <w:rPr>
        <w:rFonts w:ascii="Courier New"/>
      </w:rPr>
    </w:lvl>
    <w:lvl w:ilvl="5" w:tplc="397CD40A">
      <w:numFmt w:val="bullet"/>
      <w:lvlText w:val=""/>
      <w:lvlJc w:val="left"/>
      <w:pPr>
        <w:ind w:left="4320" w:hanging="3960"/>
      </w:pPr>
    </w:lvl>
    <w:lvl w:ilvl="6" w:tplc="068440FE">
      <w:numFmt w:val="bullet"/>
      <w:lvlText w:val=""/>
      <w:lvlJc w:val="left"/>
      <w:pPr>
        <w:ind w:left="5040" w:hanging="4680"/>
      </w:pPr>
      <w:rPr>
        <w:rFonts w:ascii="Symbol"/>
      </w:rPr>
    </w:lvl>
    <w:lvl w:ilvl="7" w:tplc="9E2463D0">
      <w:numFmt w:val="bullet"/>
      <w:lvlText w:val="o"/>
      <w:lvlJc w:val="left"/>
      <w:pPr>
        <w:ind w:left="5760" w:hanging="5400"/>
      </w:pPr>
      <w:rPr>
        <w:rFonts w:ascii="Courier New"/>
      </w:rPr>
    </w:lvl>
    <w:lvl w:ilvl="8" w:tplc="A5D8F3B4">
      <w:numFmt w:val="bullet"/>
      <w:lvlText w:val=""/>
      <w:lvlJc w:val="left"/>
      <w:pPr>
        <w:ind w:left="6480" w:hanging="6120"/>
      </w:pPr>
    </w:lvl>
  </w:abstractNum>
  <w:abstractNum w:abstractNumId="3" w15:restartNumberingAfterBreak="0">
    <w:nsid w:val="2ABC2C38"/>
    <w:multiLevelType w:val="hybridMultilevel"/>
    <w:tmpl w:val="B6D24084"/>
    <w:lvl w:ilvl="0" w:tplc="583A0FB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71E52C98"/>
    <w:multiLevelType w:val="hybridMultilevel"/>
    <w:tmpl w:val="61FA4A80"/>
    <w:lvl w:ilvl="0" w:tplc="0F10417A">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757D18F5"/>
    <w:multiLevelType w:val="hybridMultilevel"/>
    <w:tmpl w:val="1BF02D6C"/>
    <w:lvl w:ilvl="0" w:tplc="A288D8A8">
      <w:start w:val="1"/>
      <w:numFmt w:val="decimal"/>
      <w:lvlText w:val="(%1)"/>
      <w:lvlJc w:val="left"/>
      <w:pPr>
        <w:ind w:left="1070" w:hanging="360"/>
      </w:pPr>
      <w:rPr>
        <w:rFonts w:hint="default"/>
      </w:rPr>
    </w:lvl>
    <w:lvl w:ilvl="1" w:tplc="08130019" w:tentative="1">
      <w:start w:val="1"/>
      <w:numFmt w:val="lowerLetter"/>
      <w:lvlText w:val="%2."/>
      <w:lvlJc w:val="left"/>
      <w:pPr>
        <w:ind w:left="1790" w:hanging="360"/>
      </w:pPr>
    </w:lvl>
    <w:lvl w:ilvl="2" w:tplc="0813001B" w:tentative="1">
      <w:start w:val="1"/>
      <w:numFmt w:val="lowerRoman"/>
      <w:lvlText w:val="%3."/>
      <w:lvlJc w:val="right"/>
      <w:pPr>
        <w:ind w:left="2510" w:hanging="180"/>
      </w:pPr>
    </w:lvl>
    <w:lvl w:ilvl="3" w:tplc="0813000F" w:tentative="1">
      <w:start w:val="1"/>
      <w:numFmt w:val="decimal"/>
      <w:lvlText w:val="%4."/>
      <w:lvlJc w:val="left"/>
      <w:pPr>
        <w:ind w:left="3230" w:hanging="360"/>
      </w:pPr>
    </w:lvl>
    <w:lvl w:ilvl="4" w:tplc="08130019" w:tentative="1">
      <w:start w:val="1"/>
      <w:numFmt w:val="lowerLetter"/>
      <w:lvlText w:val="%5."/>
      <w:lvlJc w:val="left"/>
      <w:pPr>
        <w:ind w:left="3950" w:hanging="360"/>
      </w:pPr>
    </w:lvl>
    <w:lvl w:ilvl="5" w:tplc="0813001B" w:tentative="1">
      <w:start w:val="1"/>
      <w:numFmt w:val="lowerRoman"/>
      <w:lvlText w:val="%6."/>
      <w:lvlJc w:val="right"/>
      <w:pPr>
        <w:ind w:left="4670" w:hanging="180"/>
      </w:pPr>
    </w:lvl>
    <w:lvl w:ilvl="6" w:tplc="0813000F" w:tentative="1">
      <w:start w:val="1"/>
      <w:numFmt w:val="decimal"/>
      <w:lvlText w:val="%7."/>
      <w:lvlJc w:val="left"/>
      <w:pPr>
        <w:ind w:left="5390" w:hanging="360"/>
      </w:pPr>
    </w:lvl>
    <w:lvl w:ilvl="7" w:tplc="08130019" w:tentative="1">
      <w:start w:val="1"/>
      <w:numFmt w:val="lowerLetter"/>
      <w:lvlText w:val="%8."/>
      <w:lvlJc w:val="left"/>
      <w:pPr>
        <w:ind w:left="6110" w:hanging="360"/>
      </w:pPr>
    </w:lvl>
    <w:lvl w:ilvl="8" w:tplc="0813001B" w:tentative="1">
      <w:start w:val="1"/>
      <w:numFmt w:val="lowerRoman"/>
      <w:lvlText w:val="%9."/>
      <w:lvlJc w:val="right"/>
      <w:pPr>
        <w:ind w:left="6830" w:hanging="180"/>
      </w:pPr>
    </w:lvl>
  </w:abstractNum>
  <w:abstractNum w:abstractNumId="6" w15:restartNumberingAfterBreak="0">
    <w:nsid w:val="7DB011E4"/>
    <w:multiLevelType w:val="hybridMultilevel"/>
    <w:tmpl w:val="C4989716"/>
    <w:lvl w:ilvl="0" w:tplc="77BA75AC">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6"/>
  </w:num>
  <w:num w:numId="5">
    <w:abstractNumId w:val="3"/>
  </w:num>
  <w:num w:numId="6">
    <w:abstractNumId w:val="1"/>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viewer 1">
    <w15:presenceInfo w15:providerId="None" w15:userId="Reviewer 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ehavioral Brain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1369D"/>
    <w:rsid w:val="000002D6"/>
    <w:rsid w:val="000003CF"/>
    <w:rsid w:val="000006CA"/>
    <w:rsid w:val="00000A17"/>
    <w:rsid w:val="00001991"/>
    <w:rsid w:val="00001CEE"/>
    <w:rsid w:val="000025F4"/>
    <w:rsid w:val="00002A6F"/>
    <w:rsid w:val="00002C7A"/>
    <w:rsid w:val="000035FE"/>
    <w:rsid w:val="00003AD3"/>
    <w:rsid w:val="00003C54"/>
    <w:rsid w:val="00003D48"/>
    <w:rsid w:val="00004B49"/>
    <w:rsid w:val="00004C74"/>
    <w:rsid w:val="0000500C"/>
    <w:rsid w:val="000058CC"/>
    <w:rsid w:val="000058D1"/>
    <w:rsid w:val="000100CF"/>
    <w:rsid w:val="00010345"/>
    <w:rsid w:val="00010785"/>
    <w:rsid w:val="00010E9A"/>
    <w:rsid w:val="00011528"/>
    <w:rsid w:val="000124E9"/>
    <w:rsid w:val="00013B64"/>
    <w:rsid w:val="00013D5F"/>
    <w:rsid w:val="00015928"/>
    <w:rsid w:val="00015C69"/>
    <w:rsid w:val="000162D7"/>
    <w:rsid w:val="00016A65"/>
    <w:rsid w:val="00016C9D"/>
    <w:rsid w:val="0001705F"/>
    <w:rsid w:val="0001708F"/>
    <w:rsid w:val="0002040D"/>
    <w:rsid w:val="00020F7D"/>
    <w:rsid w:val="00021292"/>
    <w:rsid w:val="00022C5B"/>
    <w:rsid w:val="000237E8"/>
    <w:rsid w:val="00023B53"/>
    <w:rsid w:val="00024CD2"/>
    <w:rsid w:val="000252EC"/>
    <w:rsid w:val="00025E86"/>
    <w:rsid w:val="000274FD"/>
    <w:rsid w:val="000276D0"/>
    <w:rsid w:val="00030BEB"/>
    <w:rsid w:val="00030EBD"/>
    <w:rsid w:val="00031816"/>
    <w:rsid w:val="00032670"/>
    <w:rsid w:val="000348CA"/>
    <w:rsid w:val="0003531C"/>
    <w:rsid w:val="00036EA6"/>
    <w:rsid w:val="0003710D"/>
    <w:rsid w:val="00037583"/>
    <w:rsid w:val="000444ED"/>
    <w:rsid w:val="00045293"/>
    <w:rsid w:val="000457EC"/>
    <w:rsid w:val="000464B9"/>
    <w:rsid w:val="00046BD3"/>
    <w:rsid w:val="000478CD"/>
    <w:rsid w:val="00047CCA"/>
    <w:rsid w:val="00050D04"/>
    <w:rsid w:val="00050D67"/>
    <w:rsid w:val="000558C2"/>
    <w:rsid w:val="00055E1F"/>
    <w:rsid w:val="00056345"/>
    <w:rsid w:val="000571F9"/>
    <w:rsid w:val="000574F7"/>
    <w:rsid w:val="00060384"/>
    <w:rsid w:val="000619AF"/>
    <w:rsid w:val="000619B0"/>
    <w:rsid w:val="00061ADF"/>
    <w:rsid w:val="00062634"/>
    <w:rsid w:val="0006287A"/>
    <w:rsid w:val="00063921"/>
    <w:rsid w:val="00064C8A"/>
    <w:rsid w:val="00065F5E"/>
    <w:rsid w:val="00066767"/>
    <w:rsid w:val="00067F5D"/>
    <w:rsid w:val="000705A3"/>
    <w:rsid w:val="00070E6A"/>
    <w:rsid w:val="000713D8"/>
    <w:rsid w:val="000719B7"/>
    <w:rsid w:val="00071D41"/>
    <w:rsid w:val="00071E38"/>
    <w:rsid w:val="00072046"/>
    <w:rsid w:val="00072C5B"/>
    <w:rsid w:val="000733B4"/>
    <w:rsid w:val="0007418A"/>
    <w:rsid w:val="00076B04"/>
    <w:rsid w:val="00077921"/>
    <w:rsid w:val="00077AC6"/>
    <w:rsid w:val="00077DB2"/>
    <w:rsid w:val="0008040D"/>
    <w:rsid w:val="000804A7"/>
    <w:rsid w:val="000807E8"/>
    <w:rsid w:val="00080BA4"/>
    <w:rsid w:val="0008133B"/>
    <w:rsid w:val="00081A55"/>
    <w:rsid w:val="00081BEA"/>
    <w:rsid w:val="000820BA"/>
    <w:rsid w:val="00082505"/>
    <w:rsid w:val="000828EE"/>
    <w:rsid w:val="0008316E"/>
    <w:rsid w:val="00083E2E"/>
    <w:rsid w:val="000844A0"/>
    <w:rsid w:val="00085010"/>
    <w:rsid w:val="00085DA2"/>
    <w:rsid w:val="0008678C"/>
    <w:rsid w:val="00087268"/>
    <w:rsid w:val="00087A29"/>
    <w:rsid w:val="00087B3D"/>
    <w:rsid w:val="00091874"/>
    <w:rsid w:val="00092951"/>
    <w:rsid w:val="000939D8"/>
    <w:rsid w:val="000940AB"/>
    <w:rsid w:val="000942B6"/>
    <w:rsid w:val="00094450"/>
    <w:rsid w:val="0009533B"/>
    <w:rsid w:val="00095457"/>
    <w:rsid w:val="00095B28"/>
    <w:rsid w:val="000963C2"/>
    <w:rsid w:val="000966EE"/>
    <w:rsid w:val="00097893"/>
    <w:rsid w:val="000A0296"/>
    <w:rsid w:val="000A0489"/>
    <w:rsid w:val="000A0530"/>
    <w:rsid w:val="000A0627"/>
    <w:rsid w:val="000A0906"/>
    <w:rsid w:val="000A1102"/>
    <w:rsid w:val="000A11EC"/>
    <w:rsid w:val="000A1A79"/>
    <w:rsid w:val="000A1EA1"/>
    <w:rsid w:val="000A2214"/>
    <w:rsid w:val="000A2587"/>
    <w:rsid w:val="000A2D2A"/>
    <w:rsid w:val="000A3128"/>
    <w:rsid w:val="000A3F04"/>
    <w:rsid w:val="000A400C"/>
    <w:rsid w:val="000A4470"/>
    <w:rsid w:val="000A600F"/>
    <w:rsid w:val="000A606E"/>
    <w:rsid w:val="000A61A0"/>
    <w:rsid w:val="000A69D5"/>
    <w:rsid w:val="000A6CF3"/>
    <w:rsid w:val="000A7321"/>
    <w:rsid w:val="000B0920"/>
    <w:rsid w:val="000B0AD1"/>
    <w:rsid w:val="000B2F6D"/>
    <w:rsid w:val="000B36BB"/>
    <w:rsid w:val="000B3B0B"/>
    <w:rsid w:val="000B3C39"/>
    <w:rsid w:val="000B3EA1"/>
    <w:rsid w:val="000B5EE6"/>
    <w:rsid w:val="000B5FFE"/>
    <w:rsid w:val="000B69D7"/>
    <w:rsid w:val="000B6DFD"/>
    <w:rsid w:val="000B6E72"/>
    <w:rsid w:val="000B746D"/>
    <w:rsid w:val="000B79D7"/>
    <w:rsid w:val="000C0259"/>
    <w:rsid w:val="000C0B1B"/>
    <w:rsid w:val="000C0B3C"/>
    <w:rsid w:val="000C0DF6"/>
    <w:rsid w:val="000C0F83"/>
    <w:rsid w:val="000C1CEB"/>
    <w:rsid w:val="000C1F73"/>
    <w:rsid w:val="000C21B6"/>
    <w:rsid w:val="000C2507"/>
    <w:rsid w:val="000C3A52"/>
    <w:rsid w:val="000C4EA5"/>
    <w:rsid w:val="000C539B"/>
    <w:rsid w:val="000C55AE"/>
    <w:rsid w:val="000C5912"/>
    <w:rsid w:val="000C7143"/>
    <w:rsid w:val="000C7DEC"/>
    <w:rsid w:val="000C7FAC"/>
    <w:rsid w:val="000D05AD"/>
    <w:rsid w:val="000D292D"/>
    <w:rsid w:val="000D3BCB"/>
    <w:rsid w:val="000D3CB6"/>
    <w:rsid w:val="000D4391"/>
    <w:rsid w:val="000D65C9"/>
    <w:rsid w:val="000D6B3D"/>
    <w:rsid w:val="000E09EF"/>
    <w:rsid w:val="000E1584"/>
    <w:rsid w:val="000E19FB"/>
    <w:rsid w:val="000E1BB2"/>
    <w:rsid w:val="000E1DC8"/>
    <w:rsid w:val="000E1F91"/>
    <w:rsid w:val="000E21CC"/>
    <w:rsid w:val="000E2F1E"/>
    <w:rsid w:val="000E4269"/>
    <w:rsid w:val="000E43D6"/>
    <w:rsid w:val="000E4DEC"/>
    <w:rsid w:val="000E4E09"/>
    <w:rsid w:val="000E5374"/>
    <w:rsid w:val="000E5420"/>
    <w:rsid w:val="000E6225"/>
    <w:rsid w:val="000E65B4"/>
    <w:rsid w:val="000E6D39"/>
    <w:rsid w:val="000E71ED"/>
    <w:rsid w:val="000E7336"/>
    <w:rsid w:val="000F03F6"/>
    <w:rsid w:val="000F046D"/>
    <w:rsid w:val="000F2344"/>
    <w:rsid w:val="000F4840"/>
    <w:rsid w:val="000F49FF"/>
    <w:rsid w:val="000F5382"/>
    <w:rsid w:val="000F5C30"/>
    <w:rsid w:val="000F677D"/>
    <w:rsid w:val="000F7AB2"/>
    <w:rsid w:val="000F7E3E"/>
    <w:rsid w:val="0010051D"/>
    <w:rsid w:val="00101337"/>
    <w:rsid w:val="00103404"/>
    <w:rsid w:val="0010353A"/>
    <w:rsid w:val="00103AA7"/>
    <w:rsid w:val="00103DED"/>
    <w:rsid w:val="001045CE"/>
    <w:rsid w:val="00104C98"/>
    <w:rsid w:val="00105096"/>
    <w:rsid w:val="00105339"/>
    <w:rsid w:val="001069AD"/>
    <w:rsid w:val="00107B22"/>
    <w:rsid w:val="00107F0E"/>
    <w:rsid w:val="00110474"/>
    <w:rsid w:val="00111110"/>
    <w:rsid w:val="00111560"/>
    <w:rsid w:val="00112FFF"/>
    <w:rsid w:val="001135A4"/>
    <w:rsid w:val="00113AB4"/>
    <w:rsid w:val="00113EFC"/>
    <w:rsid w:val="001142E5"/>
    <w:rsid w:val="00115966"/>
    <w:rsid w:val="001168AE"/>
    <w:rsid w:val="00116D73"/>
    <w:rsid w:val="00117529"/>
    <w:rsid w:val="00120B4D"/>
    <w:rsid w:val="00120BEF"/>
    <w:rsid w:val="00120F94"/>
    <w:rsid w:val="0012175A"/>
    <w:rsid w:val="00122E2B"/>
    <w:rsid w:val="00123B42"/>
    <w:rsid w:val="00124F7E"/>
    <w:rsid w:val="0012677B"/>
    <w:rsid w:val="001306E8"/>
    <w:rsid w:val="00130A23"/>
    <w:rsid w:val="00130A41"/>
    <w:rsid w:val="001317DC"/>
    <w:rsid w:val="001325E0"/>
    <w:rsid w:val="00132F54"/>
    <w:rsid w:val="001338D4"/>
    <w:rsid w:val="00133AD7"/>
    <w:rsid w:val="00134922"/>
    <w:rsid w:val="001368EF"/>
    <w:rsid w:val="00136FC5"/>
    <w:rsid w:val="001370F4"/>
    <w:rsid w:val="0014140E"/>
    <w:rsid w:val="00141865"/>
    <w:rsid w:val="0014224A"/>
    <w:rsid w:val="001423DE"/>
    <w:rsid w:val="00143135"/>
    <w:rsid w:val="00143688"/>
    <w:rsid w:val="00143F1B"/>
    <w:rsid w:val="00144D7E"/>
    <w:rsid w:val="00145670"/>
    <w:rsid w:val="0014740B"/>
    <w:rsid w:val="00147E57"/>
    <w:rsid w:val="00151032"/>
    <w:rsid w:val="001518BA"/>
    <w:rsid w:val="001525A5"/>
    <w:rsid w:val="00152816"/>
    <w:rsid w:val="00153376"/>
    <w:rsid w:val="00153F48"/>
    <w:rsid w:val="001542EC"/>
    <w:rsid w:val="00155D60"/>
    <w:rsid w:val="0015698F"/>
    <w:rsid w:val="00157AE9"/>
    <w:rsid w:val="00157DA3"/>
    <w:rsid w:val="00160310"/>
    <w:rsid w:val="0016091F"/>
    <w:rsid w:val="00160A2E"/>
    <w:rsid w:val="0016285D"/>
    <w:rsid w:val="00162F20"/>
    <w:rsid w:val="00163CBA"/>
    <w:rsid w:val="00164709"/>
    <w:rsid w:val="0016485D"/>
    <w:rsid w:val="001653F6"/>
    <w:rsid w:val="00165906"/>
    <w:rsid w:val="0016596A"/>
    <w:rsid w:val="00166A49"/>
    <w:rsid w:val="001676CA"/>
    <w:rsid w:val="00170668"/>
    <w:rsid w:val="0017088E"/>
    <w:rsid w:val="001708F1"/>
    <w:rsid w:val="00170FA7"/>
    <w:rsid w:val="001713B4"/>
    <w:rsid w:val="00171876"/>
    <w:rsid w:val="001723F7"/>
    <w:rsid w:val="00172593"/>
    <w:rsid w:val="00172916"/>
    <w:rsid w:val="00172D46"/>
    <w:rsid w:val="00172DC2"/>
    <w:rsid w:val="0017307A"/>
    <w:rsid w:val="001736E6"/>
    <w:rsid w:val="001739BB"/>
    <w:rsid w:val="001746A9"/>
    <w:rsid w:val="00174857"/>
    <w:rsid w:val="00174B49"/>
    <w:rsid w:val="00174B5D"/>
    <w:rsid w:val="00175F96"/>
    <w:rsid w:val="00176859"/>
    <w:rsid w:val="00177B0A"/>
    <w:rsid w:val="00181E17"/>
    <w:rsid w:val="0018214C"/>
    <w:rsid w:val="00183143"/>
    <w:rsid w:val="00183EC6"/>
    <w:rsid w:val="0018420F"/>
    <w:rsid w:val="00185330"/>
    <w:rsid w:val="0018620C"/>
    <w:rsid w:val="001866CF"/>
    <w:rsid w:val="00186F34"/>
    <w:rsid w:val="001876C3"/>
    <w:rsid w:val="001877EB"/>
    <w:rsid w:val="001908FD"/>
    <w:rsid w:val="00190B31"/>
    <w:rsid w:val="00190CDE"/>
    <w:rsid w:val="00191173"/>
    <w:rsid w:val="00191852"/>
    <w:rsid w:val="00191CD5"/>
    <w:rsid w:val="0019221E"/>
    <w:rsid w:val="00194CF0"/>
    <w:rsid w:val="001950F0"/>
    <w:rsid w:val="00195577"/>
    <w:rsid w:val="001957F0"/>
    <w:rsid w:val="00196558"/>
    <w:rsid w:val="00196774"/>
    <w:rsid w:val="00196C4F"/>
    <w:rsid w:val="00196F67"/>
    <w:rsid w:val="00197734"/>
    <w:rsid w:val="001A040F"/>
    <w:rsid w:val="001A059B"/>
    <w:rsid w:val="001A1180"/>
    <w:rsid w:val="001A12DB"/>
    <w:rsid w:val="001A17B2"/>
    <w:rsid w:val="001A17D5"/>
    <w:rsid w:val="001A2382"/>
    <w:rsid w:val="001A2B41"/>
    <w:rsid w:val="001A320D"/>
    <w:rsid w:val="001A33D8"/>
    <w:rsid w:val="001A3A91"/>
    <w:rsid w:val="001A42E9"/>
    <w:rsid w:val="001A478B"/>
    <w:rsid w:val="001A4C86"/>
    <w:rsid w:val="001A516B"/>
    <w:rsid w:val="001A5283"/>
    <w:rsid w:val="001A628C"/>
    <w:rsid w:val="001A6457"/>
    <w:rsid w:val="001A6CA7"/>
    <w:rsid w:val="001A7574"/>
    <w:rsid w:val="001A7990"/>
    <w:rsid w:val="001B1504"/>
    <w:rsid w:val="001B2343"/>
    <w:rsid w:val="001B24A2"/>
    <w:rsid w:val="001B2777"/>
    <w:rsid w:val="001B3D56"/>
    <w:rsid w:val="001B5542"/>
    <w:rsid w:val="001B626C"/>
    <w:rsid w:val="001B6E8B"/>
    <w:rsid w:val="001B755C"/>
    <w:rsid w:val="001C03EA"/>
    <w:rsid w:val="001C0717"/>
    <w:rsid w:val="001C0D3E"/>
    <w:rsid w:val="001C1717"/>
    <w:rsid w:val="001C1C1B"/>
    <w:rsid w:val="001C227D"/>
    <w:rsid w:val="001C2375"/>
    <w:rsid w:val="001C24CD"/>
    <w:rsid w:val="001C29ED"/>
    <w:rsid w:val="001C2DAE"/>
    <w:rsid w:val="001C3114"/>
    <w:rsid w:val="001C39F6"/>
    <w:rsid w:val="001C5601"/>
    <w:rsid w:val="001C7080"/>
    <w:rsid w:val="001C7908"/>
    <w:rsid w:val="001C7E95"/>
    <w:rsid w:val="001D08EF"/>
    <w:rsid w:val="001D1097"/>
    <w:rsid w:val="001D138F"/>
    <w:rsid w:val="001D255D"/>
    <w:rsid w:val="001D2DB6"/>
    <w:rsid w:val="001D2E3A"/>
    <w:rsid w:val="001D3156"/>
    <w:rsid w:val="001D359F"/>
    <w:rsid w:val="001D3832"/>
    <w:rsid w:val="001D4081"/>
    <w:rsid w:val="001D42B4"/>
    <w:rsid w:val="001D4703"/>
    <w:rsid w:val="001D4F14"/>
    <w:rsid w:val="001D5212"/>
    <w:rsid w:val="001D521A"/>
    <w:rsid w:val="001D5308"/>
    <w:rsid w:val="001D5424"/>
    <w:rsid w:val="001D58E7"/>
    <w:rsid w:val="001D7057"/>
    <w:rsid w:val="001D7B05"/>
    <w:rsid w:val="001E0A60"/>
    <w:rsid w:val="001E0F25"/>
    <w:rsid w:val="001E1A13"/>
    <w:rsid w:val="001E1B13"/>
    <w:rsid w:val="001E1B8E"/>
    <w:rsid w:val="001E29B2"/>
    <w:rsid w:val="001E29BE"/>
    <w:rsid w:val="001E35D4"/>
    <w:rsid w:val="001E3766"/>
    <w:rsid w:val="001E404B"/>
    <w:rsid w:val="001E4383"/>
    <w:rsid w:val="001E4406"/>
    <w:rsid w:val="001E4748"/>
    <w:rsid w:val="001E4C05"/>
    <w:rsid w:val="001E58F6"/>
    <w:rsid w:val="001E5922"/>
    <w:rsid w:val="001E5F64"/>
    <w:rsid w:val="001E6F3D"/>
    <w:rsid w:val="001E75C5"/>
    <w:rsid w:val="001E77B0"/>
    <w:rsid w:val="001F07D3"/>
    <w:rsid w:val="001F0BE2"/>
    <w:rsid w:val="001F2254"/>
    <w:rsid w:val="001F25CA"/>
    <w:rsid w:val="001F2694"/>
    <w:rsid w:val="001F2A3D"/>
    <w:rsid w:val="001F2E9E"/>
    <w:rsid w:val="001F5233"/>
    <w:rsid w:val="001F56FC"/>
    <w:rsid w:val="001F5AF0"/>
    <w:rsid w:val="00200F71"/>
    <w:rsid w:val="00201D0E"/>
    <w:rsid w:val="002022CE"/>
    <w:rsid w:val="00203740"/>
    <w:rsid w:val="00203C14"/>
    <w:rsid w:val="00204786"/>
    <w:rsid w:val="00204D0D"/>
    <w:rsid w:val="00204E9C"/>
    <w:rsid w:val="0020639F"/>
    <w:rsid w:val="00207738"/>
    <w:rsid w:val="0020798B"/>
    <w:rsid w:val="002101C0"/>
    <w:rsid w:val="0021032B"/>
    <w:rsid w:val="002108CD"/>
    <w:rsid w:val="00210F80"/>
    <w:rsid w:val="002114D5"/>
    <w:rsid w:val="002117DE"/>
    <w:rsid w:val="0021201E"/>
    <w:rsid w:val="00212093"/>
    <w:rsid w:val="002127C3"/>
    <w:rsid w:val="002135BD"/>
    <w:rsid w:val="00214CE9"/>
    <w:rsid w:val="00215087"/>
    <w:rsid w:val="00215104"/>
    <w:rsid w:val="00215344"/>
    <w:rsid w:val="00215C42"/>
    <w:rsid w:val="00216389"/>
    <w:rsid w:val="0021658C"/>
    <w:rsid w:val="002166BF"/>
    <w:rsid w:val="00217208"/>
    <w:rsid w:val="0021736E"/>
    <w:rsid w:val="00220590"/>
    <w:rsid w:val="00220EEE"/>
    <w:rsid w:val="00221640"/>
    <w:rsid w:val="00221FD3"/>
    <w:rsid w:val="00222239"/>
    <w:rsid w:val="00222A97"/>
    <w:rsid w:val="00223655"/>
    <w:rsid w:val="00223FE2"/>
    <w:rsid w:val="0022410C"/>
    <w:rsid w:val="00225036"/>
    <w:rsid w:val="0022517A"/>
    <w:rsid w:val="00226F0E"/>
    <w:rsid w:val="0022749C"/>
    <w:rsid w:val="002278A5"/>
    <w:rsid w:val="002305A6"/>
    <w:rsid w:val="00230AFB"/>
    <w:rsid w:val="00231470"/>
    <w:rsid w:val="0023297D"/>
    <w:rsid w:val="0023549E"/>
    <w:rsid w:val="00236150"/>
    <w:rsid w:val="00240942"/>
    <w:rsid w:val="00241151"/>
    <w:rsid w:val="00242240"/>
    <w:rsid w:val="002425E2"/>
    <w:rsid w:val="0024260F"/>
    <w:rsid w:val="002426F0"/>
    <w:rsid w:val="002431E9"/>
    <w:rsid w:val="00243AFA"/>
    <w:rsid w:val="0024414C"/>
    <w:rsid w:val="00244CB6"/>
    <w:rsid w:val="00245301"/>
    <w:rsid w:val="00246C1F"/>
    <w:rsid w:val="00246EF2"/>
    <w:rsid w:val="00250505"/>
    <w:rsid w:val="00250595"/>
    <w:rsid w:val="00250962"/>
    <w:rsid w:val="0025181E"/>
    <w:rsid w:val="00252616"/>
    <w:rsid w:val="00252872"/>
    <w:rsid w:val="0025292E"/>
    <w:rsid w:val="00252E14"/>
    <w:rsid w:val="00253463"/>
    <w:rsid w:val="00253AE0"/>
    <w:rsid w:val="00253B2C"/>
    <w:rsid w:val="0025463B"/>
    <w:rsid w:val="00256A30"/>
    <w:rsid w:val="00256EC2"/>
    <w:rsid w:val="00257530"/>
    <w:rsid w:val="00260468"/>
    <w:rsid w:val="00260602"/>
    <w:rsid w:val="00261E3E"/>
    <w:rsid w:val="00262D90"/>
    <w:rsid w:val="00263CB7"/>
    <w:rsid w:val="00264542"/>
    <w:rsid w:val="00264B40"/>
    <w:rsid w:val="00264C1D"/>
    <w:rsid w:val="00264EE1"/>
    <w:rsid w:val="0026504A"/>
    <w:rsid w:val="00265104"/>
    <w:rsid w:val="00265A02"/>
    <w:rsid w:val="00266283"/>
    <w:rsid w:val="00266585"/>
    <w:rsid w:val="00266B70"/>
    <w:rsid w:val="002673CB"/>
    <w:rsid w:val="00267439"/>
    <w:rsid w:val="00267B1A"/>
    <w:rsid w:val="002700D2"/>
    <w:rsid w:val="0027142E"/>
    <w:rsid w:val="00272009"/>
    <w:rsid w:val="00272388"/>
    <w:rsid w:val="002723CB"/>
    <w:rsid w:val="002724B1"/>
    <w:rsid w:val="00273ABC"/>
    <w:rsid w:val="00273B17"/>
    <w:rsid w:val="0027447F"/>
    <w:rsid w:val="00274BED"/>
    <w:rsid w:val="002761ED"/>
    <w:rsid w:val="00276BC5"/>
    <w:rsid w:val="00276F72"/>
    <w:rsid w:val="002770B3"/>
    <w:rsid w:val="00277277"/>
    <w:rsid w:val="002773A7"/>
    <w:rsid w:val="002803DA"/>
    <w:rsid w:val="00280E74"/>
    <w:rsid w:val="002818AB"/>
    <w:rsid w:val="00283955"/>
    <w:rsid w:val="00284EAB"/>
    <w:rsid w:val="00286FB6"/>
    <w:rsid w:val="0028701A"/>
    <w:rsid w:val="00287723"/>
    <w:rsid w:val="00290319"/>
    <w:rsid w:val="00291680"/>
    <w:rsid w:val="00291CD0"/>
    <w:rsid w:val="00291E84"/>
    <w:rsid w:val="00291F2F"/>
    <w:rsid w:val="0029253D"/>
    <w:rsid w:val="0029256C"/>
    <w:rsid w:val="0029392D"/>
    <w:rsid w:val="00296149"/>
    <w:rsid w:val="002968AB"/>
    <w:rsid w:val="00296D1D"/>
    <w:rsid w:val="00296EB9"/>
    <w:rsid w:val="00296F38"/>
    <w:rsid w:val="00297595"/>
    <w:rsid w:val="00297FC5"/>
    <w:rsid w:val="002A0679"/>
    <w:rsid w:val="002A0AD3"/>
    <w:rsid w:val="002A269F"/>
    <w:rsid w:val="002A26DE"/>
    <w:rsid w:val="002A3053"/>
    <w:rsid w:val="002A363C"/>
    <w:rsid w:val="002A3FE6"/>
    <w:rsid w:val="002A4031"/>
    <w:rsid w:val="002A4314"/>
    <w:rsid w:val="002A4676"/>
    <w:rsid w:val="002A4D18"/>
    <w:rsid w:val="002A54DA"/>
    <w:rsid w:val="002A5628"/>
    <w:rsid w:val="002A5777"/>
    <w:rsid w:val="002A59D1"/>
    <w:rsid w:val="002A6896"/>
    <w:rsid w:val="002A68F0"/>
    <w:rsid w:val="002B1718"/>
    <w:rsid w:val="002B1F63"/>
    <w:rsid w:val="002B3223"/>
    <w:rsid w:val="002B396C"/>
    <w:rsid w:val="002B3A16"/>
    <w:rsid w:val="002B412C"/>
    <w:rsid w:val="002B433B"/>
    <w:rsid w:val="002B5090"/>
    <w:rsid w:val="002B593A"/>
    <w:rsid w:val="002B6076"/>
    <w:rsid w:val="002B65A6"/>
    <w:rsid w:val="002B6984"/>
    <w:rsid w:val="002B728E"/>
    <w:rsid w:val="002B766E"/>
    <w:rsid w:val="002B77C5"/>
    <w:rsid w:val="002B7832"/>
    <w:rsid w:val="002B7B21"/>
    <w:rsid w:val="002C017A"/>
    <w:rsid w:val="002C0897"/>
    <w:rsid w:val="002C0B28"/>
    <w:rsid w:val="002C106D"/>
    <w:rsid w:val="002C1506"/>
    <w:rsid w:val="002C34C1"/>
    <w:rsid w:val="002C3D60"/>
    <w:rsid w:val="002C6AC1"/>
    <w:rsid w:val="002C6E8C"/>
    <w:rsid w:val="002C7536"/>
    <w:rsid w:val="002C7663"/>
    <w:rsid w:val="002D1063"/>
    <w:rsid w:val="002D1394"/>
    <w:rsid w:val="002D160E"/>
    <w:rsid w:val="002D21D8"/>
    <w:rsid w:val="002D358A"/>
    <w:rsid w:val="002D393F"/>
    <w:rsid w:val="002D39A5"/>
    <w:rsid w:val="002D4630"/>
    <w:rsid w:val="002D4929"/>
    <w:rsid w:val="002D5788"/>
    <w:rsid w:val="002D59F5"/>
    <w:rsid w:val="002D5DF9"/>
    <w:rsid w:val="002D6660"/>
    <w:rsid w:val="002D6E01"/>
    <w:rsid w:val="002D7AB0"/>
    <w:rsid w:val="002E04B4"/>
    <w:rsid w:val="002E08CA"/>
    <w:rsid w:val="002E1E98"/>
    <w:rsid w:val="002E2960"/>
    <w:rsid w:val="002E333A"/>
    <w:rsid w:val="002E44C8"/>
    <w:rsid w:val="002E45FE"/>
    <w:rsid w:val="002E5FC9"/>
    <w:rsid w:val="002E7777"/>
    <w:rsid w:val="002F0127"/>
    <w:rsid w:val="002F036E"/>
    <w:rsid w:val="002F0C58"/>
    <w:rsid w:val="002F1B24"/>
    <w:rsid w:val="002F2CE5"/>
    <w:rsid w:val="002F2D5E"/>
    <w:rsid w:val="002F2DFC"/>
    <w:rsid w:val="002F42ED"/>
    <w:rsid w:val="002F4CDA"/>
    <w:rsid w:val="002F59E5"/>
    <w:rsid w:val="002F5DBA"/>
    <w:rsid w:val="002F615B"/>
    <w:rsid w:val="002F62C5"/>
    <w:rsid w:val="002F69A3"/>
    <w:rsid w:val="002F69C8"/>
    <w:rsid w:val="002F701A"/>
    <w:rsid w:val="0030004D"/>
    <w:rsid w:val="00300A91"/>
    <w:rsid w:val="00300D00"/>
    <w:rsid w:val="00301D1F"/>
    <w:rsid w:val="00303479"/>
    <w:rsid w:val="00307340"/>
    <w:rsid w:val="00307391"/>
    <w:rsid w:val="00307D7C"/>
    <w:rsid w:val="00310561"/>
    <w:rsid w:val="00310D33"/>
    <w:rsid w:val="00311033"/>
    <w:rsid w:val="003122C9"/>
    <w:rsid w:val="00312A4A"/>
    <w:rsid w:val="00313173"/>
    <w:rsid w:val="0031343C"/>
    <w:rsid w:val="00314E43"/>
    <w:rsid w:val="00315557"/>
    <w:rsid w:val="00315B1F"/>
    <w:rsid w:val="0031676C"/>
    <w:rsid w:val="00316860"/>
    <w:rsid w:val="0032125B"/>
    <w:rsid w:val="00322247"/>
    <w:rsid w:val="00322AE2"/>
    <w:rsid w:val="00323903"/>
    <w:rsid w:val="00323A36"/>
    <w:rsid w:val="00323A3E"/>
    <w:rsid w:val="00324F42"/>
    <w:rsid w:val="0032549C"/>
    <w:rsid w:val="00325C30"/>
    <w:rsid w:val="00326184"/>
    <w:rsid w:val="00326531"/>
    <w:rsid w:val="0032673B"/>
    <w:rsid w:val="00326F24"/>
    <w:rsid w:val="003271F2"/>
    <w:rsid w:val="0032788B"/>
    <w:rsid w:val="00327F52"/>
    <w:rsid w:val="0033074E"/>
    <w:rsid w:val="00330993"/>
    <w:rsid w:val="003322DC"/>
    <w:rsid w:val="003335C5"/>
    <w:rsid w:val="003336DD"/>
    <w:rsid w:val="0033440B"/>
    <w:rsid w:val="00335D33"/>
    <w:rsid w:val="0033677F"/>
    <w:rsid w:val="0034122D"/>
    <w:rsid w:val="00341EEA"/>
    <w:rsid w:val="00342599"/>
    <w:rsid w:val="00342E48"/>
    <w:rsid w:val="0034396C"/>
    <w:rsid w:val="00343CDD"/>
    <w:rsid w:val="003442E2"/>
    <w:rsid w:val="003445E5"/>
    <w:rsid w:val="0034630D"/>
    <w:rsid w:val="003513B9"/>
    <w:rsid w:val="00351983"/>
    <w:rsid w:val="00352D84"/>
    <w:rsid w:val="00353678"/>
    <w:rsid w:val="00353C62"/>
    <w:rsid w:val="00354074"/>
    <w:rsid w:val="0035411D"/>
    <w:rsid w:val="0035427A"/>
    <w:rsid w:val="003544ED"/>
    <w:rsid w:val="003554B9"/>
    <w:rsid w:val="00356259"/>
    <w:rsid w:val="00356575"/>
    <w:rsid w:val="003565CC"/>
    <w:rsid w:val="00356A40"/>
    <w:rsid w:val="00357235"/>
    <w:rsid w:val="003577CB"/>
    <w:rsid w:val="00360FE4"/>
    <w:rsid w:val="0036125E"/>
    <w:rsid w:val="00361874"/>
    <w:rsid w:val="00362635"/>
    <w:rsid w:val="003632A3"/>
    <w:rsid w:val="003633F7"/>
    <w:rsid w:val="00363879"/>
    <w:rsid w:val="00363B73"/>
    <w:rsid w:val="00363FA8"/>
    <w:rsid w:val="0036557F"/>
    <w:rsid w:val="0036698B"/>
    <w:rsid w:val="0036720D"/>
    <w:rsid w:val="003676C7"/>
    <w:rsid w:val="00367DCE"/>
    <w:rsid w:val="003702BB"/>
    <w:rsid w:val="0037060A"/>
    <w:rsid w:val="00370669"/>
    <w:rsid w:val="0037172E"/>
    <w:rsid w:val="00372AF1"/>
    <w:rsid w:val="00373002"/>
    <w:rsid w:val="00373EF5"/>
    <w:rsid w:val="00375382"/>
    <w:rsid w:val="003757E8"/>
    <w:rsid w:val="00376219"/>
    <w:rsid w:val="00376A5D"/>
    <w:rsid w:val="003772FA"/>
    <w:rsid w:val="00380814"/>
    <w:rsid w:val="00380A02"/>
    <w:rsid w:val="00380D8F"/>
    <w:rsid w:val="00380E21"/>
    <w:rsid w:val="0038261F"/>
    <w:rsid w:val="00383B92"/>
    <w:rsid w:val="00385D6C"/>
    <w:rsid w:val="003864F8"/>
    <w:rsid w:val="0038699E"/>
    <w:rsid w:val="00386A69"/>
    <w:rsid w:val="0038713E"/>
    <w:rsid w:val="00390532"/>
    <w:rsid w:val="00391CE1"/>
    <w:rsid w:val="00392044"/>
    <w:rsid w:val="003921F4"/>
    <w:rsid w:val="0039267F"/>
    <w:rsid w:val="00392ECF"/>
    <w:rsid w:val="00393078"/>
    <w:rsid w:val="00393292"/>
    <w:rsid w:val="00393501"/>
    <w:rsid w:val="00394BFB"/>
    <w:rsid w:val="0039531F"/>
    <w:rsid w:val="00395487"/>
    <w:rsid w:val="00395567"/>
    <w:rsid w:val="00396EB9"/>
    <w:rsid w:val="003975C6"/>
    <w:rsid w:val="00397678"/>
    <w:rsid w:val="00397E2A"/>
    <w:rsid w:val="00397F79"/>
    <w:rsid w:val="003A1839"/>
    <w:rsid w:val="003A19DC"/>
    <w:rsid w:val="003A1A4F"/>
    <w:rsid w:val="003A35DA"/>
    <w:rsid w:val="003A361C"/>
    <w:rsid w:val="003A3A46"/>
    <w:rsid w:val="003A4306"/>
    <w:rsid w:val="003A498C"/>
    <w:rsid w:val="003A55A6"/>
    <w:rsid w:val="003A73EF"/>
    <w:rsid w:val="003A7555"/>
    <w:rsid w:val="003A7F62"/>
    <w:rsid w:val="003B02D8"/>
    <w:rsid w:val="003B09BE"/>
    <w:rsid w:val="003B0EB5"/>
    <w:rsid w:val="003B4138"/>
    <w:rsid w:val="003B540A"/>
    <w:rsid w:val="003B60BA"/>
    <w:rsid w:val="003B62BA"/>
    <w:rsid w:val="003B6E6A"/>
    <w:rsid w:val="003B72AD"/>
    <w:rsid w:val="003B7504"/>
    <w:rsid w:val="003B7B40"/>
    <w:rsid w:val="003C02EB"/>
    <w:rsid w:val="003C0AA6"/>
    <w:rsid w:val="003C0DC7"/>
    <w:rsid w:val="003C109A"/>
    <w:rsid w:val="003C126D"/>
    <w:rsid w:val="003C136C"/>
    <w:rsid w:val="003C16A4"/>
    <w:rsid w:val="003C3246"/>
    <w:rsid w:val="003C356B"/>
    <w:rsid w:val="003C68D5"/>
    <w:rsid w:val="003C6EA8"/>
    <w:rsid w:val="003D0763"/>
    <w:rsid w:val="003D0BBC"/>
    <w:rsid w:val="003D18A8"/>
    <w:rsid w:val="003D1A9B"/>
    <w:rsid w:val="003D25BD"/>
    <w:rsid w:val="003D3134"/>
    <w:rsid w:val="003D368A"/>
    <w:rsid w:val="003D5A79"/>
    <w:rsid w:val="003D6B03"/>
    <w:rsid w:val="003D7E43"/>
    <w:rsid w:val="003E09D8"/>
    <w:rsid w:val="003E0DD4"/>
    <w:rsid w:val="003E0E5C"/>
    <w:rsid w:val="003E1AE2"/>
    <w:rsid w:val="003E25BD"/>
    <w:rsid w:val="003E35D8"/>
    <w:rsid w:val="003E3C3A"/>
    <w:rsid w:val="003E4F6A"/>
    <w:rsid w:val="003E563C"/>
    <w:rsid w:val="003E5A6C"/>
    <w:rsid w:val="003E6934"/>
    <w:rsid w:val="003E7447"/>
    <w:rsid w:val="003E7B16"/>
    <w:rsid w:val="003E7DC1"/>
    <w:rsid w:val="003F05F7"/>
    <w:rsid w:val="003F0693"/>
    <w:rsid w:val="003F0744"/>
    <w:rsid w:val="003F12B3"/>
    <w:rsid w:val="003F139B"/>
    <w:rsid w:val="003F1838"/>
    <w:rsid w:val="003F183E"/>
    <w:rsid w:val="003F2568"/>
    <w:rsid w:val="003F3DA7"/>
    <w:rsid w:val="003F4062"/>
    <w:rsid w:val="003F4A9A"/>
    <w:rsid w:val="003F5924"/>
    <w:rsid w:val="003F5FEF"/>
    <w:rsid w:val="003F66EC"/>
    <w:rsid w:val="003F6B64"/>
    <w:rsid w:val="003F6CB5"/>
    <w:rsid w:val="004008A3"/>
    <w:rsid w:val="004019AB"/>
    <w:rsid w:val="00403566"/>
    <w:rsid w:val="0040423B"/>
    <w:rsid w:val="00405080"/>
    <w:rsid w:val="00405601"/>
    <w:rsid w:val="00406EB3"/>
    <w:rsid w:val="004077E8"/>
    <w:rsid w:val="00410DAE"/>
    <w:rsid w:val="00410F93"/>
    <w:rsid w:val="00411409"/>
    <w:rsid w:val="00411461"/>
    <w:rsid w:val="004114EC"/>
    <w:rsid w:val="0041188B"/>
    <w:rsid w:val="00411B10"/>
    <w:rsid w:val="00411D7F"/>
    <w:rsid w:val="004129C7"/>
    <w:rsid w:val="00413579"/>
    <w:rsid w:val="00413775"/>
    <w:rsid w:val="00414EF1"/>
    <w:rsid w:val="00415D33"/>
    <w:rsid w:val="00416207"/>
    <w:rsid w:val="00416AFB"/>
    <w:rsid w:val="00416C13"/>
    <w:rsid w:val="004170A3"/>
    <w:rsid w:val="00417317"/>
    <w:rsid w:val="00417E67"/>
    <w:rsid w:val="0042015C"/>
    <w:rsid w:val="00420EE6"/>
    <w:rsid w:val="00420F2F"/>
    <w:rsid w:val="00421D11"/>
    <w:rsid w:val="00421D39"/>
    <w:rsid w:val="00421D40"/>
    <w:rsid w:val="00422D7B"/>
    <w:rsid w:val="0042326A"/>
    <w:rsid w:val="004234DC"/>
    <w:rsid w:val="004238EE"/>
    <w:rsid w:val="00423DA1"/>
    <w:rsid w:val="00424C68"/>
    <w:rsid w:val="004252BA"/>
    <w:rsid w:val="00425FB3"/>
    <w:rsid w:val="00426A0D"/>
    <w:rsid w:val="004274DB"/>
    <w:rsid w:val="00427860"/>
    <w:rsid w:val="00427D22"/>
    <w:rsid w:val="00430574"/>
    <w:rsid w:val="004309DB"/>
    <w:rsid w:val="00430BF0"/>
    <w:rsid w:val="00431868"/>
    <w:rsid w:val="0043198C"/>
    <w:rsid w:val="00431CFA"/>
    <w:rsid w:val="00431F91"/>
    <w:rsid w:val="00432060"/>
    <w:rsid w:val="0043232E"/>
    <w:rsid w:val="004328B1"/>
    <w:rsid w:val="00432A96"/>
    <w:rsid w:val="00432AAE"/>
    <w:rsid w:val="0043357B"/>
    <w:rsid w:val="00434076"/>
    <w:rsid w:val="004342B9"/>
    <w:rsid w:val="00435AD9"/>
    <w:rsid w:val="00435CEB"/>
    <w:rsid w:val="004365C3"/>
    <w:rsid w:val="00436881"/>
    <w:rsid w:val="004425CE"/>
    <w:rsid w:val="00442E3B"/>
    <w:rsid w:val="004432E2"/>
    <w:rsid w:val="00443C52"/>
    <w:rsid w:val="00444714"/>
    <w:rsid w:val="00444A90"/>
    <w:rsid w:val="00444F59"/>
    <w:rsid w:val="0044547D"/>
    <w:rsid w:val="00446644"/>
    <w:rsid w:val="00446B40"/>
    <w:rsid w:val="00446F8C"/>
    <w:rsid w:val="0045084F"/>
    <w:rsid w:val="00451232"/>
    <w:rsid w:val="0045173F"/>
    <w:rsid w:val="00452C61"/>
    <w:rsid w:val="0045492A"/>
    <w:rsid w:val="0045698F"/>
    <w:rsid w:val="004574B8"/>
    <w:rsid w:val="004578CC"/>
    <w:rsid w:val="004578DA"/>
    <w:rsid w:val="00457D2E"/>
    <w:rsid w:val="004602B1"/>
    <w:rsid w:val="0046041B"/>
    <w:rsid w:val="00460EDF"/>
    <w:rsid w:val="00461157"/>
    <w:rsid w:val="00461ECF"/>
    <w:rsid w:val="00462BAC"/>
    <w:rsid w:val="0046300F"/>
    <w:rsid w:val="004632DF"/>
    <w:rsid w:val="0046539B"/>
    <w:rsid w:val="004656CE"/>
    <w:rsid w:val="00465733"/>
    <w:rsid w:val="00465C29"/>
    <w:rsid w:val="00465F0D"/>
    <w:rsid w:val="00466342"/>
    <w:rsid w:val="00466B36"/>
    <w:rsid w:val="00467110"/>
    <w:rsid w:val="004678AB"/>
    <w:rsid w:val="00470A83"/>
    <w:rsid w:val="00471638"/>
    <w:rsid w:val="004729D1"/>
    <w:rsid w:val="00472E54"/>
    <w:rsid w:val="0047309D"/>
    <w:rsid w:val="00473598"/>
    <w:rsid w:val="0047398B"/>
    <w:rsid w:val="00473DDB"/>
    <w:rsid w:val="00475B20"/>
    <w:rsid w:val="00475F2D"/>
    <w:rsid w:val="0047648A"/>
    <w:rsid w:val="00476A0A"/>
    <w:rsid w:val="00476B05"/>
    <w:rsid w:val="00477778"/>
    <w:rsid w:val="00480360"/>
    <w:rsid w:val="00480737"/>
    <w:rsid w:val="00481BA5"/>
    <w:rsid w:val="00481DDF"/>
    <w:rsid w:val="0048212F"/>
    <w:rsid w:val="00482488"/>
    <w:rsid w:val="00482D7D"/>
    <w:rsid w:val="0048370C"/>
    <w:rsid w:val="0048493F"/>
    <w:rsid w:val="00485112"/>
    <w:rsid w:val="00487287"/>
    <w:rsid w:val="00487883"/>
    <w:rsid w:val="00490153"/>
    <w:rsid w:val="004902AC"/>
    <w:rsid w:val="00490749"/>
    <w:rsid w:val="00490F56"/>
    <w:rsid w:val="00490F89"/>
    <w:rsid w:val="00491802"/>
    <w:rsid w:val="004934C2"/>
    <w:rsid w:val="00493A6A"/>
    <w:rsid w:val="00493B5B"/>
    <w:rsid w:val="00494242"/>
    <w:rsid w:val="00494E98"/>
    <w:rsid w:val="0049551D"/>
    <w:rsid w:val="00496547"/>
    <w:rsid w:val="00496D9C"/>
    <w:rsid w:val="00497235"/>
    <w:rsid w:val="00497EB5"/>
    <w:rsid w:val="00497F58"/>
    <w:rsid w:val="004A308F"/>
    <w:rsid w:val="004A3BC4"/>
    <w:rsid w:val="004A44BD"/>
    <w:rsid w:val="004A4879"/>
    <w:rsid w:val="004A4E2A"/>
    <w:rsid w:val="004A6C92"/>
    <w:rsid w:val="004A7EA1"/>
    <w:rsid w:val="004B1973"/>
    <w:rsid w:val="004B1CB3"/>
    <w:rsid w:val="004B2824"/>
    <w:rsid w:val="004B41F1"/>
    <w:rsid w:val="004B4B18"/>
    <w:rsid w:val="004B5D85"/>
    <w:rsid w:val="004B60BD"/>
    <w:rsid w:val="004B6F9D"/>
    <w:rsid w:val="004B78F9"/>
    <w:rsid w:val="004C0821"/>
    <w:rsid w:val="004C09E4"/>
    <w:rsid w:val="004C0CAF"/>
    <w:rsid w:val="004C0E6B"/>
    <w:rsid w:val="004C1750"/>
    <w:rsid w:val="004C22B3"/>
    <w:rsid w:val="004C285E"/>
    <w:rsid w:val="004C33F6"/>
    <w:rsid w:val="004C3739"/>
    <w:rsid w:val="004C376C"/>
    <w:rsid w:val="004C4D11"/>
    <w:rsid w:val="004C5F79"/>
    <w:rsid w:val="004C60E9"/>
    <w:rsid w:val="004C6573"/>
    <w:rsid w:val="004C7EBA"/>
    <w:rsid w:val="004D0DC2"/>
    <w:rsid w:val="004D12CF"/>
    <w:rsid w:val="004D24B1"/>
    <w:rsid w:val="004D5984"/>
    <w:rsid w:val="004D603E"/>
    <w:rsid w:val="004D6968"/>
    <w:rsid w:val="004D6C0E"/>
    <w:rsid w:val="004D6C28"/>
    <w:rsid w:val="004D72E4"/>
    <w:rsid w:val="004D757A"/>
    <w:rsid w:val="004D768C"/>
    <w:rsid w:val="004D7B20"/>
    <w:rsid w:val="004E0122"/>
    <w:rsid w:val="004E0605"/>
    <w:rsid w:val="004E0EB7"/>
    <w:rsid w:val="004E10CD"/>
    <w:rsid w:val="004E2C30"/>
    <w:rsid w:val="004E2CE7"/>
    <w:rsid w:val="004E2FF9"/>
    <w:rsid w:val="004E3CA7"/>
    <w:rsid w:val="004E3D07"/>
    <w:rsid w:val="004E3FB8"/>
    <w:rsid w:val="004E417A"/>
    <w:rsid w:val="004E456C"/>
    <w:rsid w:val="004E48B2"/>
    <w:rsid w:val="004E4AD9"/>
    <w:rsid w:val="004E5145"/>
    <w:rsid w:val="004E5871"/>
    <w:rsid w:val="004E5A83"/>
    <w:rsid w:val="004E5FE2"/>
    <w:rsid w:val="004E64A3"/>
    <w:rsid w:val="004E64A4"/>
    <w:rsid w:val="004E6BEE"/>
    <w:rsid w:val="004E6ED5"/>
    <w:rsid w:val="004E7633"/>
    <w:rsid w:val="004F039C"/>
    <w:rsid w:val="004F106F"/>
    <w:rsid w:val="004F2C09"/>
    <w:rsid w:val="004F3C8B"/>
    <w:rsid w:val="004F42E9"/>
    <w:rsid w:val="004F444B"/>
    <w:rsid w:val="004F4D1A"/>
    <w:rsid w:val="004F58A2"/>
    <w:rsid w:val="004F6659"/>
    <w:rsid w:val="004F6837"/>
    <w:rsid w:val="00501A04"/>
    <w:rsid w:val="0050258F"/>
    <w:rsid w:val="005046D4"/>
    <w:rsid w:val="00504734"/>
    <w:rsid w:val="00506233"/>
    <w:rsid w:val="00506A67"/>
    <w:rsid w:val="005074C4"/>
    <w:rsid w:val="00507558"/>
    <w:rsid w:val="00510D40"/>
    <w:rsid w:val="00511352"/>
    <w:rsid w:val="0051149B"/>
    <w:rsid w:val="0051186D"/>
    <w:rsid w:val="005128C3"/>
    <w:rsid w:val="0051293E"/>
    <w:rsid w:val="005130A4"/>
    <w:rsid w:val="005130EF"/>
    <w:rsid w:val="0051369D"/>
    <w:rsid w:val="0051430A"/>
    <w:rsid w:val="00515A7F"/>
    <w:rsid w:val="00520D90"/>
    <w:rsid w:val="00522998"/>
    <w:rsid w:val="00522D64"/>
    <w:rsid w:val="00522EF7"/>
    <w:rsid w:val="005230A8"/>
    <w:rsid w:val="00524C94"/>
    <w:rsid w:val="00525835"/>
    <w:rsid w:val="0052588C"/>
    <w:rsid w:val="00525D4B"/>
    <w:rsid w:val="00525F81"/>
    <w:rsid w:val="00526B28"/>
    <w:rsid w:val="00527328"/>
    <w:rsid w:val="005275C9"/>
    <w:rsid w:val="005300E5"/>
    <w:rsid w:val="00530EA6"/>
    <w:rsid w:val="005311D8"/>
    <w:rsid w:val="00531512"/>
    <w:rsid w:val="00533222"/>
    <w:rsid w:val="00533B31"/>
    <w:rsid w:val="00535B82"/>
    <w:rsid w:val="00536A1D"/>
    <w:rsid w:val="00536CF3"/>
    <w:rsid w:val="00537152"/>
    <w:rsid w:val="00537261"/>
    <w:rsid w:val="0054030E"/>
    <w:rsid w:val="00541359"/>
    <w:rsid w:val="0054191C"/>
    <w:rsid w:val="00542483"/>
    <w:rsid w:val="00542491"/>
    <w:rsid w:val="005426DB"/>
    <w:rsid w:val="00542ED7"/>
    <w:rsid w:val="0054326A"/>
    <w:rsid w:val="005433F9"/>
    <w:rsid w:val="0054374B"/>
    <w:rsid w:val="00543965"/>
    <w:rsid w:val="005446D3"/>
    <w:rsid w:val="00544E08"/>
    <w:rsid w:val="00544E90"/>
    <w:rsid w:val="00544F80"/>
    <w:rsid w:val="0054738A"/>
    <w:rsid w:val="005505CC"/>
    <w:rsid w:val="005523D3"/>
    <w:rsid w:val="005525FE"/>
    <w:rsid w:val="005528E1"/>
    <w:rsid w:val="005531DC"/>
    <w:rsid w:val="00554083"/>
    <w:rsid w:val="0055538F"/>
    <w:rsid w:val="00555F71"/>
    <w:rsid w:val="00556633"/>
    <w:rsid w:val="00556B24"/>
    <w:rsid w:val="005575ED"/>
    <w:rsid w:val="0055772F"/>
    <w:rsid w:val="0056168C"/>
    <w:rsid w:val="005618FD"/>
    <w:rsid w:val="00561DE3"/>
    <w:rsid w:val="0056585F"/>
    <w:rsid w:val="00565CBB"/>
    <w:rsid w:val="00565FF2"/>
    <w:rsid w:val="00567B55"/>
    <w:rsid w:val="00570C55"/>
    <w:rsid w:val="005711C5"/>
    <w:rsid w:val="005714D3"/>
    <w:rsid w:val="0057266A"/>
    <w:rsid w:val="005726B7"/>
    <w:rsid w:val="00573775"/>
    <w:rsid w:val="0057379C"/>
    <w:rsid w:val="0057386B"/>
    <w:rsid w:val="00573B62"/>
    <w:rsid w:val="00573BD9"/>
    <w:rsid w:val="0057622D"/>
    <w:rsid w:val="00576D3B"/>
    <w:rsid w:val="0057781C"/>
    <w:rsid w:val="00577E40"/>
    <w:rsid w:val="00580361"/>
    <w:rsid w:val="005804D1"/>
    <w:rsid w:val="0058059F"/>
    <w:rsid w:val="00581CF6"/>
    <w:rsid w:val="00582238"/>
    <w:rsid w:val="0058315A"/>
    <w:rsid w:val="005831FD"/>
    <w:rsid w:val="00583EBD"/>
    <w:rsid w:val="00584C22"/>
    <w:rsid w:val="00584E6A"/>
    <w:rsid w:val="0058579F"/>
    <w:rsid w:val="00587D86"/>
    <w:rsid w:val="00590D5D"/>
    <w:rsid w:val="00590FB8"/>
    <w:rsid w:val="00591AF3"/>
    <w:rsid w:val="00591B15"/>
    <w:rsid w:val="00591F60"/>
    <w:rsid w:val="005928E8"/>
    <w:rsid w:val="00592F96"/>
    <w:rsid w:val="0059407C"/>
    <w:rsid w:val="00594095"/>
    <w:rsid w:val="00595839"/>
    <w:rsid w:val="005A0343"/>
    <w:rsid w:val="005A2489"/>
    <w:rsid w:val="005A25A7"/>
    <w:rsid w:val="005A299E"/>
    <w:rsid w:val="005A2F20"/>
    <w:rsid w:val="005A356C"/>
    <w:rsid w:val="005A3ABF"/>
    <w:rsid w:val="005A3C6A"/>
    <w:rsid w:val="005A3E31"/>
    <w:rsid w:val="005A4B86"/>
    <w:rsid w:val="005A4BC2"/>
    <w:rsid w:val="005A4E74"/>
    <w:rsid w:val="005A5651"/>
    <w:rsid w:val="005A59FE"/>
    <w:rsid w:val="005A5C14"/>
    <w:rsid w:val="005A5F64"/>
    <w:rsid w:val="005A638F"/>
    <w:rsid w:val="005A667C"/>
    <w:rsid w:val="005A6987"/>
    <w:rsid w:val="005A6D4C"/>
    <w:rsid w:val="005A6EE3"/>
    <w:rsid w:val="005A70DF"/>
    <w:rsid w:val="005B0ADC"/>
    <w:rsid w:val="005B3169"/>
    <w:rsid w:val="005B425B"/>
    <w:rsid w:val="005B4F16"/>
    <w:rsid w:val="005B57C4"/>
    <w:rsid w:val="005B5CC1"/>
    <w:rsid w:val="005B5F60"/>
    <w:rsid w:val="005B6027"/>
    <w:rsid w:val="005B605D"/>
    <w:rsid w:val="005B61B8"/>
    <w:rsid w:val="005B7132"/>
    <w:rsid w:val="005B7929"/>
    <w:rsid w:val="005C0644"/>
    <w:rsid w:val="005C2F1C"/>
    <w:rsid w:val="005C35CD"/>
    <w:rsid w:val="005C5933"/>
    <w:rsid w:val="005C6B00"/>
    <w:rsid w:val="005C7399"/>
    <w:rsid w:val="005D067A"/>
    <w:rsid w:val="005D27E3"/>
    <w:rsid w:val="005D344C"/>
    <w:rsid w:val="005D345B"/>
    <w:rsid w:val="005D394E"/>
    <w:rsid w:val="005D453B"/>
    <w:rsid w:val="005D481C"/>
    <w:rsid w:val="005D4C00"/>
    <w:rsid w:val="005D5121"/>
    <w:rsid w:val="005D5484"/>
    <w:rsid w:val="005D68F6"/>
    <w:rsid w:val="005D6BD4"/>
    <w:rsid w:val="005D6D83"/>
    <w:rsid w:val="005D7715"/>
    <w:rsid w:val="005E2148"/>
    <w:rsid w:val="005E49A5"/>
    <w:rsid w:val="005E4DE5"/>
    <w:rsid w:val="005E527A"/>
    <w:rsid w:val="005E540A"/>
    <w:rsid w:val="005E6198"/>
    <w:rsid w:val="005E671F"/>
    <w:rsid w:val="005E6FDC"/>
    <w:rsid w:val="005E7230"/>
    <w:rsid w:val="005E7813"/>
    <w:rsid w:val="005F0652"/>
    <w:rsid w:val="005F1C71"/>
    <w:rsid w:val="005F3314"/>
    <w:rsid w:val="005F371D"/>
    <w:rsid w:val="005F3D45"/>
    <w:rsid w:val="005F4443"/>
    <w:rsid w:val="005F48F9"/>
    <w:rsid w:val="005F499A"/>
    <w:rsid w:val="005F67A2"/>
    <w:rsid w:val="005F6E05"/>
    <w:rsid w:val="005F759B"/>
    <w:rsid w:val="00600046"/>
    <w:rsid w:val="006003D1"/>
    <w:rsid w:val="006005CE"/>
    <w:rsid w:val="0060088C"/>
    <w:rsid w:val="00600947"/>
    <w:rsid w:val="00600F01"/>
    <w:rsid w:val="0060196A"/>
    <w:rsid w:val="00603E1B"/>
    <w:rsid w:val="006041E1"/>
    <w:rsid w:val="00604A27"/>
    <w:rsid w:val="00604D59"/>
    <w:rsid w:val="00604EAF"/>
    <w:rsid w:val="00604FC9"/>
    <w:rsid w:val="00605000"/>
    <w:rsid w:val="006059E1"/>
    <w:rsid w:val="00605F37"/>
    <w:rsid w:val="006061DD"/>
    <w:rsid w:val="00606C68"/>
    <w:rsid w:val="00607485"/>
    <w:rsid w:val="00607B55"/>
    <w:rsid w:val="00607DCF"/>
    <w:rsid w:val="00610046"/>
    <w:rsid w:val="0061072E"/>
    <w:rsid w:val="00610734"/>
    <w:rsid w:val="00610F9D"/>
    <w:rsid w:val="00611467"/>
    <w:rsid w:val="006120E4"/>
    <w:rsid w:val="0061216E"/>
    <w:rsid w:val="00614219"/>
    <w:rsid w:val="00614BF7"/>
    <w:rsid w:val="00615380"/>
    <w:rsid w:val="00615436"/>
    <w:rsid w:val="006154C5"/>
    <w:rsid w:val="006162D2"/>
    <w:rsid w:val="006163DD"/>
    <w:rsid w:val="00617EB8"/>
    <w:rsid w:val="00620535"/>
    <w:rsid w:val="00621D8D"/>
    <w:rsid w:val="0062211C"/>
    <w:rsid w:val="0062213E"/>
    <w:rsid w:val="006232AF"/>
    <w:rsid w:val="006235FF"/>
    <w:rsid w:val="006239C5"/>
    <w:rsid w:val="00623F6C"/>
    <w:rsid w:val="006242CA"/>
    <w:rsid w:val="0062490F"/>
    <w:rsid w:val="00625FAE"/>
    <w:rsid w:val="0062639C"/>
    <w:rsid w:val="00627929"/>
    <w:rsid w:val="00630450"/>
    <w:rsid w:val="006320B4"/>
    <w:rsid w:val="00632152"/>
    <w:rsid w:val="006331B5"/>
    <w:rsid w:val="006334B6"/>
    <w:rsid w:val="00634447"/>
    <w:rsid w:val="006345BD"/>
    <w:rsid w:val="006352AF"/>
    <w:rsid w:val="00635941"/>
    <w:rsid w:val="00636743"/>
    <w:rsid w:val="00636811"/>
    <w:rsid w:val="006370F2"/>
    <w:rsid w:val="00637A38"/>
    <w:rsid w:val="006406FC"/>
    <w:rsid w:val="006410B2"/>
    <w:rsid w:val="00641609"/>
    <w:rsid w:val="00641976"/>
    <w:rsid w:val="006422B3"/>
    <w:rsid w:val="00642C78"/>
    <w:rsid w:val="00642DB8"/>
    <w:rsid w:val="00642DE6"/>
    <w:rsid w:val="00643F57"/>
    <w:rsid w:val="0064420F"/>
    <w:rsid w:val="0064483A"/>
    <w:rsid w:val="00644B7A"/>
    <w:rsid w:val="00645DFA"/>
    <w:rsid w:val="00646457"/>
    <w:rsid w:val="006467B8"/>
    <w:rsid w:val="0064682C"/>
    <w:rsid w:val="006475CC"/>
    <w:rsid w:val="00650B00"/>
    <w:rsid w:val="00650C1D"/>
    <w:rsid w:val="00651538"/>
    <w:rsid w:val="0065262B"/>
    <w:rsid w:val="00652E3E"/>
    <w:rsid w:val="0065471E"/>
    <w:rsid w:val="006550F9"/>
    <w:rsid w:val="00656818"/>
    <w:rsid w:val="00657B7A"/>
    <w:rsid w:val="0066000D"/>
    <w:rsid w:val="00660290"/>
    <w:rsid w:val="006613F0"/>
    <w:rsid w:val="00661C56"/>
    <w:rsid w:val="006626EB"/>
    <w:rsid w:val="006631E7"/>
    <w:rsid w:val="00665A66"/>
    <w:rsid w:val="00667BCF"/>
    <w:rsid w:val="00667E18"/>
    <w:rsid w:val="00670987"/>
    <w:rsid w:val="00670C5E"/>
    <w:rsid w:val="00671172"/>
    <w:rsid w:val="00671EC1"/>
    <w:rsid w:val="00671FBE"/>
    <w:rsid w:val="006732DF"/>
    <w:rsid w:val="0067388A"/>
    <w:rsid w:val="006744A3"/>
    <w:rsid w:val="00675970"/>
    <w:rsid w:val="00675ABD"/>
    <w:rsid w:val="006767C2"/>
    <w:rsid w:val="006767CC"/>
    <w:rsid w:val="00677D78"/>
    <w:rsid w:val="0068027F"/>
    <w:rsid w:val="006807DC"/>
    <w:rsid w:val="00681002"/>
    <w:rsid w:val="006818E9"/>
    <w:rsid w:val="006821BC"/>
    <w:rsid w:val="006824B8"/>
    <w:rsid w:val="00683299"/>
    <w:rsid w:val="006839A2"/>
    <w:rsid w:val="006845A4"/>
    <w:rsid w:val="006850C6"/>
    <w:rsid w:val="00687189"/>
    <w:rsid w:val="006872BA"/>
    <w:rsid w:val="00690D35"/>
    <w:rsid w:val="00692DAF"/>
    <w:rsid w:val="00693C6D"/>
    <w:rsid w:val="00693D1C"/>
    <w:rsid w:val="00694562"/>
    <w:rsid w:val="0069612F"/>
    <w:rsid w:val="00696A45"/>
    <w:rsid w:val="006A13E1"/>
    <w:rsid w:val="006A1560"/>
    <w:rsid w:val="006A1644"/>
    <w:rsid w:val="006A26F7"/>
    <w:rsid w:val="006A351E"/>
    <w:rsid w:val="006A3928"/>
    <w:rsid w:val="006A48D2"/>
    <w:rsid w:val="006A4B0B"/>
    <w:rsid w:val="006A4CF6"/>
    <w:rsid w:val="006A4FB0"/>
    <w:rsid w:val="006A6656"/>
    <w:rsid w:val="006A6AC1"/>
    <w:rsid w:val="006A77C5"/>
    <w:rsid w:val="006B06B9"/>
    <w:rsid w:val="006B10C7"/>
    <w:rsid w:val="006B1AC7"/>
    <w:rsid w:val="006B1DFE"/>
    <w:rsid w:val="006B244C"/>
    <w:rsid w:val="006B31E6"/>
    <w:rsid w:val="006B36EC"/>
    <w:rsid w:val="006B38C6"/>
    <w:rsid w:val="006B3F15"/>
    <w:rsid w:val="006B567E"/>
    <w:rsid w:val="006B599F"/>
    <w:rsid w:val="006B5DC7"/>
    <w:rsid w:val="006B7200"/>
    <w:rsid w:val="006B7A8D"/>
    <w:rsid w:val="006C0CF2"/>
    <w:rsid w:val="006C1524"/>
    <w:rsid w:val="006C1C99"/>
    <w:rsid w:val="006C2F70"/>
    <w:rsid w:val="006C3EA6"/>
    <w:rsid w:val="006C41D3"/>
    <w:rsid w:val="006C5149"/>
    <w:rsid w:val="006C5AC7"/>
    <w:rsid w:val="006C6E66"/>
    <w:rsid w:val="006D02D9"/>
    <w:rsid w:val="006D0CB7"/>
    <w:rsid w:val="006D0CCE"/>
    <w:rsid w:val="006D1E42"/>
    <w:rsid w:val="006D260D"/>
    <w:rsid w:val="006D2815"/>
    <w:rsid w:val="006D3C72"/>
    <w:rsid w:val="006D4D37"/>
    <w:rsid w:val="006D6147"/>
    <w:rsid w:val="006D69A4"/>
    <w:rsid w:val="006D6B8B"/>
    <w:rsid w:val="006D74AD"/>
    <w:rsid w:val="006D7711"/>
    <w:rsid w:val="006D7E9A"/>
    <w:rsid w:val="006E09CE"/>
    <w:rsid w:val="006E0F2B"/>
    <w:rsid w:val="006E1917"/>
    <w:rsid w:val="006E1A48"/>
    <w:rsid w:val="006E1D8F"/>
    <w:rsid w:val="006E233D"/>
    <w:rsid w:val="006E23D3"/>
    <w:rsid w:val="006E2D12"/>
    <w:rsid w:val="006E2DF4"/>
    <w:rsid w:val="006E2EE4"/>
    <w:rsid w:val="006E44EE"/>
    <w:rsid w:val="006E46E1"/>
    <w:rsid w:val="006E568C"/>
    <w:rsid w:val="006E7E19"/>
    <w:rsid w:val="006E7F68"/>
    <w:rsid w:val="006F0ED0"/>
    <w:rsid w:val="006F1091"/>
    <w:rsid w:val="006F1582"/>
    <w:rsid w:val="006F1E83"/>
    <w:rsid w:val="006F3758"/>
    <w:rsid w:val="006F3FF9"/>
    <w:rsid w:val="006F4454"/>
    <w:rsid w:val="006F4981"/>
    <w:rsid w:val="006F5A00"/>
    <w:rsid w:val="006F625E"/>
    <w:rsid w:val="006F7544"/>
    <w:rsid w:val="007003D8"/>
    <w:rsid w:val="00700507"/>
    <w:rsid w:val="00701179"/>
    <w:rsid w:val="0070133A"/>
    <w:rsid w:val="007016D7"/>
    <w:rsid w:val="00701F50"/>
    <w:rsid w:val="00702227"/>
    <w:rsid w:val="0070236B"/>
    <w:rsid w:val="00702664"/>
    <w:rsid w:val="00703739"/>
    <w:rsid w:val="00703AAE"/>
    <w:rsid w:val="007055BC"/>
    <w:rsid w:val="0070599D"/>
    <w:rsid w:val="007062B0"/>
    <w:rsid w:val="00706731"/>
    <w:rsid w:val="00706BB9"/>
    <w:rsid w:val="00706BD6"/>
    <w:rsid w:val="00706E60"/>
    <w:rsid w:val="0070756B"/>
    <w:rsid w:val="00707603"/>
    <w:rsid w:val="00707D73"/>
    <w:rsid w:val="0071030B"/>
    <w:rsid w:val="00710C9A"/>
    <w:rsid w:val="00710EED"/>
    <w:rsid w:val="007125B1"/>
    <w:rsid w:val="0071281E"/>
    <w:rsid w:val="00714C4A"/>
    <w:rsid w:val="00715200"/>
    <w:rsid w:val="00716109"/>
    <w:rsid w:val="007169A7"/>
    <w:rsid w:val="007170B9"/>
    <w:rsid w:val="0071767E"/>
    <w:rsid w:val="00717848"/>
    <w:rsid w:val="00717887"/>
    <w:rsid w:val="00720EF9"/>
    <w:rsid w:val="00722A18"/>
    <w:rsid w:val="00723540"/>
    <w:rsid w:val="00723CA6"/>
    <w:rsid w:val="0072590E"/>
    <w:rsid w:val="00725AE9"/>
    <w:rsid w:val="0072726B"/>
    <w:rsid w:val="00727DCE"/>
    <w:rsid w:val="00730083"/>
    <w:rsid w:val="007312EF"/>
    <w:rsid w:val="0073238A"/>
    <w:rsid w:val="00732860"/>
    <w:rsid w:val="0073335B"/>
    <w:rsid w:val="0073413F"/>
    <w:rsid w:val="0073479A"/>
    <w:rsid w:val="00734958"/>
    <w:rsid w:val="00735F13"/>
    <w:rsid w:val="00735FBC"/>
    <w:rsid w:val="00736592"/>
    <w:rsid w:val="007366BB"/>
    <w:rsid w:val="00736D6F"/>
    <w:rsid w:val="00737053"/>
    <w:rsid w:val="00742E28"/>
    <w:rsid w:val="0074334C"/>
    <w:rsid w:val="007435A9"/>
    <w:rsid w:val="007445B3"/>
    <w:rsid w:val="0074483A"/>
    <w:rsid w:val="00745401"/>
    <w:rsid w:val="00745587"/>
    <w:rsid w:val="00745CFC"/>
    <w:rsid w:val="00745ECB"/>
    <w:rsid w:val="00746CBA"/>
    <w:rsid w:val="007503C1"/>
    <w:rsid w:val="00750581"/>
    <w:rsid w:val="00750707"/>
    <w:rsid w:val="00751160"/>
    <w:rsid w:val="0075147F"/>
    <w:rsid w:val="00751D4D"/>
    <w:rsid w:val="00752016"/>
    <w:rsid w:val="00752F06"/>
    <w:rsid w:val="007541EA"/>
    <w:rsid w:val="00754C9D"/>
    <w:rsid w:val="00755FBC"/>
    <w:rsid w:val="00756DD4"/>
    <w:rsid w:val="00756FA1"/>
    <w:rsid w:val="0075710C"/>
    <w:rsid w:val="00761F35"/>
    <w:rsid w:val="00761FA8"/>
    <w:rsid w:val="00761FF8"/>
    <w:rsid w:val="00762501"/>
    <w:rsid w:val="0076335B"/>
    <w:rsid w:val="00764177"/>
    <w:rsid w:val="00764446"/>
    <w:rsid w:val="0076567E"/>
    <w:rsid w:val="00765D64"/>
    <w:rsid w:val="00766488"/>
    <w:rsid w:val="00767229"/>
    <w:rsid w:val="007700D8"/>
    <w:rsid w:val="007703BE"/>
    <w:rsid w:val="007716FD"/>
    <w:rsid w:val="0077172D"/>
    <w:rsid w:val="00771986"/>
    <w:rsid w:val="0077248A"/>
    <w:rsid w:val="00772BAA"/>
    <w:rsid w:val="00773D60"/>
    <w:rsid w:val="00773DD4"/>
    <w:rsid w:val="0077411B"/>
    <w:rsid w:val="00774940"/>
    <w:rsid w:val="00775263"/>
    <w:rsid w:val="00776C4D"/>
    <w:rsid w:val="00776FD1"/>
    <w:rsid w:val="00777771"/>
    <w:rsid w:val="00780354"/>
    <w:rsid w:val="007813B4"/>
    <w:rsid w:val="00781477"/>
    <w:rsid w:val="00781FE4"/>
    <w:rsid w:val="00782EA8"/>
    <w:rsid w:val="00782F88"/>
    <w:rsid w:val="007850C8"/>
    <w:rsid w:val="00785753"/>
    <w:rsid w:val="00785A3D"/>
    <w:rsid w:val="00785D61"/>
    <w:rsid w:val="007869F9"/>
    <w:rsid w:val="00787737"/>
    <w:rsid w:val="00787A59"/>
    <w:rsid w:val="007904C5"/>
    <w:rsid w:val="007906D4"/>
    <w:rsid w:val="007915AA"/>
    <w:rsid w:val="00791944"/>
    <w:rsid w:val="007919C3"/>
    <w:rsid w:val="00792CD7"/>
    <w:rsid w:val="00792F6B"/>
    <w:rsid w:val="0079424B"/>
    <w:rsid w:val="00795464"/>
    <w:rsid w:val="00795BBF"/>
    <w:rsid w:val="00796EA9"/>
    <w:rsid w:val="007978D7"/>
    <w:rsid w:val="00797EB4"/>
    <w:rsid w:val="007A0DF9"/>
    <w:rsid w:val="007A1171"/>
    <w:rsid w:val="007A2687"/>
    <w:rsid w:val="007A3A19"/>
    <w:rsid w:val="007A3B6D"/>
    <w:rsid w:val="007A3E18"/>
    <w:rsid w:val="007A5DAD"/>
    <w:rsid w:val="007A6460"/>
    <w:rsid w:val="007A677F"/>
    <w:rsid w:val="007A6A6E"/>
    <w:rsid w:val="007A7289"/>
    <w:rsid w:val="007A7BCA"/>
    <w:rsid w:val="007B0025"/>
    <w:rsid w:val="007B041F"/>
    <w:rsid w:val="007B21EA"/>
    <w:rsid w:val="007B3416"/>
    <w:rsid w:val="007B36C9"/>
    <w:rsid w:val="007B3A5D"/>
    <w:rsid w:val="007B3ECE"/>
    <w:rsid w:val="007B4082"/>
    <w:rsid w:val="007B426E"/>
    <w:rsid w:val="007B498C"/>
    <w:rsid w:val="007B4DDE"/>
    <w:rsid w:val="007B5F2D"/>
    <w:rsid w:val="007B65A2"/>
    <w:rsid w:val="007B6687"/>
    <w:rsid w:val="007B6A42"/>
    <w:rsid w:val="007B70D8"/>
    <w:rsid w:val="007C03B1"/>
    <w:rsid w:val="007C15F8"/>
    <w:rsid w:val="007C1912"/>
    <w:rsid w:val="007C208D"/>
    <w:rsid w:val="007C2E98"/>
    <w:rsid w:val="007C31A8"/>
    <w:rsid w:val="007C3813"/>
    <w:rsid w:val="007C3EB8"/>
    <w:rsid w:val="007C4D7F"/>
    <w:rsid w:val="007C564D"/>
    <w:rsid w:val="007C59BF"/>
    <w:rsid w:val="007D1109"/>
    <w:rsid w:val="007D133D"/>
    <w:rsid w:val="007D16FE"/>
    <w:rsid w:val="007D1A26"/>
    <w:rsid w:val="007D2D8B"/>
    <w:rsid w:val="007D2F68"/>
    <w:rsid w:val="007D3491"/>
    <w:rsid w:val="007D37CE"/>
    <w:rsid w:val="007D5777"/>
    <w:rsid w:val="007D75E4"/>
    <w:rsid w:val="007E0056"/>
    <w:rsid w:val="007E025B"/>
    <w:rsid w:val="007E1360"/>
    <w:rsid w:val="007E19A3"/>
    <w:rsid w:val="007E1AE9"/>
    <w:rsid w:val="007E2D24"/>
    <w:rsid w:val="007E4161"/>
    <w:rsid w:val="007E48FD"/>
    <w:rsid w:val="007E4E82"/>
    <w:rsid w:val="007E50A3"/>
    <w:rsid w:val="007E5371"/>
    <w:rsid w:val="007E5AE8"/>
    <w:rsid w:val="007E637D"/>
    <w:rsid w:val="007E6E60"/>
    <w:rsid w:val="007E77D7"/>
    <w:rsid w:val="007F03FA"/>
    <w:rsid w:val="007F049C"/>
    <w:rsid w:val="007F1307"/>
    <w:rsid w:val="007F2E28"/>
    <w:rsid w:val="007F3F81"/>
    <w:rsid w:val="007F3F9F"/>
    <w:rsid w:val="007F5143"/>
    <w:rsid w:val="007F5382"/>
    <w:rsid w:val="007F565D"/>
    <w:rsid w:val="007F69C7"/>
    <w:rsid w:val="007F7D52"/>
    <w:rsid w:val="00800E1B"/>
    <w:rsid w:val="0080172B"/>
    <w:rsid w:val="00804397"/>
    <w:rsid w:val="0080446C"/>
    <w:rsid w:val="00805233"/>
    <w:rsid w:val="00806F4D"/>
    <w:rsid w:val="008073EB"/>
    <w:rsid w:val="008104A5"/>
    <w:rsid w:val="008109E8"/>
    <w:rsid w:val="008128FB"/>
    <w:rsid w:val="0081298F"/>
    <w:rsid w:val="008134F4"/>
    <w:rsid w:val="00813A26"/>
    <w:rsid w:val="00813C35"/>
    <w:rsid w:val="00814B0D"/>
    <w:rsid w:val="0081502F"/>
    <w:rsid w:val="00815E98"/>
    <w:rsid w:val="00815F90"/>
    <w:rsid w:val="00815FC8"/>
    <w:rsid w:val="00816073"/>
    <w:rsid w:val="008167F1"/>
    <w:rsid w:val="008170F1"/>
    <w:rsid w:val="008172BD"/>
    <w:rsid w:val="0081787F"/>
    <w:rsid w:val="00817BD5"/>
    <w:rsid w:val="008208D2"/>
    <w:rsid w:val="00820A15"/>
    <w:rsid w:val="00820B95"/>
    <w:rsid w:val="00820E0F"/>
    <w:rsid w:val="008217C3"/>
    <w:rsid w:val="00821885"/>
    <w:rsid w:val="008227A0"/>
    <w:rsid w:val="0082384E"/>
    <w:rsid w:val="00825388"/>
    <w:rsid w:val="00825D0B"/>
    <w:rsid w:val="00827FDE"/>
    <w:rsid w:val="00830085"/>
    <w:rsid w:val="00831363"/>
    <w:rsid w:val="008325C5"/>
    <w:rsid w:val="0083282A"/>
    <w:rsid w:val="00832FC3"/>
    <w:rsid w:val="008331A0"/>
    <w:rsid w:val="008344AF"/>
    <w:rsid w:val="00834935"/>
    <w:rsid w:val="00834D1A"/>
    <w:rsid w:val="0083542F"/>
    <w:rsid w:val="008355C3"/>
    <w:rsid w:val="00836817"/>
    <w:rsid w:val="00840041"/>
    <w:rsid w:val="0084048E"/>
    <w:rsid w:val="008407BC"/>
    <w:rsid w:val="00840E36"/>
    <w:rsid w:val="00842411"/>
    <w:rsid w:val="00842C73"/>
    <w:rsid w:val="008433CC"/>
    <w:rsid w:val="00843456"/>
    <w:rsid w:val="008453C1"/>
    <w:rsid w:val="0084631C"/>
    <w:rsid w:val="008466FF"/>
    <w:rsid w:val="00847077"/>
    <w:rsid w:val="008477ED"/>
    <w:rsid w:val="00847CA4"/>
    <w:rsid w:val="00850FE9"/>
    <w:rsid w:val="00852C73"/>
    <w:rsid w:val="00853162"/>
    <w:rsid w:val="00854CC0"/>
    <w:rsid w:val="008558B5"/>
    <w:rsid w:val="00856D68"/>
    <w:rsid w:val="00856D86"/>
    <w:rsid w:val="00857926"/>
    <w:rsid w:val="008605BA"/>
    <w:rsid w:val="008606A5"/>
    <w:rsid w:val="00860A6D"/>
    <w:rsid w:val="00860C89"/>
    <w:rsid w:val="00861135"/>
    <w:rsid w:val="00861AEF"/>
    <w:rsid w:val="00863C81"/>
    <w:rsid w:val="00863DA7"/>
    <w:rsid w:val="008665AB"/>
    <w:rsid w:val="008671D9"/>
    <w:rsid w:val="00867724"/>
    <w:rsid w:val="008679E6"/>
    <w:rsid w:val="00870417"/>
    <w:rsid w:val="008709B9"/>
    <w:rsid w:val="0087152B"/>
    <w:rsid w:val="00871B4E"/>
    <w:rsid w:val="0087215D"/>
    <w:rsid w:val="00872494"/>
    <w:rsid w:val="00873100"/>
    <w:rsid w:val="00873392"/>
    <w:rsid w:val="00873C56"/>
    <w:rsid w:val="00874315"/>
    <w:rsid w:val="00874753"/>
    <w:rsid w:val="008757E9"/>
    <w:rsid w:val="008769A9"/>
    <w:rsid w:val="008769C0"/>
    <w:rsid w:val="00876E39"/>
    <w:rsid w:val="0087789A"/>
    <w:rsid w:val="008808E4"/>
    <w:rsid w:val="00880A5B"/>
    <w:rsid w:val="00881394"/>
    <w:rsid w:val="008814BE"/>
    <w:rsid w:val="00881FEE"/>
    <w:rsid w:val="0088227B"/>
    <w:rsid w:val="00883707"/>
    <w:rsid w:val="00883710"/>
    <w:rsid w:val="00883ADD"/>
    <w:rsid w:val="00884835"/>
    <w:rsid w:val="008855E9"/>
    <w:rsid w:val="00885E53"/>
    <w:rsid w:val="00887CFE"/>
    <w:rsid w:val="00887F0B"/>
    <w:rsid w:val="00890404"/>
    <w:rsid w:val="00890E4A"/>
    <w:rsid w:val="0089134E"/>
    <w:rsid w:val="00891E26"/>
    <w:rsid w:val="00892A52"/>
    <w:rsid w:val="00892DB3"/>
    <w:rsid w:val="00892F95"/>
    <w:rsid w:val="00894219"/>
    <w:rsid w:val="0089542C"/>
    <w:rsid w:val="008964E2"/>
    <w:rsid w:val="00896AB3"/>
    <w:rsid w:val="00897008"/>
    <w:rsid w:val="008976B0"/>
    <w:rsid w:val="00897966"/>
    <w:rsid w:val="008A1386"/>
    <w:rsid w:val="008A1E12"/>
    <w:rsid w:val="008A2525"/>
    <w:rsid w:val="008A2EE5"/>
    <w:rsid w:val="008A3DD0"/>
    <w:rsid w:val="008A40E7"/>
    <w:rsid w:val="008A474E"/>
    <w:rsid w:val="008A4910"/>
    <w:rsid w:val="008A5090"/>
    <w:rsid w:val="008A50E0"/>
    <w:rsid w:val="008A67D4"/>
    <w:rsid w:val="008A6B58"/>
    <w:rsid w:val="008A6BC0"/>
    <w:rsid w:val="008A6D24"/>
    <w:rsid w:val="008A7C1C"/>
    <w:rsid w:val="008A7C4D"/>
    <w:rsid w:val="008B18C0"/>
    <w:rsid w:val="008B2181"/>
    <w:rsid w:val="008B2418"/>
    <w:rsid w:val="008B2B4A"/>
    <w:rsid w:val="008B31E6"/>
    <w:rsid w:val="008B4CBD"/>
    <w:rsid w:val="008B64EF"/>
    <w:rsid w:val="008B6797"/>
    <w:rsid w:val="008B68A2"/>
    <w:rsid w:val="008B6E9E"/>
    <w:rsid w:val="008B6F1D"/>
    <w:rsid w:val="008B7471"/>
    <w:rsid w:val="008C0A5E"/>
    <w:rsid w:val="008C0EE6"/>
    <w:rsid w:val="008C15CB"/>
    <w:rsid w:val="008C28C9"/>
    <w:rsid w:val="008C325B"/>
    <w:rsid w:val="008C39F3"/>
    <w:rsid w:val="008C504A"/>
    <w:rsid w:val="008C54ED"/>
    <w:rsid w:val="008C5B83"/>
    <w:rsid w:val="008C7106"/>
    <w:rsid w:val="008C7302"/>
    <w:rsid w:val="008C7C76"/>
    <w:rsid w:val="008D05CE"/>
    <w:rsid w:val="008D069A"/>
    <w:rsid w:val="008D409C"/>
    <w:rsid w:val="008D43E6"/>
    <w:rsid w:val="008D44B2"/>
    <w:rsid w:val="008D4B59"/>
    <w:rsid w:val="008D4D5A"/>
    <w:rsid w:val="008D5F5A"/>
    <w:rsid w:val="008D6E1A"/>
    <w:rsid w:val="008D791C"/>
    <w:rsid w:val="008D7B85"/>
    <w:rsid w:val="008E0052"/>
    <w:rsid w:val="008E296B"/>
    <w:rsid w:val="008E2DB9"/>
    <w:rsid w:val="008E319C"/>
    <w:rsid w:val="008E360F"/>
    <w:rsid w:val="008E4316"/>
    <w:rsid w:val="008E48D7"/>
    <w:rsid w:val="008E4B95"/>
    <w:rsid w:val="008E5CF8"/>
    <w:rsid w:val="008E5DFB"/>
    <w:rsid w:val="008E7145"/>
    <w:rsid w:val="008E7825"/>
    <w:rsid w:val="008E7F49"/>
    <w:rsid w:val="008F0777"/>
    <w:rsid w:val="008F1240"/>
    <w:rsid w:val="008F2BE7"/>
    <w:rsid w:val="008F3E64"/>
    <w:rsid w:val="008F3E6A"/>
    <w:rsid w:val="008F4553"/>
    <w:rsid w:val="008F4900"/>
    <w:rsid w:val="008F4BA9"/>
    <w:rsid w:val="008F503F"/>
    <w:rsid w:val="008F58D0"/>
    <w:rsid w:val="008F5F1F"/>
    <w:rsid w:val="008F6222"/>
    <w:rsid w:val="008F66C3"/>
    <w:rsid w:val="008F6A5B"/>
    <w:rsid w:val="008F789E"/>
    <w:rsid w:val="009008F3"/>
    <w:rsid w:val="009009BB"/>
    <w:rsid w:val="00901CB2"/>
    <w:rsid w:val="00901D63"/>
    <w:rsid w:val="0090253E"/>
    <w:rsid w:val="009027E8"/>
    <w:rsid w:val="0090298C"/>
    <w:rsid w:val="00902B23"/>
    <w:rsid w:val="009033D2"/>
    <w:rsid w:val="009038B0"/>
    <w:rsid w:val="00903B8C"/>
    <w:rsid w:val="0090567A"/>
    <w:rsid w:val="0090628A"/>
    <w:rsid w:val="009067B0"/>
    <w:rsid w:val="009077EC"/>
    <w:rsid w:val="00907926"/>
    <w:rsid w:val="009101AE"/>
    <w:rsid w:val="009101D6"/>
    <w:rsid w:val="00911656"/>
    <w:rsid w:val="00911DE1"/>
    <w:rsid w:val="00912776"/>
    <w:rsid w:val="00912AAE"/>
    <w:rsid w:val="00912D4F"/>
    <w:rsid w:val="00912D63"/>
    <w:rsid w:val="009133A8"/>
    <w:rsid w:val="00913B75"/>
    <w:rsid w:val="0091431F"/>
    <w:rsid w:val="009147CD"/>
    <w:rsid w:val="00914874"/>
    <w:rsid w:val="00914DC9"/>
    <w:rsid w:val="00915F48"/>
    <w:rsid w:val="00916E17"/>
    <w:rsid w:val="00916F28"/>
    <w:rsid w:val="009172AC"/>
    <w:rsid w:val="0092098B"/>
    <w:rsid w:val="009209D4"/>
    <w:rsid w:val="00920E98"/>
    <w:rsid w:val="009214EB"/>
    <w:rsid w:val="00921AC6"/>
    <w:rsid w:val="00921E28"/>
    <w:rsid w:val="00921F5F"/>
    <w:rsid w:val="00922A83"/>
    <w:rsid w:val="00922DEB"/>
    <w:rsid w:val="00923BDC"/>
    <w:rsid w:val="00923DF0"/>
    <w:rsid w:val="009253B0"/>
    <w:rsid w:val="00925EE5"/>
    <w:rsid w:val="0092679A"/>
    <w:rsid w:val="00926AEF"/>
    <w:rsid w:val="00926FFD"/>
    <w:rsid w:val="00931034"/>
    <w:rsid w:val="00931196"/>
    <w:rsid w:val="0093147A"/>
    <w:rsid w:val="009326F0"/>
    <w:rsid w:val="00933934"/>
    <w:rsid w:val="00935734"/>
    <w:rsid w:val="00935AF9"/>
    <w:rsid w:val="009378B5"/>
    <w:rsid w:val="009409D9"/>
    <w:rsid w:val="00940DBE"/>
    <w:rsid w:val="00941139"/>
    <w:rsid w:val="009414C9"/>
    <w:rsid w:val="00941F1D"/>
    <w:rsid w:val="00942CDF"/>
    <w:rsid w:val="00945429"/>
    <w:rsid w:val="009454C0"/>
    <w:rsid w:val="00945FD3"/>
    <w:rsid w:val="00947656"/>
    <w:rsid w:val="009476E9"/>
    <w:rsid w:val="00950DCC"/>
    <w:rsid w:val="00951399"/>
    <w:rsid w:val="009528C8"/>
    <w:rsid w:val="00952B48"/>
    <w:rsid w:val="00953470"/>
    <w:rsid w:val="009534A8"/>
    <w:rsid w:val="009537BA"/>
    <w:rsid w:val="009540E5"/>
    <w:rsid w:val="00954E95"/>
    <w:rsid w:val="009554A6"/>
    <w:rsid w:val="00955B99"/>
    <w:rsid w:val="00955D7D"/>
    <w:rsid w:val="009562ED"/>
    <w:rsid w:val="009568E5"/>
    <w:rsid w:val="00956C56"/>
    <w:rsid w:val="00957C4A"/>
    <w:rsid w:val="00960183"/>
    <w:rsid w:val="0096173B"/>
    <w:rsid w:val="00962389"/>
    <w:rsid w:val="00962E37"/>
    <w:rsid w:val="009631D2"/>
    <w:rsid w:val="00964818"/>
    <w:rsid w:val="00964A55"/>
    <w:rsid w:val="00964CED"/>
    <w:rsid w:val="00965496"/>
    <w:rsid w:val="00966D8B"/>
    <w:rsid w:val="00966ECB"/>
    <w:rsid w:val="0096728D"/>
    <w:rsid w:val="009673FD"/>
    <w:rsid w:val="00967C36"/>
    <w:rsid w:val="00970627"/>
    <w:rsid w:val="009709EB"/>
    <w:rsid w:val="00970AB3"/>
    <w:rsid w:val="00971B9A"/>
    <w:rsid w:val="00971F5F"/>
    <w:rsid w:val="009721BC"/>
    <w:rsid w:val="009731C2"/>
    <w:rsid w:val="00973305"/>
    <w:rsid w:val="00973946"/>
    <w:rsid w:val="00974ADD"/>
    <w:rsid w:val="00975D0B"/>
    <w:rsid w:val="00976190"/>
    <w:rsid w:val="00976556"/>
    <w:rsid w:val="00976E62"/>
    <w:rsid w:val="00976E70"/>
    <w:rsid w:val="00980216"/>
    <w:rsid w:val="00982510"/>
    <w:rsid w:val="009827F7"/>
    <w:rsid w:val="0098407F"/>
    <w:rsid w:val="009852D9"/>
    <w:rsid w:val="00986666"/>
    <w:rsid w:val="009871AA"/>
    <w:rsid w:val="00987F4B"/>
    <w:rsid w:val="009928C0"/>
    <w:rsid w:val="00992D10"/>
    <w:rsid w:val="00992F84"/>
    <w:rsid w:val="00994D33"/>
    <w:rsid w:val="00996A0B"/>
    <w:rsid w:val="00996DC3"/>
    <w:rsid w:val="00997FA7"/>
    <w:rsid w:val="009A0559"/>
    <w:rsid w:val="009A05A6"/>
    <w:rsid w:val="009A0C4A"/>
    <w:rsid w:val="009A0D2C"/>
    <w:rsid w:val="009A11A6"/>
    <w:rsid w:val="009A16AD"/>
    <w:rsid w:val="009A176C"/>
    <w:rsid w:val="009A1845"/>
    <w:rsid w:val="009A2198"/>
    <w:rsid w:val="009A2424"/>
    <w:rsid w:val="009A3E24"/>
    <w:rsid w:val="009A4191"/>
    <w:rsid w:val="009A573D"/>
    <w:rsid w:val="009A5E31"/>
    <w:rsid w:val="009A67A0"/>
    <w:rsid w:val="009A762D"/>
    <w:rsid w:val="009A7903"/>
    <w:rsid w:val="009B0294"/>
    <w:rsid w:val="009B0663"/>
    <w:rsid w:val="009B1415"/>
    <w:rsid w:val="009B1EC6"/>
    <w:rsid w:val="009B2151"/>
    <w:rsid w:val="009B2402"/>
    <w:rsid w:val="009B2FAC"/>
    <w:rsid w:val="009B31C8"/>
    <w:rsid w:val="009B4235"/>
    <w:rsid w:val="009B492F"/>
    <w:rsid w:val="009B69FB"/>
    <w:rsid w:val="009B6EC4"/>
    <w:rsid w:val="009B6FE3"/>
    <w:rsid w:val="009B7067"/>
    <w:rsid w:val="009B7E4D"/>
    <w:rsid w:val="009B7FFC"/>
    <w:rsid w:val="009C0113"/>
    <w:rsid w:val="009C07CA"/>
    <w:rsid w:val="009C1285"/>
    <w:rsid w:val="009C1C11"/>
    <w:rsid w:val="009C248E"/>
    <w:rsid w:val="009C2D02"/>
    <w:rsid w:val="009C3E40"/>
    <w:rsid w:val="009C5579"/>
    <w:rsid w:val="009C5BB2"/>
    <w:rsid w:val="009C62DB"/>
    <w:rsid w:val="009C6B0C"/>
    <w:rsid w:val="009C74B8"/>
    <w:rsid w:val="009D111C"/>
    <w:rsid w:val="009D11F6"/>
    <w:rsid w:val="009D1CEC"/>
    <w:rsid w:val="009D22C8"/>
    <w:rsid w:val="009D24F8"/>
    <w:rsid w:val="009D27EA"/>
    <w:rsid w:val="009D2919"/>
    <w:rsid w:val="009D3D59"/>
    <w:rsid w:val="009D44B4"/>
    <w:rsid w:val="009D47C0"/>
    <w:rsid w:val="009D4808"/>
    <w:rsid w:val="009D4B62"/>
    <w:rsid w:val="009D5671"/>
    <w:rsid w:val="009D5DA9"/>
    <w:rsid w:val="009D6B8F"/>
    <w:rsid w:val="009D7814"/>
    <w:rsid w:val="009E0967"/>
    <w:rsid w:val="009E2AEA"/>
    <w:rsid w:val="009E4B55"/>
    <w:rsid w:val="009E4CBC"/>
    <w:rsid w:val="009E534D"/>
    <w:rsid w:val="009E591E"/>
    <w:rsid w:val="009E7315"/>
    <w:rsid w:val="009E73A3"/>
    <w:rsid w:val="009E7433"/>
    <w:rsid w:val="009E7ACA"/>
    <w:rsid w:val="009F028B"/>
    <w:rsid w:val="009F0E43"/>
    <w:rsid w:val="009F1B39"/>
    <w:rsid w:val="009F2E24"/>
    <w:rsid w:val="009F3170"/>
    <w:rsid w:val="009F46B1"/>
    <w:rsid w:val="009F46BA"/>
    <w:rsid w:val="009F49A3"/>
    <w:rsid w:val="009F6536"/>
    <w:rsid w:val="009F676C"/>
    <w:rsid w:val="009F7299"/>
    <w:rsid w:val="00A00099"/>
    <w:rsid w:val="00A024D7"/>
    <w:rsid w:val="00A030AF"/>
    <w:rsid w:val="00A0344C"/>
    <w:rsid w:val="00A03C8C"/>
    <w:rsid w:val="00A052C3"/>
    <w:rsid w:val="00A06305"/>
    <w:rsid w:val="00A069BE"/>
    <w:rsid w:val="00A0778B"/>
    <w:rsid w:val="00A07FA0"/>
    <w:rsid w:val="00A1001F"/>
    <w:rsid w:val="00A1024E"/>
    <w:rsid w:val="00A1050C"/>
    <w:rsid w:val="00A1091E"/>
    <w:rsid w:val="00A109A8"/>
    <w:rsid w:val="00A11F35"/>
    <w:rsid w:val="00A12AB3"/>
    <w:rsid w:val="00A13989"/>
    <w:rsid w:val="00A14984"/>
    <w:rsid w:val="00A14C5E"/>
    <w:rsid w:val="00A15624"/>
    <w:rsid w:val="00A15676"/>
    <w:rsid w:val="00A15816"/>
    <w:rsid w:val="00A15CF0"/>
    <w:rsid w:val="00A15D29"/>
    <w:rsid w:val="00A167F4"/>
    <w:rsid w:val="00A16B7A"/>
    <w:rsid w:val="00A20592"/>
    <w:rsid w:val="00A21433"/>
    <w:rsid w:val="00A23150"/>
    <w:rsid w:val="00A243CD"/>
    <w:rsid w:val="00A24A52"/>
    <w:rsid w:val="00A26088"/>
    <w:rsid w:val="00A271D4"/>
    <w:rsid w:val="00A27240"/>
    <w:rsid w:val="00A279D7"/>
    <w:rsid w:val="00A27BD0"/>
    <w:rsid w:val="00A3039F"/>
    <w:rsid w:val="00A3101A"/>
    <w:rsid w:val="00A313BC"/>
    <w:rsid w:val="00A3179E"/>
    <w:rsid w:val="00A33DD6"/>
    <w:rsid w:val="00A34877"/>
    <w:rsid w:val="00A36185"/>
    <w:rsid w:val="00A36CB9"/>
    <w:rsid w:val="00A379EE"/>
    <w:rsid w:val="00A37F48"/>
    <w:rsid w:val="00A405A9"/>
    <w:rsid w:val="00A40CC0"/>
    <w:rsid w:val="00A41744"/>
    <w:rsid w:val="00A41C12"/>
    <w:rsid w:val="00A424E3"/>
    <w:rsid w:val="00A4275E"/>
    <w:rsid w:val="00A42CCA"/>
    <w:rsid w:val="00A43897"/>
    <w:rsid w:val="00A44542"/>
    <w:rsid w:val="00A44731"/>
    <w:rsid w:val="00A4491C"/>
    <w:rsid w:val="00A460DF"/>
    <w:rsid w:val="00A46BF6"/>
    <w:rsid w:val="00A4707E"/>
    <w:rsid w:val="00A4736B"/>
    <w:rsid w:val="00A4769A"/>
    <w:rsid w:val="00A5064C"/>
    <w:rsid w:val="00A5235D"/>
    <w:rsid w:val="00A525A4"/>
    <w:rsid w:val="00A536D8"/>
    <w:rsid w:val="00A546D4"/>
    <w:rsid w:val="00A55F58"/>
    <w:rsid w:val="00A57C24"/>
    <w:rsid w:val="00A57C38"/>
    <w:rsid w:val="00A60215"/>
    <w:rsid w:val="00A615D9"/>
    <w:rsid w:val="00A61B24"/>
    <w:rsid w:val="00A61F4D"/>
    <w:rsid w:val="00A62343"/>
    <w:rsid w:val="00A629B8"/>
    <w:rsid w:val="00A63C4A"/>
    <w:rsid w:val="00A642B0"/>
    <w:rsid w:val="00A66068"/>
    <w:rsid w:val="00A662F5"/>
    <w:rsid w:val="00A6741F"/>
    <w:rsid w:val="00A67454"/>
    <w:rsid w:val="00A67899"/>
    <w:rsid w:val="00A70153"/>
    <w:rsid w:val="00A7119D"/>
    <w:rsid w:val="00A71590"/>
    <w:rsid w:val="00A72D82"/>
    <w:rsid w:val="00A74426"/>
    <w:rsid w:val="00A7535E"/>
    <w:rsid w:val="00A7537B"/>
    <w:rsid w:val="00A7622E"/>
    <w:rsid w:val="00A7641F"/>
    <w:rsid w:val="00A76AFD"/>
    <w:rsid w:val="00A76C27"/>
    <w:rsid w:val="00A76C9D"/>
    <w:rsid w:val="00A800B2"/>
    <w:rsid w:val="00A8070B"/>
    <w:rsid w:val="00A80945"/>
    <w:rsid w:val="00A81D4D"/>
    <w:rsid w:val="00A81E8C"/>
    <w:rsid w:val="00A82ADA"/>
    <w:rsid w:val="00A82E9A"/>
    <w:rsid w:val="00A845E5"/>
    <w:rsid w:val="00A84BF8"/>
    <w:rsid w:val="00A84DE6"/>
    <w:rsid w:val="00A854D8"/>
    <w:rsid w:val="00A856FB"/>
    <w:rsid w:val="00A85BEC"/>
    <w:rsid w:val="00A869C6"/>
    <w:rsid w:val="00A86F92"/>
    <w:rsid w:val="00A872AB"/>
    <w:rsid w:val="00A90BA1"/>
    <w:rsid w:val="00A90E4F"/>
    <w:rsid w:val="00A91261"/>
    <w:rsid w:val="00A91EAF"/>
    <w:rsid w:val="00A922AF"/>
    <w:rsid w:val="00A92937"/>
    <w:rsid w:val="00A92ACD"/>
    <w:rsid w:val="00A92EC0"/>
    <w:rsid w:val="00A92FDF"/>
    <w:rsid w:val="00A93F32"/>
    <w:rsid w:val="00A94DED"/>
    <w:rsid w:val="00A95601"/>
    <w:rsid w:val="00A95AC8"/>
    <w:rsid w:val="00A95BF2"/>
    <w:rsid w:val="00A95C21"/>
    <w:rsid w:val="00A95EFB"/>
    <w:rsid w:val="00A96215"/>
    <w:rsid w:val="00A9628C"/>
    <w:rsid w:val="00A964B4"/>
    <w:rsid w:val="00A96EEE"/>
    <w:rsid w:val="00A97041"/>
    <w:rsid w:val="00A97394"/>
    <w:rsid w:val="00AA0270"/>
    <w:rsid w:val="00AA2EE3"/>
    <w:rsid w:val="00AA3342"/>
    <w:rsid w:val="00AA351C"/>
    <w:rsid w:val="00AA35C4"/>
    <w:rsid w:val="00AA3E6C"/>
    <w:rsid w:val="00AA43F0"/>
    <w:rsid w:val="00AA58DB"/>
    <w:rsid w:val="00AA5C09"/>
    <w:rsid w:val="00AA5F2E"/>
    <w:rsid w:val="00AB03BE"/>
    <w:rsid w:val="00AB0E23"/>
    <w:rsid w:val="00AB1978"/>
    <w:rsid w:val="00AB19C0"/>
    <w:rsid w:val="00AB1B5B"/>
    <w:rsid w:val="00AB2641"/>
    <w:rsid w:val="00AB2CBB"/>
    <w:rsid w:val="00AB2DB0"/>
    <w:rsid w:val="00AB3058"/>
    <w:rsid w:val="00AB5373"/>
    <w:rsid w:val="00AB7D5A"/>
    <w:rsid w:val="00AC00E8"/>
    <w:rsid w:val="00AC11E0"/>
    <w:rsid w:val="00AC2366"/>
    <w:rsid w:val="00AC3C19"/>
    <w:rsid w:val="00AC3CF4"/>
    <w:rsid w:val="00AC3DB1"/>
    <w:rsid w:val="00AC4617"/>
    <w:rsid w:val="00AC4AC3"/>
    <w:rsid w:val="00AC51B3"/>
    <w:rsid w:val="00AC5BD0"/>
    <w:rsid w:val="00AC6B46"/>
    <w:rsid w:val="00AC6BB8"/>
    <w:rsid w:val="00AC6C6C"/>
    <w:rsid w:val="00AC712C"/>
    <w:rsid w:val="00AC7A6D"/>
    <w:rsid w:val="00AD08F0"/>
    <w:rsid w:val="00AD0DFE"/>
    <w:rsid w:val="00AD179D"/>
    <w:rsid w:val="00AD1B4D"/>
    <w:rsid w:val="00AD24DA"/>
    <w:rsid w:val="00AD41E9"/>
    <w:rsid w:val="00AD44F6"/>
    <w:rsid w:val="00AD4880"/>
    <w:rsid w:val="00AD492B"/>
    <w:rsid w:val="00AD4AF3"/>
    <w:rsid w:val="00AD4DD6"/>
    <w:rsid w:val="00AD5233"/>
    <w:rsid w:val="00AD54D1"/>
    <w:rsid w:val="00AD5D41"/>
    <w:rsid w:val="00AE0D67"/>
    <w:rsid w:val="00AE202C"/>
    <w:rsid w:val="00AE2E4C"/>
    <w:rsid w:val="00AE4CF1"/>
    <w:rsid w:val="00AE5387"/>
    <w:rsid w:val="00AE5846"/>
    <w:rsid w:val="00AE58BB"/>
    <w:rsid w:val="00AE5AF9"/>
    <w:rsid w:val="00AE6644"/>
    <w:rsid w:val="00AE6A16"/>
    <w:rsid w:val="00AE6CD5"/>
    <w:rsid w:val="00AE6E3C"/>
    <w:rsid w:val="00AE7C87"/>
    <w:rsid w:val="00AE7FF6"/>
    <w:rsid w:val="00AF018B"/>
    <w:rsid w:val="00AF0C7D"/>
    <w:rsid w:val="00AF249D"/>
    <w:rsid w:val="00AF447E"/>
    <w:rsid w:val="00AF49CB"/>
    <w:rsid w:val="00AF52FD"/>
    <w:rsid w:val="00AF55E4"/>
    <w:rsid w:val="00AF713F"/>
    <w:rsid w:val="00AF7AB9"/>
    <w:rsid w:val="00AF7C1A"/>
    <w:rsid w:val="00B002B1"/>
    <w:rsid w:val="00B00BDE"/>
    <w:rsid w:val="00B00EDA"/>
    <w:rsid w:val="00B00FFF"/>
    <w:rsid w:val="00B019D6"/>
    <w:rsid w:val="00B01B2B"/>
    <w:rsid w:val="00B021DB"/>
    <w:rsid w:val="00B022C9"/>
    <w:rsid w:val="00B02924"/>
    <w:rsid w:val="00B029BA"/>
    <w:rsid w:val="00B02C55"/>
    <w:rsid w:val="00B03507"/>
    <w:rsid w:val="00B03B5E"/>
    <w:rsid w:val="00B04403"/>
    <w:rsid w:val="00B04FC0"/>
    <w:rsid w:val="00B05927"/>
    <w:rsid w:val="00B064C0"/>
    <w:rsid w:val="00B073C7"/>
    <w:rsid w:val="00B0752B"/>
    <w:rsid w:val="00B11262"/>
    <w:rsid w:val="00B1206A"/>
    <w:rsid w:val="00B1289E"/>
    <w:rsid w:val="00B1373E"/>
    <w:rsid w:val="00B13F31"/>
    <w:rsid w:val="00B13F80"/>
    <w:rsid w:val="00B1400C"/>
    <w:rsid w:val="00B14679"/>
    <w:rsid w:val="00B14982"/>
    <w:rsid w:val="00B1567C"/>
    <w:rsid w:val="00B15E89"/>
    <w:rsid w:val="00B15FCB"/>
    <w:rsid w:val="00B16D88"/>
    <w:rsid w:val="00B176DC"/>
    <w:rsid w:val="00B20A67"/>
    <w:rsid w:val="00B20D8B"/>
    <w:rsid w:val="00B21343"/>
    <w:rsid w:val="00B219EE"/>
    <w:rsid w:val="00B21AC2"/>
    <w:rsid w:val="00B226C4"/>
    <w:rsid w:val="00B22A94"/>
    <w:rsid w:val="00B2627E"/>
    <w:rsid w:val="00B263EA"/>
    <w:rsid w:val="00B26438"/>
    <w:rsid w:val="00B26A2C"/>
    <w:rsid w:val="00B2772F"/>
    <w:rsid w:val="00B278CB"/>
    <w:rsid w:val="00B300BD"/>
    <w:rsid w:val="00B3015E"/>
    <w:rsid w:val="00B303F1"/>
    <w:rsid w:val="00B31F3A"/>
    <w:rsid w:val="00B32A99"/>
    <w:rsid w:val="00B32B63"/>
    <w:rsid w:val="00B32CBB"/>
    <w:rsid w:val="00B335D3"/>
    <w:rsid w:val="00B34488"/>
    <w:rsid w:val="00B34B00"/>
    <w:rsid w:val="00B35009"/>
    <w:rsid w:val="00B35424"/>
    <w:rsid w:val="00B35C96"/>
    <w:rsid w:val="00B35E14"/>
    <w:rsid w:val="00B36006"/>
    <w:rsid w:val="00B36F62"/>
    <w:rsid w:val="00B373FB"/>
    <w:rsid w:val="00B37B87"/>
    <w:rsid w:val="00B40F84"/>
    <w:rsid w:val="00B414D7"/>
    <w:rsid w:val="00B41A80"/>
    <w:rsid w:val="00B41D18"/>
    <w:rsid w:val="00B42ACD"/>
    <w:rsid w:val="00B42D7E"/>
    <w:rsid w:val="00B43194"/>
    <w:rsid w:val="00B4412E"/>
    <w:rsid w:val="00B44832"/>
    <w:rsid w:val="00B4483D"/>
    <w:rsid w:val="00B448D6"/>
    <w:rsid w:val="00B449CB"/>
    <w:rsid w:val="00B45614"/>
    <w:rsid w:val="00B45804"/>
    <w:rsid w:val="00B476AD"/>
    <w:rsid w:val="00B501C5"/>
    <w:rsid w:val="00B50590"/>
    <w:rsid w:val="00B510A8"/>
    <w:rsid w:val="00B51875"/>
    <w:rsid w:val="00B518F1"/>
    <w:rsid w:val="00B53292"/>
    <w:rsid w:val="00B532BF"/>
    <w:rsid w:val="00B53613"/>
    <w:rsid w:val="00B539F6"/>
    <w:rsid w:val="00B541B9"/>
    <w:rsid w:val="00B54CF0"/>
    <w:rsid w:val="00B54F5A"/>
    <w:rsid w:val="00B567CA"/>
    <w:rsid w:val="00B57736"/>
    <w:rsid w:val="00B60175"/>
    <w:rsid w:val="00B60DF9"/>
    <w:rsid w:val="00B6174A"/>
    <w:rsid w:val="00B61858"/>
    <w:rsid w:val="00B62414"/>
    <w:rsid w:val="00B64519"/>
    <w:rsid w:val="00B65085"/>
    <w:rsid w:val="00B654E3"/>
    <w:rsid w:val="00B663BD"/>
    <w:rsid w:val="00B66EEC"/>
    <w:rsid w:val="00B6707D"/>
    <w:rsid w:val="00B7017A"/>
    <w:rsid w:val="00B71BF9"/>
    <w:rsid w:val="00B721BA"/>
    <w:rsid w:val="00B72977"/>
    <w:rsid w:val="00B72C66"/>
    <w:rsid w:val="00B730F2"/>
    <w:rsid w:val="00B7376D"/>
    <w:rsid w:val="00B748E6"/>
    <w:rsid w:val="00B74972"/>
    <w:rsid w:val="00B75B99"/>
    <w:rsid w:val="00B76567"/>
    <w:rsid w:val="00B771FE"/>
    <w:rsid w:val="00B80EC6"/>
    <w:rsid w:val="00B8405B"/>
    <w:rsid w:val="00B85F05"/>
    <w:rsid w:val="00B861DC"/>
    <w:rsid w:val="00B869E9"/>
    <w:rsid w:val="00B87304"/>
    <w:rsid w:val="00B902B3"/>
    <w:rsid w:val="00B9062A"/>
    <w:rsid w:val="00B90674"/>
    <w:rsid w:val="00B91C05"/>
    <w:rsid w:val="00B91CFA"/>
    <w:rsid w:val="00B91E5D"/>
    <w:rsid w:val="00B91F74"/>
    <w:rsid w:val="00B925E9"/>
    <w:rsid w:val="00B928CD"/>
    <w:rsid w:val="00B9313B"/>
    <w:rsid w:val="00B93205"/>
    <w:rsid w:val="00B947BF"/>
    <w:rsid w:val="00B956B5"/>
    <w:rsid w:val="00B96D15"/>
    <w:rsid w:val="00B9797C"/>
    <w:rsid w:val="00B97CC7"/>
    <w:rsid w:val="00B97ED0"/>
    <w:rsid w:val="00BA0F00"/>
    <w:rsid w:val="00BA13A2"/>
    <w:rsid w:val="00BA202C"/>
    <w:rsid w:val="00BA3291"/>
    <w:rsid w:val="00BA421A"/>
    <w:rsid w:val="00BA6798"/>
    <w:rsid w:val="00BA6A47"/>
    <w:rsid w:val="00BA708C"/>
    <w:rsid w:val="00BA711B"/>
    <w:rsid w:val="00BA73E5"/>
    <w:rsid w:val="00BB0B4E"/>
    <w:rsid w:val="00BB0EC8"/>
    <w:rsid w:val="00BB13CD"/>
    <w:rsid w:val="00BB182E"/>
    <w:rsid w:val="00BB2531"/>
    <w:rsid w:val="00BB290F"/>
    <w:rsid w:val="00BB2C61"/>
    <w:rsid w:val="00BB33DA"/>
    <w:rsid w:val="00BB3D64"/>
    <w:rsid w:val="00BB537D"/>
    <w:rsid w:val="00BC065D"/>
    <w:rsid w:val="00BC0D41"/>
    <w:rsid w:val="00BC0E9A"/>
    <w:rsid w:val="00BC3841"/>
    <w:rsid w:val="00BC433F"/>
    <w:rsid w:val="00BC4D8F"/>
    <w:rsid w:val="00BC4E48"/>
    <w:rsid w:val="00BC663C"/>
    <w:rsid w:val="00BC7E97"/>
    <w:rsid w:val="00BC7F28"/>
    <w:rsid w:val="00BD0E68"/>
    <w:rsid w:val="00BD1432"/>
    <w:rsid w:val="00BD1D46"/>
    <w:rsid w:val="00BD26FF"/>
    <w:rsid w:val="00BD2783"/>
    <w:rsid w:val="00BD39DE"/>
    <w:rsid w:val="00BD68F4"/>
    <w:rsid w:val="00BE0110"/>
    <w:rsid w:val="00BE0447"/>
    <w:rsid w:val="00BE0BC9"/>
    <w:rsid w:val="00BE0C63"/>
    <w:rsid w:val="00BE0CBE"/>
    <w:rsid w:val="00BE182F"/>
    <w:rsid w:val="00BE1A17"/>
    <w:rsid w:val="00BE2311"/>
    <w:rsid w:val="00BE25B1"/>
    <w:rsid w:val="00BE30D1"/>
    <w:rsid w:val="00BE3200"/>
    <w:rsid w:val="00BE3622"/>
    <w:rsid w:val="00BE3CAF"/>
    <w:rsid w:val="00BE579C"/>
    <w:rsid w:val="00BE64E7"/>
    <w:rsid w:val="00BE6552"/>
    <w:rsid w:val="00BE726E"/>
    <w:rsid w:val="00BE7B40"/>
    <w:rsid w:val="00BE7E2E"/>
    <w:rsid w:val="00BF1C95"/>
    <w:rsid w:val="00BF2098"/>
    <w:rsid w:val="00BF2A1A"/>
    <w:rsid w:val="00BF2C6E"/>
    <w:rsid w:val="00BF2FC8"/>
    <w:rsid w:val="00BF3B1A"/>
    <w:rsid w:val="00BF44A3"/>
    <w:rsid w:val="00BF481B"/>
    <w:rsid w:val="00BF5020"/>
    <w:rsid w:val="00BF5874"/>
    <w:rsid w:val="00BF6790"/>
    <w:rsid w:val="00BF749F"/>
    <w:rsid w:val="00BF7B48"/>
    <w:rsid w:val="00C007DA"/>
    <w:rsid w:val="00C00910"/>
    <w:rsid w:val="00C023F4"/>
    <w:rsid w:val="00C02884"/>
    <w:rsid w:val="00C041EF"/>
    <w:rsid w:val="00C05689"/>
    <w:rsid w:val="00C06217"/>
    <w:rsid w:val="00C0667D"/>
    <w:rsid w:val="00C06822"/>
    <w:rsid w:val="00C07D09"/>
    <w:rsid w:val="00C107F5"/>
    <w:rsid w:val="00C11ACA"/>
    <w:rsid w:val="00C1217A"/>
    <w:rsid w:val="00C1261B"/>
    <w:rsid w:val="00C12BF1"/>
    <w:rsid w:val="00C137CE"/>
    <w:rsid w:val="00C14375"/>
    <w:rsid w:val="00C14A32"/>
    <w:rsid w:val="00C14BBF"/>
    <w:rsid w:val="00C1579D"/>
    <w:rsid w:val="00C15843"/>
    <w:rsid w:val="00C16F1E"/>
    <w:rsid w:val="00C1798B"/>
    <w:rsid w:val="00C17B4F"/>
    <w:rsid w:val="00C20514"/>
    <w:rsid w:val="00C2087E"/>
    <w:rsid w:val="00C20DFF"/>
    <w:rsid w:val="00C2278F"/>
    <w:rsid w:val="00C22984"/>
    <w:rsid w:val="00C232E4"/>
    <w:rsid w:val="00C23482"/>
    <w:rsid w:val="00C23892"/>
    <w:rsid w:val="00C239E1"/>
    <w:rsid w:val="00C23B98"/>
    <w:rsid w:val="00C253E9"/>
    <w:rsid w:val="00C2585A"/>
    <w:rsid w:val="00C25D3D"/>
    <w:rsid w:val="00C25E78"/>
    <w:rsid w:val="00C2630C"/>
    <w:rsid w:val="00C2783C"/>
    <w:rsid w:val="00C27BC9"/>
    <w:rsid w:val="00C27E37"/>
    <w:rsid w:val="00C31DCC"/>
    <w:rsid w:val="00C32A00"/>
    <w:rsid w:val="00C32F51"/>
    <w:rsid w:val="00C32FA4"/>
    <w:rsid w:val="00C33B3D"/>
    <w:rsid w:val="00C34258"/>
    <w:rsid w:val="00C342AF"/>
    <w:rsid w:val="00C344DD"/>
    <w:rsid w:val="00C3468A"/>
    <w:rsid w:val="00C3486D"/>
    <w:rsid w:val="00C3492E"/>
    <w:rsid w:val="00C355E6"/>
    <w:rsid w:val="00C362CE"/>
    <w:rsid w:val="00C36E3B"/>
    <w:rsid w:val="00C3725F"/>
    <w:rsid w:val="00C37314"/>
    <w:rsid w:val="00C37827"/>
    <w:rsid w:val="00C37CEE"/>
    <w:rsid w:val="00C40EBA"/>
    <w:rsid w:val="00C41BE7"/>
    <w:rsid w:val="00C420A2"/>
    <w:rsid w:val="00C4257C"/>
    <w:rsid w:val="00C43A7E"/>
    <w:rsid w:val="00C44969"/>
    <w:rsid w:val="00C45490"/>
    <w:rsid w:val="00C45981"/>
    <w:rsid w:val="00C45F48"/>
    <w:rsid w:val="00C502DF"/>
    <w:rsid w:val="00C50903"/>
    <w:rsid w:val="00C5108A"/>
    <w:rsid w:val="00C51540"/>
    <w:rsid w:val="00C52930"/>
    <w:rsid w:val="00C53313"/>
    <w:rsid w:val="00C53E6E"/>
    <w:rsid w:val="00C541E3"/>
    <w:rsid w:val="00C544B8"/>
    <w:rsid w:val="00C54514"/>
    <w:rsid w:val="00C553F9"/>
    <w:rsid w:val="00C55480"/>
    <w:rsid w:val="00C55614"/>
    <w:rsid w:val="00C557B7"/>
    <w:rsid w:val="00C56430"/>
    <w:rsid w:val="00C56718"/>
    <w:rsid w:val="00C56CAF"/>
    <w:rsid w:val="00C56ED9"/>
    <w:rsid w:val="00C56F8E"/>
    <w:rsid w:val="00C61D61"/>
    <w:rsid w:val="00C628CA"/>
    <w:rsid w:val="00C62D71"/>
    <w:rsid w:val="00C630B7"/>
    <w:rsid w:val="00C63393"/>
    <w:rsid w:val="00C635AD"/>
    <w:rsid w:val="00C635BD"/>
    <w:rsid w:val="00C639DE"/>
    <w:rsid w:val="00C63B6F"/>
    <w:rsid w:val="00C63CDA"/>
    <w:rsid w:val="00C64327"/>
    <w:rsid w:val="00C65404"/>
    <w:rsid w:val="00C6645C"/>
    <w:rsid w:val="00C6698E"/>
    <w:rsid w:val="00C676ED"/>
    <w:rsid w:val="00C7017C"/>
    <w:rsid w:val="00C701F2"/>
    <w:rsid w:val="00C70C30"/>
    <w:rsid w:val="00C70C61"/>
    <w:rsid w:val="00C70DB1"/>
    <w:rsid w:val="00C70E97"/>
    <w:rsid w:val="00C72283"/>
    <w:rsid w:val="00C72C5C"/>
    <w:rsid w:val="00C73724"/>
    <w:rsid w:val="00C74FED"/>
    <w:rsid w:val="00C75170"/>
    <w:rsid w:val="00C75CEC"/>
    <w:rsid w:val="00C75E33"/>
    <w:rsid w:val="00C76A03"/>
    <w:rsid w:val="00C76E07"/>
    <w:rsid w:val="00C7796E"/>
    <w:rsid w:val="00C77E4D"/>
    <w:rsid w:val="00C8065E"/>
    <w:rsid w:val="00C80695"/>
    <w:rsid w:val="00C81244"/>
    <w:rsid w:val="00C815C7"/>
    <w:rsid w:val="00C81848"/>
    <w:rsid w:val="00C81CFF"/>
    <w:rsid w:val="00C82121"/>
    <w:rsid w:val="00C82289"/>
    <w:rsid w:val="00C82E14"/>
    <w:rsid w:val="00C836D7"/>
    <w:rsid w:val="00C83F03"/>
    <w:rsid w:val="00C8433A"/>
    <w:rsid w:val="00C855A0"/>
    <w:rsid w:val="00C85EBC"/>
    <w:rsid w:val="00C8669C"/>
    <w:rsid w:val="00C869C4"/>
    <w:rsid w:val="00C86EDE"/>
    <w:rsid w:val="00C86FE9"/>
    <w:rsid w:val="00C87A45"/>
    <w:rsid w:val="00C908CF"/>
    <w:rsid w:val="00C90F5C"/>
    <w:rsid w:val="00C91124"/>
    <w:rsid w:val="00C91181"/>
    <w:rsid w:val="00C91400"/>
    <w:rsid w:val="00C91F44"/>
    <w:rsid w:val="00C92FC7"/>
    <w:rsid w:val="00C935F8"/>
    <w:rsid w:val="00C93759"/>
    <w:rsid w:val="00C947A7"/>
    <w:rsid w:val="00C95D23"/>
    <w:rsid w:val="00C97181"/>
    <w:rsid w:val="00C972D1"/>
    <w:rsid w:val="00CA17E2"/>
    <w:rsid w:val="00CA1DE7"/>
    <w:rsid w:val="00CA1E3B"/>
    <w:rsid w:val="00CA26EF"/>
    <w:rsid w:val="00CA3BFE"/>
    <w:rsid w:val="00CA44FA"/>
    <w:rsid w:val="00CA5D82"/>
    <w:rsid w:val="00CA678C"/>
    <w:rsid w:val="00CA6906"/>
    <w:rsid w:val="00CA76AF"/>
    <w:rsid w:val="00CA7CBB"/>
    <w:rsid w:val="00CA7DB7"/>
    <w:rsid w:val="00CB067B"/>
    <w:rsid w:val="00CB1358"/>
    <w:rsid w:val="00CB1736"/>
    <w:rsid w:val="00CB2222"/>
    <w:rsid w:val="00CB2C31"/>
    <w:rsid w:val="00CB40D6"/>
    <w:rsid w:val="00CB4F0D"/>
    <w:rsid w:val="00CB50BB"/>
    <w:rsid w:val="00CB5D0E"/>
    <w:rsid w:val="00CB734F"/>
    <w:rsid w:val="00CC0D38"/>
    <w:rsid w:val="00CC1D56"/>
    <w:rsid w:val="00CC21B1"/>
    <w:rsid w:val="00CC3B45"/>
    <w:rsid w:val="00CC46CC"/>
    <w:rsid w:val="00CC5124"/>
    <w:rsid w:val="00CC5BFE"/>
    <w:rsid w:val="00CC5CC9"/>
    <w:rsid w:val="00CC6CF6"/>
    <w:rsid w:val="00CC705C"/>
    <w:rsid w:val="00CD018D"/>
    <w:rsid w:val="00CD0902"/>
    <w:rsid w:val="00CD134D"/>
    <w:rsid w:val="00CD1F02"/>
    <w:rsid w:val="00CD1F66"/>
    <w:rsid w:val="00CD3436"/>
    <w:rsid w:val="00CD35D4"/>
    <w:rsid w:val="00CD3C42"/>
    <w:rsid w:val="00CD421E"/>
    <w:rsid w:val="00CD7018"/>
    <w:rsid w:val="00CD76E5"/>
    <w:rsid w:val="00CE02D8"/>
    <w:rsid w:val="00CE0307"/>
    <w:rsid w:val="00CE2009"/>
    <w:rsid w:val="00CE26C2"/>
    <w:rsid w:val="00CE3188"/>
    <w:rsid w:val="00CE31AE"/>
    <w:rsid w:val="00CE4B5D"/>
    <w:rsid w:val="00CE4E1A"/>
    <w:rsid w:val="00CE623D"/>
    <w:rsid w:val="00CE74CF"/>
    <w:rsid w:val="00CE7739"/>
    <w:rsid w:val="00CE7995"/>
    <w:rsid w:val="00CF1F0C"/>
    <w:rsid w:val="00CF3435"/>
    <w:rsid w:val="00CF3710"/>
    <w:rsid w:val="00CF398B"/>
    <w:rsid w:val="00CF40F1"/>
    <w:rsid w:val="00CF6091"/>
    <w:rsid w:val="00CF6346"/>
    <w:rsid w:val="00CF68F2"/>
    <w:rsid w:val="00CF7855"/>
    <w:rsid w:val="00CF78A2"/>
    <w:rsid w:val="00CF7AFA"/>
    <w:rsid w:val="00CF7ECD"/>
    <w:rsid w:val="00D00570"/>
    <w:rsid w:val="00D029B5"/>
    <w:rsid w:val="00D0352C"/>
    <w:rsid w:val="00D036EC"/>
    <w:rsid w:val="00D03C51"/>
    <w:rsid w:val="00D0411A"/>
    <w:rsid w:val="00D041E6"/>
    <w:rsid w:val="00D04940"/>
    <w:rsid w:val="00D04F2F"/>
    <w:rsid w:val="00D06008"/>
    <w:rsid w:val="00D068FD"/>
    <w:rsid w:val="00D0698D"/>
    <w:rsid w:val="00D105FD"/>
    <w:rsid w:val="00D11A86"/>
    <w:rsid w:val="00D15225"/>
    <w:rsid w:val="00D159F9"/>
    <w:rsid w:val="00D16300"/>
    <w:rsid w:val="00D17294"/>
    <w:rsid w:val="00D17897"/>
    <w:rsid w:val="00D2084C"/>
    <w:rsid w:val="00D21037"/>
    <w:rsid w:val="00D21690"/>
    <w:rsid w:val="00D2226F"/>
    <w:rsid w:val="00D22BE7"/>
    <w:rsid w:val="00D23B52"/>
    <w:rsid w:val="00D25F15"/>
    <w:rsid w:val="00D262F1"/>
    <w:rsid w:val="00D26B4F"/>
    <w:rsid w:val="00D27059"/>
    <w:rsid w:val="00D273B3"/>
    <w:rsid w:val="00D2773D"/>
    <w:rsid w:val="00D27B94"/>
    <w:rsid w:val="00D27D1C"/>
    <w:rsid w:val="00D32AE0"/>
    <w:rsid w:val="00D3319C"/>
    <w:rsid w:val="00D33352"/>
    <w:rsid w:val="00D337FE"/>
    <w:rsid w:val="00D34699"/>
    <w:rsid w:val="00D35040"/>
    <w:rsid w:val="00D354CF"/>
    <w:rsid w:val="00D35825"/>
    <w:rsid w:val="00D36BC8"/>
    <w:rsid w:val="00D379A9"/>
    <w:rsid w:val="00D37AF0"/>
    <w:rsid w:val="00D40822"/>
    <w:rsid w:val="00D410C2"/>
    <w:rsid w:val="00D41340"/>
    <w:rsid w:val="00D414E3"/>
    <w:rsid w:val="00D4197D"/>
    <w:rsid w:val="00D43B33"/>
    <w:rsid w:val="00D44346"/>
    <w:rsid w:val="00D45944"/>
    <w:rsid w:val="00D45CDB"/>
    <w:rsid w:val="00D45EDE"/>
    <w:rsid w:val="00D46F03"/>
    <w:rsid w:val="00D4737E"/>
    <w:rsid w:val="00D47436"/>
    <w:rsid w:val="00D47548"/>
    <w:rsid w:val="00D47CAC"/>
    <w:rsid w:val="00D47F76"/>
    <w:rsid w:val="00D51166"/>
    <w:rsid w:val="00D51CC3"/>
    <w:rsid w:val="00D52C51"/>
    <w:rsid w:val="00D5568C"/>
    <w:rsid w:val="00D56918"/>
    <w:rsid w:val="00D5775A"/>
    <w:rsid w:val="00D60ECE"/>
    <w:rsid w:val="00D610AD"/>
    <w:rsid w:val="00D615F3"/>
    <w:rsid w:val="00D61D65"/>
    <w:rsid w:val="00D62269"/>
    <w:rsid w:val="00D625D9"/>
    <w:rsid w:val="00D62853"/>
    <w:rsid w:val="00D63931"/>
    <w:rsid w:val="00D66EC1"/>
    <w:rsid w:val="00D6705E"/>
    <w:rsid w:val="00D67883"/>
    <w:rsid w:val="00D67BD9"/>
    <w:rsid w:val="00D67C84"/>
    <w:rsid w:val="00D70052"/>
    <w:rsid w:val="00D70485"/>
    <w:rsid w:val="00D7145E"/>
    <w:rsid w:val="00D71535"/>
    <w:rsid w:val="00D71B25"/>
    <w:rsid w:val="00D73931"/>
    <w:rsid w:val="00D74B58"/>
    <w:rsid w:val="00D74CFF"/>
    <w:rsid w:val="00D755BD"/>
    <w:rsid w:val="00D75DFA"/>
    <w:rsid w:val="00D75E63"/>
    <w:rsid w:val="00D76328"/>
    <w:rsid w:val="00D76DC5"/>
    <w:rsid w:val="00D76EBB"/>
    <w:rsid w:val="00D77CEC"/>
    <w:rsid w:val="00D80930"/>
    <w:rsid w:val="00D82392"/>
    <w:rsid w:val="00D83273"/>
    <w:rsid w:val="00D8368C"/>
    <w:rsid w:val="00D837D9"/>
    <w:rsid w:val="00D8382D"/>
    <w:rsid w:val="00D83916"/>
    <w:rsid w:val="00D84644"/>
    <w:rsid w:val="00D84E2C"/>
    <w:rsid w:val="00D84F82"/>
    <w:rsid w:val="00D85452"/>
    <w:rsid w:val="00D86C44"/>
    <w:rsid w:val="00D86EBC"/>
    <w:rsid w:val="00D874C8"/>
    <w:rsid w:val="00D87676"/>
    <w:rsid w:val="00D87683"/>
    <w:rsid w:val="00D90C01"/>
    <w:rsid w:val="00D92F06"/>
    <w:rsid w:val="00D9374D"/>
    <w:rsid w:val="00D93CD4"/>
    <w:rsid w:val="00D94FC0"/>
    <w:rsid w:val="00D958F1"/>
    <w:rsid w:val="00D962D6"/>
    <w:rsid w:val="00DA09A2"/>
    <w:rsid w:val="00DA0E90"/>
    <w:rsid w:val="00DA2E24"/>
    <w:rsid w:val="00DA2F15"/>
    <w:rsid w:val="00DA311A"/>
    <w:rsid w:val="00DA3272"/>
    <w:rsid w:val="00DA352E"/>
    <w:rsid w:val="00DA3668"/>
    <w:rsid w:val="00DA441E"/>
    <w:rsid w:val="00DA4909"/>
    <w:rsid w:val="00DA5173"/>
    <w:rsid w:val="00DA55C7"/>
    <w:rsid w:val="00DA55E0"/>
    <w:rsid w:val="00DA5652"/>
    <w:rsid w:val="00DA639F"/>
    <w:rsid w:val="00DA73E8"/>
    <w:rsid w:val="00DA7468"/>
    <w:rsid w:val="00DB0443"/>
    <w:rsid w:val="00DB0992"/>
    <w:rsid w:val="00DB1376"/>
    <w:rsid w:val="00DB1620"/>
    <w:rsid w:val="00DB1A37"/>
    <w:rsid w:val="00DB2118"/>
    <w:rsid w:val="00DB22AD"/>
    <w:rsid w:val="00DB3905"/>
    <w:rsid w:val="00DB3EC9"/>
    <w:rsid w:val="00DB4408"/>
    <w:rsid w:val="00DB44F5"/>
    <w:rsid w:val="00DB48E1"/>
    <w:rsid w:val="00DB5DC4"/>
    <w:rsid w:val="00DB6565"/>
    <w:rsid w:val="00DB6D76"/>
    <w:rsid w:val="00DB6F4A"/>
    <w:rsid w:val="00DB7674"/>
    <w:rsid w:val="00DB7887"/>
    <w:rsid w:val="00DC177C"/>
    <w:rsid w:val="00DC60BC"/>
    <w:rsid w:val="00DC6CB8"/>
    <w:rsid w:val="00DC6FB3"/>
    <w:rsid w:val="00DC754E"/>
    <w:rsid w:val="00DD056A"/>
    <w:rsid w:val="00DD05E3"/>
    <w:rsid w:val="00DD162D"/>
    <w:rsid w:val="00DD2257"/>
    <w:rsid w:val="00DD29F2"/>
    <w:rsid w:val="00DD2FEE"/>
    <w:rsid w:val="00DD35B1"/>
    <w:rsid w:val="00DD37B3"/>
    <w:rsid w:val="00DD3FE5"/>
    <w:rsid w:val="00DD4457"/>
    <w:rsid w:val="00DD4C95"/>
    <w:rsid w:val="00DD5624"/>
    <w:rsid w:val="00DD7138"/>
    <w:rsid w:val="00DD71ED"/>
    <w:rsid w:val="00DE003C"/>
    <w:rsid w:val="00DE0746"/>
    <w:rsid w:val="00DE1DEC"/>
    <w:rsid w:val="00DE22A7"/>
    <w:rsid w:val="00DE3311"/>
    <w:rsid w:val="00DE3F68"/>
    <w:rsid w:val="00DE45D2"/>
    <w:rsid w:val="00DE58A9"/>
    <w:rsid w:val="00DE5C62"/>
    <w:rsid w:val="00DE6278"/>
    <w:rsid w:val="00DE6520"/>
    <w:rsid w:val="00DE7023"/>
    <w:rsid w:val="00DE7318"/>
    <w:rsid w:val="00DE7E93"/>
    <w:rsid w:val="00DE7EDA"/>
    <w:rsid w:val="00DF0AE8"/>
    <w:rsid w:val="00DF1671"/>
    <w:rsid w:val="00DF189C"/>
    <w:rsid w:val="00DF1B32"/>
    <w:rsid w:val="00DF1FC5"/>
    <w:rsid w:val="00DF21B2"/>
    <w:rsid w:val="00DF3A4D"/>
    <w:rsid w:val="00DF3B61"/>
    <w:rsid w:val="00DF4CD3"/>
    <w:rsid w:val="00DF5AB0"/>
    <w:rsid w:val="00DF6DBB"/>
    <w:rsid w:val="00DF73BA"/>
    <w:rsid w:val="00DF740E"/>
    <w:rsid w:val="00DF78A8"/>
    <w:rsid w:val="00E00823"/>
    <w:rsid w:val="00E00A98"/>
    <w:rsid w:val="00E00F94"/>
    <w:rsid w:val="00E02A88"/>
    <w:rsid w:val="00E03F70"/>
    <w:rsid w:val="00E04226"/>
    <w:rsid w:val="00E04E69"/>
    <w:rsid w:val="00E04FC5"/>
    <w:rsid w:val="00E052D4"/>
    <w:rsid w:val="00E05337"/>
    <w:rsid w:val="00E05608"/>
    <w:rsid w:val="00E06684"/>
    <w:rsid w:val="00E06BFE"/>
    <w:rsid w:val="00E11A7C"/>
    <w:rsid w:val="00E12000"/>
    <w:rsid w:val="00E122CE"/>
    <w:rsid w:val="00E12DDF"/>
    <w:rsid w:val="00E1362A"/>
    <w:rsid w:val="00E1379D"/>
    <w:rsid w:val="00E1503F"/>
    <w:rsid w:val="00E1558C"/>
    <w:rsid w:val="00E15F89"/>
    <w:rsid w:val="00E163F8"/>
    <w:rsid w:val="00E1682D"/>
    <w:rsid w:val="00E169BB"/>
    <w:rsid w:val="00E16AAE"/>
    <w:rsid w:val="00E17212"/>
    <w:rsid w:val="00E17272"/>
    <w:rsid w:val="00E17B23"/>
    <w:rsid w:val="00E208A5"/>
    <w:rsid w:val="00E20A64"/>
    <w:rsid w:val="00E210F9"/>
    <w:rsid w:val="00E21496"/>
    <w:rsid w:val="00E22E65"/>
    <w:rsid w:val="00E231F8"/>
    <w:rsid w:val="00E2451B"/>
    <w:rsid w:val="00E24713"/>
    <w:rsid w:val="00E266BE"/>
    <w:rsid w:val="00E3035A"/>
    <w:rsid w:val="00E333C5"/>
    <w:rsid w:val="00E336A3"/>
    <w:rsid w:val="00E348E8"/>
    <w:rsid w:val="00E34C71"/>
    <w:rsid w:val="00E353C6"/>
    <w:rsid w:val="00E3736E"/>
    <w:rsid w:val="00E378E5"/>
    <w:rsid w:val="00E37C4D"/>
    <w:rsid w:val="00E37CE2"/>
    <w:rsid w:val="00E400CB"/>
    <w:rsid w:val="00E401F1"/>
    <w:rsid w:val="00E40DE9"/>
    <w:rsid w:val="00E40FFB"/>
    <w:rsid w:val="00E41AA8"/>
    <w:rsid w:val="00E41D82"/>
    <w:rsid w:val="00E42174"/>
    <w:rsid w:val="00E429CB"/>
    <w:rsid w:val="00E43652"/>
    <w:rsid w:val="00E43940"/>
    <w:rsid w:val="00E43ED9"/>
    <w:rsid w:val="00E440DB"/>
    <w:rsid w:val="00E443F3"/>
    <w:rsid w:val="00E44F3B"/>
    <w:rsid w:val="00E45182"/>
    <w:rsid w:val="00E4527B"/>
    <w:rsid w:val="00E45589"/>
    <w:rsid w:val="00E45AF0"/>
    <w:rsid w:val="00E4604F"/>
    <w:rsid w:val="00E47095"/>
    <w:rsid w:val="00E4727F"/>
    <w:rsid w:val="00E519CE"/>
    <w:rsid w:val="00E52E7B"/>
    <w:rsid w:val="00E5380A"/>
    <w:rsid w:val="00E539A5"/>
    <w:rsid w:val="00E5413E"/>
    <w:rsid w:val="00E54537"/>
    <w:rsid w:val="00E54683"/>
    <w:rsid w:val="00E5477E"/>
    <w:rsid w:val="00E55591"/>
    <w:rsid w:val="00E55EB4"/>
    <w:rsid w:val="00E55EC2"/>
    <w:rsid w:val="00E5684B"/>
    <w:rsid w:val="00E56F55"/>
    <w:rsid w:val="00E5749A"/>
    <w:rsid w:val="00E57CC3"/>
    <w:rsid w:val="00E60464"/>
    <w:rsid w:val="00E60743"/>
    <w:rsid w:val="00E607A0"/>
    <w:rsid w:val="00E61DC4"/>
    <w:rsid w:val="00E61DCF"/>
    <w:rsid w:val="00E6512C"/>
    <w:rsid w:val="00E65410"/>
    <w:rsid w:val="00E65790"/>
    <w:rsid w:val="00E65E26"/>
    <w:rsid w:val="00E65F92"/>
    <w:rsid w:val="00E660F1"/>
    <w:rsid w:val="00E6681A"/>
    <w:rsid w:val="00E66CAB"/>
    <w:rsid w:val="00E66DA2"/>
    <w:rsid w:val="00E70CE0"/>
    <w:rsid w:val="00E73EA7"/>
    <w:rsid w:val="00E741A4"/>
    <w:rsid w:val="00E7488E"/>
    <w:rsid w:val="00E74B55"/>
    <w:rsid w:val="00E7601A"/>
    <w:rsid w:val="00E760DC"/>
    <w:rsid w:val="00E8183C"/>
    <w:rsid w:val="00E81B27"/>
    <w:rsid w:val="00E81FD6"/>
    <w:rsid w:val="00E82B7A"/>
    <w:rsid w:val="00E835A3"/>
    <w:rsid w:val="00E837C3"/>
    <w:rsid w:val="00E85B18"/>
    <w:rsid w:val="00E86DBB"/>
    <w:rsid w:val="00E86E4A"/>
    <w:rsid w:val="00E86F03"/>
    <w:rsid w:val="00E878B3"/>
    <w:rsid w:val="00E879D2"/>
    <w:rsid w:val="00E87B79"/>
    <w:rsid w:val="00E91B08"/>
    <w:rsid w:val="00E92BD5"/>
    <w:rsid w:val="00E92E17"/>
    <w:rsid w:val="00E92ED8"/>
    <w:rsid w:val="00E930C5"/>
    <w:rsid w:val="00E94587"/>
    <w:rsid w:val="00E94CCB"/>
    <w:rsid w:val="00E96F3B"/>
    <w:rsid w:val="00E9750C"/>
    <w:rsid w:val="00EA03CC"/>
    <w:rsid w:val="00EA0706"/>
    <w:rsid w:val="00EA1EAC"/>
    <w:rsid w:val="00EA24BA"/>
    <w:rsid w:val="00EA30E3"/>
    <w:rsid w:val="00EA4859"/>
    <w:rsid w:val="00EA4ACD"/>
    <w:rsid w:val="00EA5C76"/>
    <w:rsid w:val="00EA5E2C"/>
    <w:rsid w:val="00EA63ED"/>
    <w:rsid w:val="00EA6778"/>
    <w:rsid w:val="00EA6A37"/>
    <w:rsid w:val="00EA6DCB"/>
    <w:rsid w:val="00EA7567"/>
    <w:rsid w:val="00EB0614"/>
    <w:rsid w:val="00EB16A0"/>
    <w:rsid w:val="00EB1FC4"/>
    <w:rsid w:val="00EB2111"/>
    <w:rsid w:val="00EB27D9"/>
    <w:rsid w:val="00EB3121"/>
    <w:rsid w:val="00EB3BC3"/>
    <w:rsid w:val="00EB3F0B"/>
    <w:rsid w:val="00EB6184"/>
    <w:rsid w:val="00EB62D6"/>
    <w:rsid w:val="00EB6636"/>
    <w:rsid w:val="00EB69F1"/>
    <w:rsid w:val="00EB747A"/>
    <w:rsid w:val="00EB7660"/>
    <w:rsid w:val="00EC0486"/>
    <w:rsid w:val="00EC0B7E"/>
    <w:rsid w:val="00EC0F90"/>
    <w:rsid w:val="00EC22B0"/>
    <w:rsid w:val="00EC253C"/>
    <w:rsid w:val="00EC302D"/>
    <w:rsid w:val="00EC3931"/>
    <w:rsid w:val="00EC3E3E"/>
    <w:rsid w:val="00EC4805"/>
    <w:rsid w:val="00EC4A9F"/>
    <w:rsid w:val="00EC6426"/>
    <w:rsid w:val="00EC65EE"/>
    <w:rsid w:val="00EC6968"/>
    <w:rsid w:val="00EC7463"/>
    <w:rsid w:val="00EC7C0D"/>
    <w:rsid w:val="00EC7C77"/>
    <w:rsid w:val="00EC7CC1"/>
    <w:rsid w:val="00ED074A"/>
    <w:rsid w:val="00ED0D8D"/>
    <w:rsid w:val="00ED0DA9"/>
    <w:rsid w:val="00ED1419"/>
    <w:rsid w:val="00ED16F0"/>
    <w:rsid w:val="00ED1D29"/>
    <w:rsid w:val="00ED203E"/>
    <w:rsid w:val="00ED2196"/>
    <w:rsid w:val="00ED247E"/>
    <w:rsid w:val="00ED282E"/>
    <w:rsid w:val="00ED2846"/>
    <w:rsid w:val="00ED32FD"/>
    <w:rsid w:val="00ED39EB"/>
    <w:rsid w:val="00ED44AA"/>
    <w:rsid w:val="00ED4963"/>
    <w:rsid w:val="00ED553F"/>
    <w:rsid w:val="00ED752C"/>
    <w:rsid w:val="00ED7A15"/>
    <w:rsid w:val="00EE1E75"/>
    <w:rsid w:val="00EE246E"/>
    <w:rsid w:val="00EE250E"/>
    <w:rsid w:val="00EE3B5A"/>
    <w:rsid w:val="00EE3C05"/>
    <w:rsid w:val="00EE4467"/>
    <w:rsid w:val="00EE486B"/>
    <w:rsid w:val="00EE53DD"/>
    <w:rsid w:val="00EE59F8"/>
    <w:rsid w:val="00EE6286"/>
    <w:rsid w:val="00EE6294"/>
    <w:rsid w:val="00EE6905"/>
    <w:rsid w:val="00EE74A2"/>
    <w:rsid w:val="00EE7BC0"/>
    <w:rsid w:val="00EF0D27"/>
    <w:rsid w:val="00EF10AA"/>
    <w:rsid w:val="00EF1D58"/>
    <w:rsid w:val="00EF247B"/>
    <w:rsid w:val="00EF2662"/>
    <w:rsid w:val="00EF286C"/>
    <w:rsid w:val="00EF29FB"/>
    <w:rsid w:val="00EF39DB"/>
    <w:rsid w:val="00EF4140"/>
    <w:rsid w:val="00EF48D1"/>
    <w:rsid w:val="00EF4E64"/>
    <w:rsid w:val="00EF58CE"/>
    <w:rsid w:val="00EF6A41"/>
    <w:rsid w:val="00EF6AD2"/>
    <w:rsid w:val="00EF6E3C"/>
    <w:rsid w:val="00EF72CC"/>
    <w:rsid w:val="00F0000D"/>
    <w:rsid w:val="00F00A0E"/>
    <w:rsid w:val="00F01831"/>
    <w:rsid w:val="00F01BAA"/>
    <w:rsid w:val="00F01E73"/>
    <w:rsid w:val="00F020AE"/>
    <w:rsid w:val="00F032F4"/>
    <w:rsid w:val="00F03D62"/>
    <w:rsid w:val="00F04135"/>
    <w:rsid w:val="00F04529"/>
    <w:rsid w:val="00F0467E"/>
    <w:rsid w:val="00F053D3"/>
    <w:rsid w:val="00F05615"/>
    <w:rsid w:val="00F065F0"/>
    <w:rsid w:val="00F06B6A"/>
    <w:rsid w:val="00F06DA6"/>
    <w:rsid w:val="00F070CE"/>
    <w:rsid w:val="00F0720D"/>
    <w:rsid w:val="00F0755F"/>
    <w:rsid w:val="00F07A16"/>
    <w:rsid w:val="00F121B4"/>
    <w:rsid w:val="00F124F9"/>
    <w:rsid w:val="00F12657"/>
    <w:rsid w:val="00F12FAA"/>
    <w:rsid w:val="00F12FAF"/>
    <w:rsid w:val="00F13B81"/>
    <w:rsid w:val="00F1402F"/>
    <w:rsid w:val="00F150DB"/>
    <w:rsid w:val="00F17175"/>
    <w:rsid w:val="00F1754B"/>
    <w:rsid w:val="00F17CC5"/>
    <w:rsid w:val="00F20581"/>
    <w:rsid w:val="00F208FF"/>
    <w:rsid w:val="00F20B12"/>
    <w:rsid w:val="00F213FA"/>
    <w:rsid w:val="00F21F52"/>
    <w:rsid w:val="00F21F57"/>
    <w:rsid w:val="00F23EF8"/>
    <w:rsid w:val="00F242E7"/>
    <w:rsid w:val="00F244EC"/>
    <w:rsid w:val="00F24E4D"/>
    <w:rsid w:val="00F25949"/>
    <w:rsid w:val="00F26936"/>
    <w:rsid w:val="00F26A57"/>
    <w:rsid w:val="00F26D45"/>
    <w:rsid w:val="00F27FF5"/>
    <w:rsid w:val="00F310F1"/>
    <w:rsid w:val="00F314A3"/>
    <w:rsid w:val="00F31929"/>
    <w:rsid w:val="00F32076"/>
    <w:rsid w:val="00F326BD"/>
    <w:rsid w:val="00F33813"/>
    <w:rsid w:val="00F3385A"/>
    <w:rsid w:val="00F33EAA"/>
    <w:rsid w:val="00F34285"/>
    <w:rsid w:val="00F34F2B"/>
    <w:rsid w:val="00F35FDF"/>
    <w:rsid w:val="00F36070"/>
    <w:rsid w:val="00F362DD"/>
    <w:rsid w:val="00F366B5"/>
    <w:rsid w:val="00F42844"/>
    <w:rsid w:val="00F42BC1"/>
    <w:rsid w:val="00F43A40"/>
    <w:rsid w:val="00F46092"/>
    <w:rsid w:val="00F4776D"/>
    <w:rsid w:val="00F47942"/>
    <w:rsid w:val="00F510F5"/>
    <w:rsid w:val="00F5193E"/>
    <w:rsid w:val="00F5213C"/>
    <w:rsid w:val="00F52CE2"/>
    <w:rsid w:val="00F53107"/>
    <w:rsid w:val="00F5372C"/>
    <w:rsid w:val="00F5423C"/>
    <w:rsid w:val="00F5434A"/>
    <w:rsid w:val="00F54898"/>
    <w:rsid w:val="00F54A47"/>
    <w:rsid w:val="00F5511D"/>
    <w:rsid w:val="00F55786"/>
    <w:rsid w:val="00F55C7E"/>
    <w:rsid w:val="00F55CAF"/>
    <w:rsid w:val="00F55E93"/>
    <w:rsid w:val="00F56505"/>
    <w:rsid w:val="00F56EBD"/>
    <w:rsid w:val="00F5707F"/>
    <w:rsid w:val="00F577F5"/>
    <w:rsid w:val="00F61ECC"/>
    <w:rsid w:val="00F61FC0"/>
    <w:rsid w:val="00F640C9"/>
    <w:rsid w:val="00F64F30"/>
    <w:rsid w:val="00F664A2"/>
    <w:rsid w:val="00F66B16"/>
    <w:rsid w:val="00F66DB8"/>
    <w:rsid w:val="00F70C21"/>
    <w:rsid w:val="00F71451"/>
    <w:rsid w:val="00F7166F"/>
    <w:rsid w:val="00F71CDF"/>
    <w:rsid w:val="00F723C6"/>
    <w:rsid w:val="00F733AD"/>
    <w:rsid w:val="00F7348B"/>
    <w:rsid w:val="00F7467F"/>
    <w:rsid w:val="00F74909"/>
    <w:rsid w:val="00F74B24"/>
    <w:rsid w:val="00F74B44"/>
    <w:rsid w:val="00F76EC6"/>
    <w:rsid w:val="00F776EC"/>
    <w:rsid w:val="00F77B57"/>
    <w:rsid w:val="00F77FFC"/>
    <w:rsid w:val="00F8141D"/>
    <w:rsid w:val="00F819BE"/>
    <w:rsid w:val="00F81B9A"/>
    <w:rsid w:val="00F82084"/>
    <w:rsid w:val="00F82090"/>
    <w:rsid w:val="00F82775"/>
    <w:rsid w:val="00F8343F"/>
    <w:rsid w:val="00F83485"/>
    <w:rsid w:val="00F8471C"/>
    <w:rsid w:val="00F8495E"/>
    <w:rsid w:val="00F84DC6"/>
    <w:rsid w:val="00F858E4"/>
    <w:rsid w:val="00F85D16"/>
    <w:rsid w:val="00F86BE8"/>
    <w:rsid w:val="00F90012"/>
    <w:rsid w:val="00F90750"/>
    <w:rsid w:val="00F92547"/>
    <w:rsid w:val="00F92FB4"/>
    <w:rsid w:val="00F9305F"/>
    <w:rsid w:val="00F941CF"/>
    <w:rsid w:val="00F9556B"/>
    <w:rsid w:val="00F9589E"/>
    <w:rsid w:val="00F96DA6"/>
    <w:rsid w:val="00F96DD5"/>
    <w:rsid w:val="00F977BA"/>
    <w:rsid w:val="00FA0766"/>
    <w:rsid w:val="00FA15C0"/>
    <w:rsid w:val="00FA1F79"/>
    <w:rsid w:val="00FA227B"/>
    <w:rsid w:val="00FA4867"/>
    <w:rsid w:val="00FA4A1C"/>
    <w:rsid w:val="00FA4CF3"/>
    <w:rsid w:val="00FA4E9E"/>
    <w:rsid w:val="00FA5ECE"/>
    <w:rsid w:val="00FA6DFA"/>
    <w:rsid w:val="00FA7776"/>
    <w:rsid w:val="00FA7CBE"/>
    <w:rsid w:val="00FB06EE"/>
    <w:rsid w:val="00FB0B9B"/>
    <w:rsid w:val="00FB0C32"/>
    <w:rsid w:val="00FB0E7A"/>
    <w:rsid w:val="00FB14BA"/>
    <w:rsid w:val="00FB26A4"/>
    <w:rsid w:val="00FB30CD"/>
    <w:rsid w:val="00FB320C"/>
    <w:rsid w:val="00FB36BD"/>
    <w:rsid w:val="00FB386E"/>
    <w:rsid w:val="00FB6915"/>
    <w:rsid w:val="00FB7202"/>
    <w:rsid w:val="00FB7E8F"/>
    <w:rsid w:val="00FC06BD"/>
    <w:rsid w:val="00FC08F2"/>
    <w:rsid w:val="00FC0FA3"/>
    <w:rsid w:val="00FC191F"/>
    <w:rsid w:val="00FC2772"/>
    <w:rsid w:val="00FC34C4"/>
    <w:rsid w:val="00FC35BC"/>
    <w:rsid w:val="00FC372C"/>
    <w:rsid w:val="00FC3F67"/>
    <w:rsid w:val="00FC4079"/>
    <w:rsid w:val="00FC4FC6"/>
    <w:rsid w:val="00FC5333"/>
    <w:rsid w:val="00FC7771"/>
    <w:rsid w:val="00FC7811"/>
    <w:rsid w:val="00FC7C40"/>
    <w:rsid w:val="00FC7ECB"/>
    <w:rsid w:val="00FD0692"/>
    <w:rsid w:val="00FD0C72"/>
    <w:rsid w:val="00FD15B2"/>
    <w:rsid w:val="00FD250C"/>
    <w:rsid w:val="00FD3413"/>
    <w:rsid w:val="00FD36F9"/>
    <w:rsid w:val="00FD3EEA"/>
    <w:rsid w:val="00FD406B"/>
    <w:rsid w:val="00FD59B9"/>
    <w:rsid w:val="00FD5E1B"/>
    <w:rsid w:val="00FD601D"/>
    <w:rsid w:val="00FD6A90"/>
    <w:rsid w:val="00FE0ADF"/>
    <w:rsid w:val="00FE170D"/>
    <w:rsid w:val="00FE1880"/>
    <w:rsid w:val="00FE1A68"/>
    <w:rsid w:val="00FE1E38"/>
    <w:rsid w:val="00FE2309"/>
    <w:rsid w:val="00FE3A76"/>
    <w:rsid w:val="00FE3C6A"/>
    <w:rsid w:val="00FE4164"/>
    <w:rsid w:val="00FE506A"/>
    <w:rsid w:val="00FE608E"/>
    <w:rsid w:val="00FE6746"/>
    <w:rsid w:val="00FF05C3"/>
    <w:rsid w:val="00FF0D7F"/>
    <w:rsid w:val="00FF10C4"/>
    <w:rsid w:val="00FF15AF"/>
    <w:rsid w:val="00FF18C4"/>
    <w:rsid w:val="00FF2115"/>
    <w:rsid w:val="00FF2728"/>
    <w:rsid w:val="00FF2E98"/>
    <w:rsid w:val="00FF39ED"/>
    <w:rsid w:val="00FF3CF4"/>
    <w:rsid w:val="00FF3FEB"/>
    <w:rsid w:val="00FF3FF4"/>
    <w:rsid w:val="00FF5A22"/>
    <w:rsid w:val="00FF6C94"/>
    <w:rsid w:val="00FF789F"/>
    <w:rsid w:val="00FF7F3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7F781"/>
  <w15:chartTrackingRefBased/>
  <w15:docId w15:val="{AD488C92-A675-4637-B509-D8D9B62CF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qFormat/>
    <w:pPr>
      <w:spacing w:before="480"/>
      <w:outlineLvl w:val="0"/>
    </w:pPr>
    <w:rPr>
      <w:b/>
      <w:color w:val="345A8A"/>
      <w:sz w:val="32"/>
    </w:rPr>
  </w:style>
  <w:style w:type="paragraph" w:styleId="Kop2">
    <w:name w:val="heading 2"/>
    <w:basedOn w:val="Standaard"/>
    <w:qFormat/>
    <w:pPr>
      <w:spacing w:before="200"/>
      <w:outlineLvl w:val="1"/>
    </w:pPr>
    <w:rPr>
      <w:b/>
      <w:color w:val="4F81BD"/>
      <w:sz w:val="26"/>
    </w:rPr>
  </w:style>
  <w:style w:type="paragraph" w:styleId="Kop3">
    <w:name w:val="heading 3"/>
    <w:basedOn w:val="Standaard"/>
    <w:qFormat/>
    <w:pPr>
      <w:spacing w:before="200"/>
      <w:outlineLvl w:val="2"/>
    </w:pPr>
    <w:rPr>
      <w:b/>
      <w:color w:val="4F81BD"/>
      <w:sz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ekstopmerking">
    <w:name w:val="annotation text"/>
    <w:basedOn w:val="Standaard"/>
    <w:link w:val="TekstopmerkingChar"/>
    <w:uiPriority w:val="99"/>
    <w:unhideWhenUsed/>
    <w:rsid w:val="0051369D"/>
    <w:pPr>
      <w:spacing w:after="200" w:line="240" w:lineRule="auto"/>
    </w:pPr>
    <w:rPr>
      <w:sz w:val="20"/>
      <w:szCs w:val="20"/>
      <w:lang w:val="nl-BE"/>
    </w:rPr>
  </w:style>
  <w:style w:type="character" w:customStyle="1" w:styleId="TekstopmerkingChar">
    <w:name w:val="Tekst opmerking Char"/>
    <w:basedOn w:val="Standaardalinea-lettertype"/>
    <w:link w:val="Tekstopmerking"/>
    <w:uiPriority w:val="99"/>
    <w:rsid w:val="0051369D"/>
    <w:rPr>
      <w:sz w:val="20"/>
      <w:szCs w:val="20"/>
      <w:lang w:val="nl-BE"/>
    </w:rPr>
  </w:style>
  <w:style w:type="character" w:styleId="Verwijzingopmerking">
    <w:name w:val="annotation reference"/>
    <w:basedOn w:val="Standaardalinea-lettertype"/>
    <w:uiPriority w:val="99"/>
    <w:semiHidden/>
    <w:unhideWhenUsed/>
    <w:rsid w:val="0051369D"/>
    <w:rPr>
      <w:sz w:val="16"/>
      <w:szCs w:val="16"/>
    </w:rPr>
  </w:style>
  <w:style w:type="paragraph" w:styleId="Voetnoottekst">
    <w:name w:val="footnote text"/>
    <w:basedOn w:val="Standaard"/>
    <w:link w:val="VoetnoottekstChar"/>
    <w:uiPriority w:val="99"/>
    <w:unhideWhenUsed/>
    <w:rsid w:val="0051369D"/>
    <w:pPr>
      <w:spacing w:after="0" w:line="240" w:lineRule="auto"/>
    </w:pPr>
    <w:rPr>
      <w:sz w:val="20"/>
      <w:szCs w:val="20"/>
      <w:lang w:val="nl-BE"/>
    </w:rPr>
  </w:style>
  <w:style w:type="character" w:customStyle="1" w:styleId="VoetnoottekstChar">
    <w:name w:val="Voetnoottekst Char"/>
    <w:basedOn w:val="Standaardalinea-lettertype"/>
    <w:link w:val="Voetnoottekst"/>
    <w:uiPriority w:val="99"/>
    <w:rsid w:val="0051369D"/>
    <w:rPr>
      <w:sz w:val="20"/>
      <w:szCs w:val="20"/>
      <w:lang w:val="nl-BE"/>
    </w:rPr>
  </w:style>
  <w:style w:type="character" w:styleId="Voetnootmarkering">
    <w:name w:val="footnote reference"/>
    <w:basedOn w:val="Standaardalinea-lettertype"/>
    <w:uiPriority w:val="99"/>
    <w:semiHidden/>
    <w:unhideWhenUsed/>
    <w:rsid w:val="0051369D"/>
    <w:rPr>
      <w:vertAlign w:val="superscript"/>
    </w:rPr>
  </w:style>
  <w:style w:type="character" w:styleId="Hyperlink">
    <w:name w:val="Hyperlink"/>
    <w:basedOn w:val="Standaardalinea-lettertype"/>
    <w:uiPriority w:val="99"/>
    <w:unhideWhenUsed/>
    <w:rsid w:val="0051369D"/>
    <w:rPr>
      <w:color w:val="0563C1" w:themeColor="hyperlink"/>
      <w:u w:val="single"/>
    </w:rPr>
  </w:style>
  <w:style w:type="paragraph" w:styleId="Ballontekst">
    <w:name w:val="Balloon Text"/>
    <w:basedOn w:val="Standaard"/>
    <w:link w:val="BallontekstChar"/>
    <w:uiPriority w:val="99"/>
    <w:semiHidden/>
    <w:unhideWhenUsed/>
    <w:rsid w:val="0051369D"/>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1369D"/>
    <w:rPr>
      <w:rFonts w:ascii="Segoe UI" w:hAnsi="Segoe UI" w:cs="Segoe UI"/>
      <w:sz w:val="18"/>
      <w:szCs w:val="18"/>
      <w:lang w:val="en-US"/>
    </w:rPr>
  </w:style>
  <w:style w:type="paragraph" w:styleId="Titel">
    <w:name w:val="Title"/>
    <w:basedOn w:val="Standaard"/>
    <w:qFormat/>
    <w:pPr>
      <w:spacing w:after="300"/>
    </w:pPr>
    <w:rPr>
      <w:color w:val="17365D"/>
      <w:sz w:val="52"/>
    </w:rPr>
  </w:style>
  <w:style w:type="paragraph" w:styleId="Ondertitel">
    <w:name w:val="Subtitle"/>
    <w:basedOn w:val="Standaard"/>
    <w:qFormat/>
    <w:rPr>
      <w:i/>
      <w:color w:val="4F81BD"/>
      <w:sz w:val="24"/>
    </w:rPr>
  </w:style>
  <w:style w:type="paragraph" w:styleId="Lijstalinea">
    <w:name w:val="List Paragraph"/>
    <w:basedOn w:val="Standaard"/>
    <w:uiPriority w:val="34"/>
    <w:qFormat/>
    <w:rsid w:val="00E34C71"/>
    <w:pPr>
      <w:ind w:left="720"/>
      <w:contextualSpacing/>
    </w:pPr>
  </w:style>
  <w:style w:type="paragraph" w:customStyle="1" w:styleId="EndNoteBibliographyTitle">
    <w:name w:val="EndNote Bibliography Title"/>
    <w:basedOn w:val="Standaard"/>
    <w:link w:val="EndNoteBibliographyTitleChar"/>
    <w:rsid w:val="009528C8"/>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9528C8"/>
    <w:rPr>
      <w:rFonts w:ascii="Calibri" w:hAnsi="Calibri" w:cs="Calibri"/>
      <w:noProof/>
      <w:lang w:val="en-US"/>
    </w:rPr>
  </w:style>
  <w:style w:type="paragraph" w:customStyle="1" w:styleId="EndNoteBibliography">
    <w:name w:val="EndNote Bibliography"/>
    <w:basedOn w:val="Standaard"/>
    <w:link w:val="EndNoteBibliographyChar"/>
    <w:rsid w:val="009528C8"/>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9528C8"/>
    <w:rPr>
      <w:rFonts w:ascii="Calibri" w:hAnsi="Calibri" w:cs="Calibri"/>
      <w:noProof/>
      <w:lang w:val="en-US"/>
    </w:rPr>
  </w:style>
  <w:style w:type="paragraph" w:styleId="Revisie">
    <w:name w:val="Revision"/>
    <w:hidden/>
    <w:uiPriority w:val="99"/>
    <w:semiHidden/>
    <w:rsid w:val="008558B5"/>
    <w:pPr>
      <w:spacing w:after="0" w:line="240" w:lineRule="auto"/>
    </w:pPr>
  </w:style>
  <w:style w:type="paragraph" w:styleId="Onderwerpvanopmerking">
    <w:name w:val="annotation subject"/>
    <w:basedOn w:val="Tekstopmerking"/>
    <w:next w:val="Tekstopmerking"/>
    <w:link w:val="OnderwerpvanopmerkingChar"/>
    <w:uiPriority w:val="99"/>
    <w:semiHidden/>
    <w:unhideWhenUsed/>
    <w:rsid w:val="00A85BEC"/>
    <w:pPr>
      <w:spacing w:after="160"/>
    </w:pPr>
    <w:rPr>
      <w:b/>
      <w:bCs/>
      <w:lang w:val="nl-NL"/>
    </w:rPr>
  </w:style>
  <w:style w:type="character" w:customStyle="1" w:styleId="OnderwerpvanopmerkingChar">
    <w:name w:val="Onderwerp van opmerking Char"/>
    <w:basedOn w:val="TekstopmerkingChar"/>
    <w:link w:val="Onderwerpvanopmerking"/>
    <w:uiPriority w:val="99"/>
    <w:semiHidden/>
    <w:rsid w:val="00A85BEC"/>
    <w:rPr>
      <w:b/>
      <w:bCs/>
      <w:sz w:val="20"/>
      <w:szCs w:val="20"/>
      <w:lang w:val="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500">
      <w:bodyDiv w:val="1"/>
      <w:marLeft w:val="0"/>
      <w:marRight w:val="0"/>
      <w:marTop w:val="0"/>
      <w:marBottom w:val="0"/>
      <w:divBdr>
        <w:top w:val="none" w:sz="0" w:space="0" w:color="auto"/>
        <w:left w:val="none" w:sz="0" w:space="0" w:color="auto"/>
        <w:bottom w:val="none" w:sz="0" w:space="0" w:color="auto"/>
        <w:right w:val="none" w:sz="0" w:space="0" w:color="auto"/>
      </w:divBdr>
      <w:divsChild>
        <w:div w:id="35934864">
          <w:marLeft w:val="0"/>
          <w:marRight w:val="0"/>
          <w:marTop w:val="0"/>
          <w:marBottom w:val="0"/>
          <w:divBdr>
            <w:top w:val="none" w:sz="0" w:space="0" w:color="auto"/>
            <w:left w:val="none" w:sz="0" w:space="0" w:color="auto"/>
            <w:bottom w:val="none" w:sz="0" w:space="0" w:color="auto"/>
            <w:right w:val="none" w:sz="0" w:space="0" w:color="auto"/>
          </w:divBdr>
          <w:divsChild>
            <w:div w:id="51199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368701">
      <w:bodyDiv w:val="1"/>
      <w:marLeft w:val="0"/>
      <w:marRight w:val="0"/>
      <w:marTop w:val="0"/>
      <w:marBottom w:val="0"/>
      <w:divBdr>
        <w:top w:val="none" w:sz="0" w:space="0" w:color="auto"/>
        <w:left w:val="none" w:sz="0" w:space="0" w:color="auto"/>
        <w:bottom w:val="none" w:sz="0" w:space="0" w:color="auto"/>
        <w:right w:val="none" w:sz="0" w:space="0" w:color="auto"/>
      </w:divBdr>
    </w:div>
    <w:div w:id="733311302">
      <w:bodyDiv w:val="1"/>
      <w:marLeft w:val="0"/>
      <w:marRight w:val="0"/>
      <w:marTop w:val="0"/>
      <w:marBottom w:val="0"/>
      <w:divBdr>
        <w:top w:val="none" w:sz="0" w:space="0" w:color="auto"/>
        <w:left w:val="none" w:sz="0" w:space="0" w:color="auto"/>
        <w:bottom w:val="none" w:sz="0" w:space="0" w:color="auto"/>
        <w:right w:val="none" w:sz="0" w:space="0" w:color="auto"/>
      </w:divBdr>
      <w:divsChild>
        <w:div w:id="1466237543">
          <w:marLeft w:val="0"/>
          <w:marRight w:val="0"/>
          <w:marTop w:val="0"/>
          <w:marBottom w:val="0"/>
          <w:divBdr>
            <w:top w:val="none" w:sz="0" w:space="0" w:color="auto"/>
            <w:left w:val="none" w:sz="0" w:space="0" w:color="auto"/>
            <w:bottom w:val="none" w:sz="0" w:space="0" w:color="auto"/>
            <w:right w:val="none" w:sz="0" w:space="0" w:color="auto"/>
          </w:divBdr>
          <w:divsChild>
            <w:div w:id="202474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319663">
      <w:bodyDiv w:val="1"/>
      <w:marLeft w:val="0"/>
      <w:marRight w:val="0"/>
      <w:marTop w:val="0"/>
      <w:marBottom w:val="0"/>
      <w:divBdr>
        <w:top w:val="none" w:sz="0" w:space="0" w:color="auto"/>
        <w:left w:val="none" w:sz="0" w:space="0" w:color="auto"/>
        <w:bottom w:val="none" w:sz="0" w:space="0" w:color="auto"/>
        <w:right w:val="none" w:sz="0" w:space="0" w:color="auto"/>
      </w:divBdr>
    </w:div>
    <w:div w:id="1888182176">
      <w:bodyDiv w:val="1"/>
      <w:marLeft w:val="0"/>
      <w:marRight w:val="0"/>
      <w:marTop w:val="0"/>
      <w:marBottom w:val="0"/>
      <w:divBdr>
        <w:top w:val="none" w:sz="0" w:space="0" w:color="auto"/>
        <w:left w:val="none" w:sz="0" w:space="0" w:color="auto"/>
        <w:bottom w:val="none" w:sz="0" w:space="0" w:color="auto"/>
        <w:right w:val="none" w:sz="0" w:space="0" w:color="auto"/>
      </w:divBdr>
      <w:divsChild>
        <w:div w:id="407308051">
          <w:marLeft w:val="480"/>
          <w:marRight w:val="0"/>
          <w:marTop w:val="240"/>
          <w:marBottom w:val="360"/>
          <w:divBdr>
            <w:top w:val="none" w:sz="0" w:space="0" w:color="auto"/>
            <w:left w:val="none" w:sz="0" w:space="0" w:color="auto"/>
            <w:bottom w:val="none" w:sz="0" w:space="0" w:color="auto"/>
            <w:right w:val="none" w:sz="0" w:space="0" w:color="auto"/>
          </w:divBdr>
        </w:div>
      </w:divsChild>
    </w:div>
    <w:div w:id="2045405683">
      <w:bodyDiv w:val="1"/>
      <w:marLeft w:val="0"/>
      <w:marRight w:val="0"/>
      <w:marTop w:val="0"/>
      <w:marBottom w:val="0"/>
      <w:divBdr>
        <w:top w:val="none" w:sz="0" w:space="0" w:color="auto"/>
        <w:left w:val="none" w:sz="0" w:space="0" w:color="auto"/>
        <w:bottom w:val="none" w:sz="0" w:space="0" w:color="auto"/>
        <w:right w:val="none" w:sz="0" w:space="0" w:color="auto"/>
      </w:divBdr>
      <w:divsChild>
        <w:div w:id="2044860654">
          <w:marLeft w:val="0"/>
          <w:marRight w:val="0"/>
          <w:marTop w:val="0"/>
          <w:marBottom w:val="0"/>
          <w:divBdr>
            <w:top w:val="none" w:sz="0" w:space="0" w:color="auto"/>
            <w:left w:val="none" w:sz="0" w:space="0" w:color="auto"/>
            <w:bottom w:val="none" w:sz="0" w:space="0" w:color="auto"/>
            <w:right w:val="none" w:sz="0" w:space="0" w:color="auto"/>
          </w:divBdr>
          <w:divsChild>
            <w:div w:id="22592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954">
      <w:bodyDiv w:val="1"/>
      <w:marLeft w:val="0"/>
      <w:marRight w:val="0"/>
      <w:marTop w:val="0"/>
      <w:marBottom w:val="0"/>
      <w:divBdr>
        <w:top w:val="none" w:sz="0" w:space="0" w:color="auto"/>
        <w:left w:val="none" w:sz="0" w:space="0" w:color="auto"/>
        <w:bottom w:val="none" w:sz="0" w:space="0" w:color="auto"/>
        <w:right w:val="none" w:sz="0" w:space="0" w:color="auto"/>
      </w:divBdr>
      <w:divsChild>
        <w:div w:id="271129138">
          <w:marLeft w:val="0"/>
          <w:marRight w:val="0"/>
          <w:marTop w:val="0"/>
          <w:marBottom w:val="0"/>
          <w:divBdr>
            <w:top w:val="none" w:sz="0" w:space="0" w:color="auto"/>
            <w:left w:val="none" w:sz="0" w:space="0" w:color="auto"/>
            <w:bottom w:val="none" w:sz="0" w:space="0" w:color="auto"/>
            <w:right w:val="none" w:sz="0" w:space="0" w:color="auto"/>
          </w:divBdr>
          <w:divsChild>
            <w:div w:id="207015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2472F0-1CE4-4DB6-9977-59BC66985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4</Pages>
  <Words>12335</Words>
  <Characters>67845</Characters>
  <Application>Microsoft Office Word</Application>
  <DocSecurity>0</DocSecurity>
  <Lines>565</Lines>
  <Paragraphs>1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0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1</dc:creator>
  <cp:keywords/>
  <dc:description/>
  <cp:lastModifiedBy>Maarten Boudry</cp:lastModifiedBy>
  <cp:revision>9</cp:revision>
  <dcterms:created xsi:type="dcterms:W3CDTF">2017-09-26T10:17:00Z</dcterms:created>
  <dcterms:modified xsi:type="dcterms:W3CDTF">2017-09-30T12:01:00Z</dcterms:modified>
</cp:coreProperties>
</file>